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54FB30EE" w14:textId="050962F4" w:rsidR="00632BBF"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011339" w:history="1">
            <w:r w:rsidR="00632BBF" w:rsidRPr="002525A1">
              <w:rPr>
                <w:rStyle w:val="Hyperlink"/>
                <w:highlight w:val="white"/>
              </w:rPr>
              <w:t>1. Introduction</w:t>
            </w:r>
            <w:r w:rsidR="00632BBF">
              <w:rPr>
                <w:webHidden/>
              </w:rPr>
              <w:tab/>
            </w:r>
            <w:r w:rsidR="00632BBF">
              <w:rPr>
                <w:webHidden/>
              </w:rPr>
              <w:fldChar w:fldCharType="begin"/>
            </w:r>
            <w:r w:rsidR="00632BBF">
              <w:rPr>
                <w:webHidden/>
              </w:rPr>
              <w:instrText xml:space="preserve"> PAGEREF _Toc59011339 \h </w:instrText>
            </w:r>
            <w:r w:rsidR="00632BBF">
              <w:rPr>
                <w:webHidden/>
              </w:rPr>
            </w:r>
            <w:r w:rsidR="00632BBF">
              <w:rPr>
                <w:webHidden/>
              </w:rPr>
              <w:fldChar w:fldCharType="separate"/>
            </w:r>
            <w:r w:rsidR="00632BBF">
              <w:rPr>
                <w:webHidden/>
              </w:rPr>
              <w:t>2</w:t>
            </w:r>
            <w:r w:rsidR="00632BBF">
              <w:rPr>
                <w:webHidden/>
              </w:rPr>
              <w:fldChar w:fldCharType="end"/>
            </w:r>
          </w:hyperlink>
        </w:p>
        <w:p w14:paraId="4390F3C7" w14:textId="26DE3610" w:rsidR="00632BBF" w:rsidRDefault="00632BBF">
          <w:pPr>
            <w:pStyle w:val="TOC2"/>
            <w:rPr>
              <w:rFonts w:asciiTheme="minorHAnsi" w:eastAsiaTheme="minorEastAsia" w:hAnsiTheme="minorHAnsi" w:cstheme="minorBidi"/>
              <w:b w:val="0"/>
              <w:bCs w:val="0"/>
              <w:lang w:val="da-DK"/>
            </w:rPr>
          </w:pPr>
          <w:hyperlink w:anchor="_Toc59011340" w:history="1">
            <w:r w:rsidRPr="002525A1">
              <w:rPr>
                <w:rStyle w:val="Hyperlink"/>
                <w:highlight w:val="white"/>
              </w:rPr>
              <w:t>1.1 Schizophrenia and voice as a biomarker</w:t>
            </w:r>
            <w:r>
              <w:rPr>
                <w:webHidden/>
              </w:rPr>
              <w:tab/>
            </w:r>
            <w:r>
              <w:rPr>
                <w:webHidden/>
              </w:rPr>
              <w:fldChar w:fldCharType="begin"/>
            </w:r>
            <w:r>
              <w:rPr>
                <w:webHidden/>
              </w:rPr>
              <w:instrText xml:space="preserve"> PAGEREF _Toc59011340 \h </w:instrText>
            </w:r>
            <w:r>
              <w:rPr>
                <w:webHidden/>
              </w:rPr>
            </w:r>
            <w:r>
              <w:rPr>
                <w:webHidden/>
              </w:rPr>
              <w:fldChar w:fldCharType="separate"/>
            </w:r>
            <w:r>
              <w:rPr>
                <w:webHidden/>
              </w:rPr>
              <w:t>2</w:t>
            </w:r>
            <w:r>
              <w:rPr>
                <w:webHidden/>
              </w:rPr>
              <w:fldChar w:fldCharType="end"/>
            </w:r>
          </w:hyperlink>
        </w:p>
        <w:p w14:paraId="2AE4E08D" w14:textId="3C457CEB" w:rsidR="00632BBF" w:rsidRDefault="00632BBF">
          <w:pPr>
            <w:pStyle w:val="TOC2"/>
            <w:rPr>
              <w:rFonts w:asciiTheme="minorHAnsi" w:eastAsiaTheme="minorEastAsia" w:hAnsiTheme="minorHAnsi" w:cstheme="minorBidi"/>
              <w:b w:val="0"/>
              <w:bCs w:val="0"/>
              <w:lang w:val="da-DK"/>
            </w:rPr>
          </w:pPr>
          <w:hyperlink w:anchor="_Toc59011341" w:history="1">
            <w:r w:rsidRPr="002525A1">
              <w:rPr>
                <w:rStyle w:val="Hyperlink"/>
                <w:highlight w:val="white"/>
              </w:rPr>
              <w:t>1.2 Machine learning of acoustic patterns for detection of schizophrenia</w:t>
            </w:r>
            <w:r>
              <w:rPr>
                <w:webHidden/>
              </w:rPr>
              <w:tab/>
            </w:r>
            <w:r>
              <w:rPr>
                <w:webHidden/>
              </w:rPr>
              <w:fldChar w:fldCharType="begin"/>
            </w:r>
            <w:r>
              <w:rPr>
                <w:webHidden/>
              </w:rPr>
              <w:instrText xml:space="preserve"> PAGEREF _Toc59011341 \h </w:instrText>
            </w:r>
            <w:r>
              <w:rPr>
                <w:webHidden/>
              </w:rPr>
            </w:r>
            <w:r>
              <w:rPr>
                <w:webHidden/>
              </w:rPr>
              <w:fldChar w:fldCharType="separate"/>
            </w:r>
            <w:r>
              <w:rPr>
                <w:webHidden/>
              </w:rPr>
              <w:t>3</w:t>
            </w:r>
            <w:r>
              <w:rPr>
                <w:webHidden/>
              </w:rPr>
              <w:fldChar w:fldCharType="end"/>
            </w:r>
          </w:hyperlink>
        </w:p>
        <w:p w14:paraId="29875119" w14:textId="757EACF0" w:rsidR="00632BBF" w:rsidRDefault="00632BBF">
          <w:pPr>
            <w:pStyle w:val="TOC3"/>
            <w:tabs>
              <w:tab w:val="right" w:leader="underscore" w:pos="9019"/>
            </w:tabs>
            <w:rPr>
              <w:rFonts w:eastAsiaTheme="minorEastAsia" w:cstheme="minorBidi"/>
              <w:noProof/>
              <w:sz w:val="22"/>
              <w:szCs w:val="22"/>
              <w:lang w:val="da-DK"/>
            </w:rPr>
          </w:pPr>
          <w:hyperlink w:anchor="_Toc59011342" w:history="1">
            <w:r w:rsidRPr="002525A1">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9011342 \h </w:instrText>
            </w:r>
            <w:r>
              <w:rPr>
                <w:noProof/>
                <w:webHidden/>
              </w:rPr>
            </w:r>
            <w:r>
              <w:rPr>
                <w:noProof/>
                <w:webHidden/>
              </w:rPr>
              <w:fldChar w:fldCharType="separate"/>
            </w:r>
            <w:r>
              <w:rPr>
                <w:noProof/>
                <w:webHidden/>
              </w:rPr>
              <w:t>3</w:t>
            </w:r>
            <w:r>
              <w:rPr>
                <w:noProof/>
                <w:webHidden/>
              </w:rPr>
              <w:fldChar w:fldCharType="end"/>
            </w:r>
          </w:hyperlink>
        </w:p>
        <w:p w14:paraId="473EF7AF" w14:textId="47D5F9DE" w:rsidR="00632BBF" w:rsidRDefault="00632BBF">
          <w:pPr>
            <w:pStyle w:val="TOC3"/>
            <w:tabs>
              <w:tab w:val="right" w:leader="underscore" w:pos="9019"/>
            </w:tabs>
            <w:rPr>
              <w:rFonts w:eastAsiaTheme="minorEastAsia" w:cstheme="minorBidi"/>
              <w:noProof/>
              <w:sz w:val="22"/>
              <w:szCs w:val="22"/>
              <w:lang w:val="da-DK"/>
            </w:rPr>
          </w:pPr>
          <w:hyperlink w:anchor="_Toc59011343" w:history="1">
            <w:r w:rsidRPr="002525A1">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9011343 \h </w:instrText>
            </w:r>
            <w:r>
              <w:rPr>
                <w:noProof/>
                <w:webHidden/>
              </w:rPr>
            </w:r>
            <w:r>
              <w:rPr>
                <w:noProof/>
                <w:webHidden/>
              </w:rPr>
              <w:fldChar w:fldCharType="separate"/>
            </w:r>
            <w:r>
              <w:rPr>
                <w:noProof/>
                <w:webHidden/>
              </w:rPr>
              <w:t>4</w:t>
            </w:r>
            <w:r>
              <w:rPr>
                <w:noProof/>
                <w:webHidden/>
              </w:rPr>
              <w:fldChar w:fldCharType="end"/>
            </w:r>
          </w:hyperlink>
        </w:p>
        <w:p w14:paraId="55B0D8FA" w14:textId="27BC75AF" w:rsidR="00632BBF" w:rsidRDefault="00632BBF">
          <w:pPr>
            <w:pStyle w:val="TOC2"/>
            <w:rPr>
              <w:rFonts w:asciiTheme="minorHAnsi" w:eastAsiaTheme="minorEastAsia" w:hAnsiTheme="minorHAnsi" w:cstheme="minorBidi"/>
              <w:b w:val="0"/>
              <w:bCs w:val="0"/>
              <w:lang w:val="da-DK"/>
            </w:rPr>
          </w:pPr>
          <w:hyperlink w:anchor="_Toc59011344" w:history="1">
            <w:r w:rsidRPr="002525A1">
              <w:rPr>
                <w:rStyle w:val="Hyperlink"/>
                <w:highlight w:val="white"/>
              </w:rPr>
              <w:t>1.3 Alleviating current limitations</w:t>
            </w:r>
            <w:r>
              <w:rPr>
                <w:webHidden/>
              </w:rPr>
              <w:tab/>
            </w:r>
            <w:r>
              <w:rPr>
                <w:webHidden/>
              </w:rPr>
              <w:fldChar w:fldCharType="begin"/>
            </w:r>
            <w:r>
              <w:rPr>
                <w:webHidden/>
              </w:rPr>
              <w:instrText xml:space="preserve"> PAGEREF _Toc59011344 \h </w:instrText>
            </w:r>
            <w:r>
              <w:rPr>
                <w:webHidden/>
              </w:rPr>
            </w:r>
            <w:r>
              <w:rPr>
                <w:webHidden/>
              </w:rPr>
              <w:fldChar w:fldCharType="separate"/>
            </w:r>
            <w:r>
              <w:rPr>
                <w:webHidden/>
              </w:rPr>
              <w:t>4</w:t>
            </w:r>
            <w:r>
              <w:rPr>
                <w:webHidden/>
              </w:rPr>
              <w:fldChar w:fldCharType="end"/>
            </w:r>
          </w:hyperlink>
        </w:p>
        <w:p w14:paraId="7C80D7F1" w14:textId="6F302E73" w:rsidR="00632BBF" w:rsidRDefault="00632BBF">
          <w:pPr>
            <w:pStyle w:val="TOC3"/>
            <w:tabs>
              <w:tab w:val="right" w:leader="underscore" w:pos="9019"/>
            </w:tabs>
            <w:rPr>
              <w:rFonts w:eastAsiaTheme="minorEastAsia" w:cstheme="minorBidi"/>
              <w:noProof/>
              <w:sz w:val="22"/>
              <w:szCs w:val="22"/>
              <w:lang w:val="da-DK"/>
            </w:rPr>
          </w:pPr>
          <w:hyperlink w:anchor="_Toc59011345" w:history="1">
            <w:r w:rsidRPr="002525A1">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011345 \h </w:instrText>
            </w:r>
            <w:r>
              <w:rPr>
                <w:noProof/>
                <w:webHidden/>
              </w:rPr>
            </w:r>
            <w:r>
              <w:rPr>
                <w:noProof/>
                <w:webHidden/>
              </w:rPr>
              <w:fldChar w:fldCharType="separate"/>
            </w:r>
            <w:r>
              <w:rPr>
                <w:noProof/>
                <w:webHidden/>
              </w:rPr>
              <w:t>4</w:t>
            </w:r>
            <w:r>
              <w:rPr>
                <w:noProof/>
                <w:webHidden/>
              </w:rPr>
              <w:fldChar w:fldCharType="end"/>
            </w:r>
          </w:hyperlink>
        </w:p>
        <w:p w14:paraId="75E932AE" w14:textId="2EE862A7" w:rsidR="00632BBF" w:rsidRDefault="00632BBF">
          <w:pPr>
            <w:pStyle w:val="TOC3"/>
            <w:tabs>
              <w:tab w:val="right" w:leader="underscore" w:pos="9019"/>
            </w:tabs>
            <w:rPr>
              <w:rFonts w:eastAsiaTheme="minorEastAsia" w:cstheme="minorBidi"/>
              <w:noProof/>
              <w:sz w:val="22"/>
              <w:szCs w:val="22"/>
              <w:lang w:val="da-DK"/>
            </w:rPr>
          </w:pPr>
          <w:hyperlink w:anchor="_Toc59011346" w:history="1">
            <w:r w:rsidRPr="002525A1">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9011346 \h </w:instrText>
            </w:r>
            <w:r>
              <w:rPr>
                <w:noProof/>
                <w:webHidden/>
              </w:rPr>
            </w:r>
            <w:r>
              <w:rPr>
                <w:noProof/>
                <w:webHidden/>
              </w:rPr>
              <w:fldChar w:fldCharType="separate"/>
            </w:r>
            <w:r>
              <w:rPr>
                <w:noProof/>
                <w:webHidden/>
              </w:rPr>
              <w:t>4</w:t>
            </w:r>
            <w:r>
              <w:rPr>
                <w:noProof/>
                <w:webHidden/>
              </w:rPr>
              <w:fldChar w:fldCharType="end"/>
            </w:r>
          </w:hyperlink>
        </w:p>
        <w:p w14:paraId="0E4A406A" w14:textId="1B4C3B61" w:rsidR="00632BBF" w:rsidRDefault="00632BBF">
          <w:pPr>
            <w:pStyle w:val="TOC3"/>
            <w:tabs>
              <w:tab w:val="right" w:leader="underscore" w:pos="9019"/>
            </w:tabs>
            <w:rPr>
              <w:rFonts w:eastAsiaTheme="minorEastAsia" w:cstheme="minorBidi"/>
              <w:noProof/>
              <w:sz w:val="22"/>
              <w:szCs w:val="22"/>
              <w:lang w:val="da-DK"/>
            </w:rPr>
          </w:pPr>
          <w:hyperlink w:anchor="_Toc59011347" w:history="1">
            <w:r w:rsidRPr="002525A1">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011347 \h </w:instrText>
            </w:r>
            <w:r>
              <w:rPr>
                <w:noProof/>
                <w:webHidden/>
              </w:rPr>
            </w:r>
            <w:r>
              <w:rPr>
                <w:noProof/>
                <w:webHidden/>
              </w:rPr>
              <w:fldChar w:fldCharType="separate"/>
            </w:r>
            <w:r>
              <w:rPr>
                <w:noProof/>
                <w:webHidden/>
              </w:rPr>
              <w:t>5</w:t>
            </w:r>
            <w:r>
              <w:rPr>
                <w:noProof/>
                <w:webHidden/>
              </w:rPr>
              <w:fldChar w:fldCharType="end"/>
            </w:r>
          </w:hyperlink>
        </w:p>
        <w:p w14:paraId="5195D815" w14:textId="2B877E65"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48" w:history="1">
            <w:r w:rsidRPr="002525A1">
              <w:rPr>
                <w:rStyle w:val="Hyperlink"/>
                <w:highlight w:val="white"/>
              </w:rPr>
              <w:t>2. Methods</w:t>
            </w:r>
            <w:r>
              <w:rPr>
                <w:webHidden/>
              </w:rPr>
              <w:tab/>
            </w:r>
            <w:r>
              <w:rPr>
                <w:webHidden/>
              </w:rPr>
              <w:fldChar w:fldCharType="begin"/>
            </w:r>
            <w:r>
              <w:rPr>
                <w:webHidden/>
              </w:rPr>
              <w:instrText xml:space="preserve"> PAGEREF _Toc59011348 \h </w:instrText>
            </w:r>
            <w:r>
              <w:rPr>
                <w:webHidden/>
              </w:rPr>
            </w:r>
            <w:r>
              <w:rPr>
                <w:webHidden/>
              </w:rPr>
              <w:fldChar w:fldCharType="separate"/>
            </w:r>
            <w:r>
              <w:rPr>
                <w:webHidden/>
              </w:rPr>
              <w:t>5</w:t>
            </w:r>
            <w:r>
              <w:rPr>
                <w:webHidden/>
              </w:rPr>
              <w:fldChar w:fldCharType="end"/>
            </w:r>
          </w:hyperlink>
        </w:p>
        <w:p w14:paraId="7C8F7298" w14:textId="61F53FB1" w:rsidR="00632BBF" w:rsidRDefault="00632BBF">
          <w:pPr>
            <w:pStyle w:val="TOC2"/>
            <w:rPr>
              <w:rFonts w:asciiTheme="minorHAnsi" w:eastAsiaTheme="minorEastAsia" w:hAnsiTheme="minorHAnsi" w:cstheme="minorBidi"/>
              <w:b w:val="0"/>
              <w:bCs w:val="0"/>
              <w:lang w:val="da-DK"/>
            </w:rPr>
          </w:pPr>
          <w:hyperlink w:anchor="_Toc59011349" w:history="1">
            <w:r w:rsidRPr="002525A1">
              <w:rPr>
                <w:rStyle w:val="Hyperlink"/>
                <w:highlight w:val="white"/>
              </w:rPr>
              <w:t>2.1 Pipeline implementation and summary of methods section</w:t>
            </w:r>
            <w:r>
              <w:rPr>
                <w:webHidden/>
              </w:rPr>
              <w:tab/>
            </w:r>
            <w:r>
              <w:rPr>
                <w:webHidden/>
              </w:rPr>
              <w:fldChar w:fldCharType="begin"/>
            </w:r>
            <w:r>
              <w:rPr>
                <w:webHidden/>
              </w:rPr>
              <w:instrText xml:space="preserve"> PAGEREF _Toc59011349 \h </w:instrText>
            </w:r>
            <w:r>
              <w:rPr>
                <w:webHidden/>
              </w:rPr>
            </w:r>
            <w:r>
              <w:rPr>
                <w:webHidden/>
              </w:rPr>
              <w:fldChar w:fldCharType="separate"/>
            </w:r>
            <w:r>
              <w:rPr>
                <w:webHidden/>
              </w:rPr>
              <w:t>5</w:t>
            </w:r>
            <w:r>
              <w:rPr>
                <w:webHidden/>
              </w:rPr>
              <w:fldChar w:fldCharType="end"/>
            </w:r>
          </w:hyperlink>
        </w:p>
        <w:p w14:paraId="262C30AC" w14:textId="78B0D02D" w:rsidR="00632BBF" w:rsidRDefault="00632BBF">
          <w:pPr>
            <w:pStyle w:val="TOC2"/>
            <w:rPr>
              <w:rFonts w:asciiTheme="minorHAnsi" w:eastAsiaTheme="minorEastAsia" w:hAnsiTheme="minorHAnsi" w:cstheme="minorBidi"/>
              <w:b w:val="0"/>
              <w:bCs w:val="0"/>
              <w:lang w:val="da-DK"/>
            </w:rPr>
          </w:pPr>
          <w:hyperlink w:anchor="_Toc59011350" w:history="1">
            <w:r w:rsidRPr="002525A1">
              <w:rPr>
                <w:rStyle w:val="Hyperlink"/>
                <w:highlight w:val="white"/>
              </w:rPr>
              <w:t>2.2 Literature search for choice of replication</w:t>
            </w:r>
            <w:r>
              <w:rPr>
                <w:webHidden/>
              </w:rPr>
              <w:tab/>
            </w:r>
            <w:r>
              <w:rPr>
                <w:webHidden/>
              </w:rPr>
              <w:fldChar w:fldCharType="begin"/>
            </w:r>
            <w:r>
              <w:rPr>
                <w:webHidden/>
              </w:rPr>
              <w:instrText xml:space="preserve"> PAGEREF _Toc59011350 \h </w:instrText>
            </w:r>
            <w:r>
              <w:rPr>
                <w:webHidden/>
              </w:rPr>
            </w:r>
            <w:r>
              <w:rPr>
                <w:webHidden/>
              </w:rPr>
              <w:fldChar w:fldCharType="separate"/>
            </w:r>
            <w:r>
              <w:rPr>
                <w:webHidden/>
              </w:rPr>
              <w:t>7</w:t>
            </w:r>
            <w:r>
              <w:rPr>
                <w:webHidden/>
              </w:rPr>
              <w:fldChar w:fldCharType="end"/>
            </w:r>
          </w:hyperlink>
        </w:p>
        <w:p w14:paraId="08540F47" w14:textId="02ACF528" w:rsidR="00632BBF" w:rsidRDefault="00632BBF">
          <w:pPr>
            <w:pStyle w:val="TOC2"/>
            <w:rPr>
              <w:rFonts w:asciiTheme="minorHAnsi" w:eastAsiaTheme="minorEastAsia" w:hAnsiTheme="minorHAnsi" w:cstheme="minorBidi"/>
              <w:b w:val="0"/>
              <w:bCs w:val="0"/>
              <w:lang w:val="da-DK"/>
            </w:rPr>
          </w:pPr>
          <w:hyperlink w:anchor="_Toc59011351" w:history="1">
            <w:r w:rsidRPr="002525A1">
              <w:rPr>
                <w:rStyle w:val="Hyperlink"/>
                <w:highlight w:val="white"/>
              </w:rPr>
              <w:t>2.3 Data</w:t>
            </w:r>
            <w:r>
              <w:rPr>
                <w:webHidden/>
              </w:rPr>
              <w:tab/>
            </w:r>
            <w:r>
              <w:rPr>
                <w:webHidden/>
              </w:rPr>
              <w:fldChar w:fldCharType="begin"/>
            </w:r>
            <w:r>
              <w:rPr>
                <w:webHidden/>
              </w:rPr>
              <w:instrText xml:space="preserve"> PAGEREF _Toc59011351 \h </w:instrText>
            </w:r>
            <w:r>
              <w:rPr>
                <w:webHidden/>
              </w:rPr>
            </w:r>
            <w:r>
              <w:rPr>
                <w:webHidden/>
              </w:rPr>
              <w:fldChar w:fldCharType="separate"/>
            </w:r>
            <w:r>
              <w:rPr>
                <w:webHidden/>
              </w:rPr>
              <w:t>7</w:t>
            </w:r>
            <w:r>
              <w:rPr>
                <w:webHidden/>
              </w:rPr>
              <w:fldChar w:fldCharType="end"/>
            </w:r>
          </w:hyperlink>
        </w:p>
        <w:p w14:paraId="1BDAD3A3" w14:textId="32FC365B" w:rsidR="00632BBF" w:rsidRDefault="00632BBF">
          <w:pPr>
            <w:pStyle w:val="TOC3"/>
            <w:tabs>
              <w:tab w:val="right" w:leader="underscore" w:pos="9019"/>
            </w:tabs>
            <w:rPr>
              <w:rFonts w:eastAsiaTheme="minorEastAsia" w:cstheme="minorBidi"/>
              <w:noProof/>
              <w:sz w:val="22"/>
              <w:szCs w:val="22"/>
              <w:lang w:val="da-DK"/>
            </w:rPr>
          </w:pPr>
          <w:hyperlink w:anchor="_Toc59011352" w:history="1">
            <w:r w:rsidRPr="002525A1">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011352 \h </w:instrText>
            </w:r>
            <w:r>
              <w:rPr>
                <w:noProof/>
                <w:webHidden/>
              </w:rPr>
            </w:r>
            <w:r>
              <w:rPr>
                <w:noProof/>
                <w:webHidden/>
              </w:rPr>
              <w:fldChar w:fldCharType="separate"/>
            </w:r>
            <w:r>
              <w:rPr>
                <w:noProof/>
                <w:webHidden/>
              </w:rPr>
              <w:t>7</w:t>
            </w:r>
            <w:r>
              <w:rPr>
                <w:noProof/>
                <w:webHidden/>
              </w:rPr>
              <w:fldChar w:fldCharType="end"/>
            </w:r>
          </w:hyperlink>
        </w:p>
        <w:p w14:paraId="34F5DA93" w14:textId="1C078CEC" w:rsidR="00632BBF" w:rsidRDefault="00632BBF">
          <w:pPr>
            <w:pStyle w:val="TOC3"/>
            <w:tabs>
              <w:tab w:val="right" w:leader="underscore" w:pos="9019"/>
            </w:tabs>
            <w:rPr>
              <w:rFonts w:eastAsiaTheme="minorEastAsia" w:cstheme="minorBidi"/>
              <w:noProof/>
              <w:sz w:val="22"/>
              <w:szCs w:val="22"/>
              <w:lang w:val="da-DK"/>
            </w:rPr>
          </w:pPr>
          <w:hyperlink w:anchor="_Toc59011353" w:history="1">
            <w:r w:rsidRPr="002525A1">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011353 \h </w:instrText>
            </w:r>
            <w:r>
              <w:rPr>
                <w:noProof/>
                <w:webHidden/>
              </w:rPr>
            </w:r>
            <w:r>
              <w:rPr>
                <w:noProof/>
                <w:webHidden/>
              </w:rPr>
              <w:fldChar w:fldCharType="separate"/>
            </w:r>
            <w:r>
              <w:rPr>
                <w:noProof/>
                <w:webHidden/>
              </w:rPr>
              <w:t>8</w:t>
            </w:r>
            <w:r>
              <w:rPr>
                <w:noProof/>
                <w:webHidden/>
              </w:rPr>
              <w:fldChar w:fldCharType="end"/>
            </w:r>
          </w:hyperlink>
        </w:p>
        <w:p w14:paraId="56CF0262" w14:textId="14AB99DA" w:rsidR="00632BBF" w:rsidRDefault="00632BBF">
          <w:pPr>
            <w:pStyle w:val="TOC3"/>
            <w:tabs>
              <w:tab w:val="right" w:leader="underscore" w:pos="9019"/>
            </w:tabs>
            <w:rPr>
              <w:rFonts w:eastAsiaTheme="minorEastAsia" w:cstheme="minorBidi"/>
              <w:noProof/>
              <w:sz w:val="22"/>
              <w:szCs w:val="22"/>
              <w:lang w:val="da-DK"/>
            </w:rPr>
          </w:pPr>
          <w:hyperlink w:anchor="_Toc59011354" w:history="1">
            <w:r w:rsidRPr="002525A1">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9011354 \h </w:instrText>
            </w:r>
            <w:r>
              <w:rPr>
                <w:noProof/>
                <w:webHidden/>
              </w:rPr>
            </w:r>
            <w:r>
              <w:rPr>
                <w:noProof/>
                <w:webHidden/>
              </w:rPr>
              <w:fldChar w:fldCharType="separate"/>
            </w:r>
            <w:r>
              <w:rPr>
                <w:noProof/>
                <w:webHidden/>
              </w:rPr>
              <w:t>8</w:t>
            </w:r>
            <w:r>
              <w:rPr>
                <w:noProof/>
                <w:webHidden/>
              </w:rPr>
              <w:fldChar w:fldCharType="end"/>
            </w:r>
          </w:hyperlink>
        </w:p>
        <w:p w14:paraId="5E9B404B" w14:textId="1CBAD8E7" w:rsidR="00632BBF" w:rsidRDefault="00632BBF">
          <w:pPr>
            <w:pStyle w:val="TOC2"/>
            <w:rPr>
              <w:rFonts w:asciiTheme="minorHAnsi" w:eastAsiaTheme="minorEastAsia" w:hAnsiTheme="minorHAnsi" w:cstheme="minorBidi"/>
              <w:b w:val="0"/>
              <w:bCs w:val="0"/>
              <w:lang w:val="da-DK"/>
            </w:rPr>
          </w:pPr>
          <w:hyperlink w:anchor="_Toc59011355" w:history="1">
            <w:r w:rsidRPr="002525A1">
              <w:rPr>
                <w:rStyle w:val="Hyperlink"/>
                <w:highlight w:val="white"/>
              </w:rPr>
              <w:t>2.4 Preprocessing</w:t>
            </w:r>
            <w:r>
              <w:rPr>
                <w:webHidden/>
              </w:rPr>
              <w:tab/>
            </w:r>
            <w:r>
              <w:rPr>
                <w:webHidden/>
              </w:rPr>
              <w:fldChar w:fldCharType="begin"/>
            </w:r>
            <w:r>
              <w:rPr>
                <w:webHidden/>
              </w:rPr>
              <w:instrText xml:space="preserve"> PAGEREF _Toc59011355 \h </w:instrText>
            </w:r>
            <w:r>
              <w:rPr>
                <w:webHidden/>
              </w:rPr>
            </w:r>
            <w:r>
              <w:rPr>
                <w:webHidden/>
              </w:rPr>
              <w:fldChar w:fldCharType="separate"/>
            </w:r>
            <w:r>
              <w:rPr>
                <w:webHidden/>
              </w:rPr>
              <w:t>9</w:t>
            </w:r>
            <w:r>
              <w:rPr>
                <w:webHidden/>
              </w:rPr>
              <w:fldChar w:fldCharType="end"/>
            </w:r>
          </w:hyperlink>
        </w:p>
        <w:p w14:paraId="04FE5D29" w14:textId="7346BB9D" w:rsidR="00632BBF" w:rsidRDefault="00632BBF">
          <w:pPr>
            <w:pStyle w:val="TOC3"/>
            <w:tabs>
              <w:tab w:val="right" w:leader="underscore" w:pos="9019"/>
            </w:tabs>
            <w:rPr>
              <w:rFonts w:eastAsiaTheme="minorEastAsia" w:cstheme="minorBidi"/>
              <w:noProof/>
              <w:sz w:val="22"/>
              <w:szCs w:val="22"/>
              <w:lang w:val="da-DK"/>
            </w:rPr>
          </w:pPr>
          <w:hyperlink w:anchor="_Toc59011356" w:history="1">
            <w:r w:rsidRPr="002525A1">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011356 \h </w:instrText>
            </w:r>
            <w:r>
              <w:rPr>
                <w:noProof/>
                <w:webHidden/>
              </w:rPr>
            </w:r>
            <w:r>
              <w:rPr>
                <w:noProof/>
                <w:webHidden/>
              </w:rPr>
              <w:fldChar w:fldCharType="separate"/>
            </w:r>
            <w:r>
              <w:rPr>
                <w:noProof/>
                <w:webHidden/>
              </w:rPr>
              <w:t>9</w:t>
            </w:r>
            <w:r>
              <w:rPr>
                <w:noProof/>
                <w:webHidden/>
              </w:rPr>
              <w:fldChar w:fldCharType="end"/>
            </w:r>
          </w:hyperlink>
        </w:p>
        <w:p w14:paraId="2D488E31" w14:textId="48FA2725" w:rsidR="00632BBF" w:rsidRDefault="00632BBF">
          <w:pPr>
            <w:pStyle w:val="TOC3"/>
            <w:tabs>
              <w:tab w:val="right" w:leader="underscore" w:pos="9019"/>
            </w:tabs>
            <w:rPr>
              <w:rFonts w:eastAsiaTheme="minorEastAsia" w:cstheme="minorBidi"/>
              <w:noProof/>
              <w:sz w:val="22"/>
              <w:szCs w:val="22"/>
              <w:lang w:val="da-DK"/>
            </w:rPr>
          </w:pPr>
          <w:hyperlink w:anchor="_Toc59011357" w:history="1">
            <w:r w:rsidRPr="002525A1">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9011357 \h </w:instrText>
            </w:r>
            <w:r>
              <w:rPr>
                <w:noProof/>
                <w:webHidden/>
              </w:rPr>
            </w:r>
            <w:r>
              <w:rPr>
                <w:noProof/>
                <w:webHidden/>
              </w:rPr>
              <w:fldChar w:fldCharType="separate"/>
            </w:r>
            <w:r>
              <w:rPr>
                <w:noProof/>
                <w:webHidden/>
              </w:rPr>
              <w:t>9</w:t>
            </w:r>
            <w:r>
              <w:rPr>
                <w:noProof/>
                <w:webHidden/>
              </w:rPr>
              <w:fldChar w:fldCharType="end"/>
            </w:r>
          </w:hyperlink>
        </w:p>
        <w:p w14:paraId="5383AC4A" w14:textId="6A4FD3EA" w:rsidR="00632BBF" w:rsidRDefault="00632BBF">
          <w:pPr>
            <w:pStyle w:val="TOC2"/>
            <w:rPr>
              <w:rFonts w:asciiTheme="minorHAnsi" w:eastAsiaTheme="minorEastAsia" w:hAnsiTheme="minorHAnsi" w:cstheme="minorBidi"/>
              <w:b w:val="0"/>
              <w:bCs w:val="0"/>
              <w:lang w:val="da-DK"/>
            </w:rPr>
          </w:pPr>
          <w:hyperlink w:anchor="_Toc59011358" w:history="1">
            <w:r w:rsidRPr="002525A1">
              <w:rPr>
                <w:rStyle w:val="Hyperlink"/>
                <w:highlight w:val="white"/>
              </w:rPr>
              <w:t>2.5 Partitioning</w:t>
            </w:r>
            <w:r>
              <w:rPr>
                <w:webHidden/>
              </w:rPr>
              <w:tab/>
            </w:r>
            <w:r>
              <w:rPr>
                <w:webHidden/>
              </w:rPr>
              <w:fldChar w:fldCharType="begin"/>
            </w:r>
            <w:r>
              <w:rPr>
                <w:webHidden/>
              </w:rPr>
              <w:instrText xml:space="preserve"> PAGEREF _Toc59011358 \h </w:instrText>
            </w:r>
            <w:r>
              <w:rPr>
                <w:webHidden/>
              </w:rPr>
            </w:r>
            <w:r>
              <w:rPr>
                <w:webHidden/>
              </w:rPr>
              <w:fldChar w:fldCharType="separate"/>
            </w:r>
            <w:r>
              <w:rPr>
                <w:webHidden/>
              </w:rPr>
              <w:t>9</w:t>
            </w:r>
            <w:r>
              <w:rPr>
                <w:webHidden/>
              </w:rPr>
              <w:fldChar w:fldCharType="end"/>
            </w:r>
          </w:hyperlink>
        </w:p>
        <w:p w14:paraId="7D757F73" w14:textId="5A02EDAB" w:rsidR="00632BBF" w:rsidRDefault="00632BBF">
          <w:pPr>
            <w:pStyle w:val="TOC2"/>
            <w:rPr>
              <w:rFonts w:asciiTheme="minorHAnsi" w:eastAsiaTheme="minorEastAsia" w:hAnsiTheme="minorHAnsi" w:cstheme="minorBidi"/>
              <w:b w:val="0"/>
              <w:bCs w:val="0"/>
              <w:lang w:val="da-DK"/>
            </w:rPr>
          </w:pPr>
          <w:hyperlink w:anchor="_Toc59011359" w:history="1">
            <w:r w:rsidRPr="002525A1">
              <w:rPr>
                <w:rStyle w:val="Hyperlink"/>
                <w:highlight w:val="white"/>
              </w:rPr>
              <w:t>2.6 Normalization</w:t>
            </w:r>
            <w:r>
              <w:rPr>
                <w:webHidden/>
              </w:rPr>
              <w:tab/>
            </w:r>
            <w:r>
              <w:rPr>
                <w:webHidden/>
              </w:rPr>
              <w:fldChar w:fldCharType="begin"/>
            </w:r>
            <w:r>
              <w:rPr>
                <w:webHidden/>
              </w:rPr>
              <w:instrText xml:space="preserve"> PAGEREF _Toc59011359 \h </w:instrText>
            </w:r>
            <w:r>
              <w:rPr>
                <w:webHidden/>
              </w:rPr>
            </w:r>
            <w:r>
              <w:rPr>
                <w:webHidden/>
              </w:rPr>
              <w:fldChar w:fldCharType="separate"/>
            </w:r>
            <w:r>
              <w:rPr>
                <w:webHidden/>
              </w:rPr>
              <w:t>10</w:t>
            </w:r>
            <w:r>
              <w:rPr>
                <w:webHidden/>
              </w:rPr>
              <w:fldChar w:fldCharType="end"/>
            </w:r>
          </w:hyperlink>
        </w:p>
        <w:p w14:paraId="1FA7668D" w14:textId="48164FBF" w:rsidR="00632BBF" w:rsidRDefault="00632BBF">
          <w:pPr>
            <w:pStyle w:val="TOC2"/>
            <w:rPr>
              <w:rFonts w:asciiTheme="minorHAnsi" w:eastAsiaTheme="minorEastAsia" w:hAnsiTheme="minorHAnsi" w:cstheme="minorBidi"/>
              <w:b w:val="0"/>
              <w:bCs w:val="0"/>
              <w:lang w:val="da-DK"/>
            </w:rPr>
          </w:pPr>
          <w:hyperlink w:anchor="_Toc59011360" w:history="1">
            <w:r w:rsidRPr="002525A1">
              <w:rPr>
                <w:rStyle w:val="Hyperlink"/>
                <w:highlight w:val="white"/>
              </w:rPr>
              <w:t>2.7 Feature selection using LASSO</w:t>
            </w:r>
            <w:r>
              <w:rPr>
                <w:webHidden/>
              </w:rPr>
              <w:tab/>
            </w:r>
            <w:r>
              <w:rPr>
                <w:webHidden/>
              </w:rPr>
              <w:fldChar w:fldCharType="begin"/>
            </w:r>
            <w:r>
              <w:rPr>
                <w:webHidden/>
              </w:rPr>
              <w:instrText xml:space="preserve"> PAGEREF _Toc59011360 \h </w:instrText>
            </w:r>
            <w:r>
              <w:rPr>
                <w:webHidden/>
              </w:rPr>
            </w:r>
            <w:r>
              <w:rPr>
                <w:webHidden/>
              </w:rPr>
              <w:fldChar w:fldCharType="separate"/>
            </w:r>
            <w:r>
              <w:rPr>
                <w:webHidden/>
              </w:rPr>
              <w:t>10</w:t>
            </w:r>
            <w:r>
              <w:rPr>
                <w:webHidden/>
              </w:rPr>
              <w:fldChar w:fldCharType="end"/>
            </w:r>
          </w:hyperlink>
        </w:p>
        <w:p w14:paraId="7415E7CA" w14:textId="05B4F1A6" w:rsidR="00632BBF" w:rsidRDefault="00632BBF">
          <w:pPr>
            <w:pStyle w:val="TOC3"/>
            <w:tabs>
              <w:tab w:val="right" w:leader="underscore" w:pos="9019"/>
            </w:tabs>
            <w:rPr>
              <w:rFonts w:eastAsiaTheme="minorEastAsia" w:cstheme="minorBidi"/>
              <w:noProof/>
              <w:sz w:val="22"/>
              <w:szCs w:val="22"/>
              <w:lang w:val="da-DK"/>
            </w:rPr>
          </w:pPr>
          <w:hyperlink w:anchor="_Toc59011361" w:history="1">
            <w:r w:rsidRPr="002525A1">
              <w:rPr>
                <w:rStyle w:val="Hyperlink"/>
                <w:rFonts w:asciiTheme="majorHAnsi" w:hAnsiTheme="majorHAnsi" w:cstheme="majorHAnsi"/>
                <w:noProof/>
                <w:highlight w:val="white"/>
                <w:lang w:val="en-US"/>
              </w:rPr>
              <w:t>2.7.1 Motivation for using LASSO</w:t>
            </w:r>
            <w:r>
              <w:rPr>
                <w:noProof/>
                <w:webHidden/>
              </w:rPr>
              <w:tab/>
            </w:r>
            <w:r>
              <w:rPr>
                <w:noProof/>
                <w:webHidden/>
              </w:rPr>
              <w:fldChar w:fldCharType="begin"/>
            </w:r>
            <w:r>
              <w:rPr>
                <w:noProof/>
                <w:webHidden/>
              </w:rPr>
              <w:instrText xml:space="preserve"> PAGEREF _Toc59011361 \h </w:instrText>
            </w:r>
            <w:r>
              <w:rPr>
                <w:noProof/>
                <w:webHidden/>
              </w:rPr>
            </w:r>
            <w:r>
              <w:rPr>
                <w:noProof/>
                <w:webHidden/>
              </w:rPr>
              <w:fldChar w:fldCharType="separate"/>
            </w:r>
            <w:r>
              <w:rPr>
                <w:noProof/>
                <w:webHidden/>
              </w:rPr>
              <w:t>10</w:t>
            </w:r>
            <w:r>
              <w:rPr>
                <w:noProof/>
                <w:webHidden/>
              </w:rPr>
              <w:fldChar w:fldCharType="end"/>
            </w:r>
          </w:hyperlink>
        </w:p>
        <w:p w14:paraId="076A35E9" w14:textId="185E5E22" w:rsidR="00632BBF" w:rsidRDefault="00632BBF">
          <w:pPr>
            <w:pStyle w:val="TOC3"/>
            <w:tabs>
              <w:tab w:val="right" w:leader="underscore" w:pos="9019"/>
            </w:tabs>
            <w:rPr>
              <w:rFonts w:eastAsiaTheme="minorEastAsia" w:cstheme="minorBidi"/>
              <w:noProof/>
              <w:sz w:val="22"/>
              <w:szCs w:val="22"/>
              <w:lang w:val="da-DK"/>
            </w:rPr>
          </w:pPr>
          <w:hyperlink w:anchor="_Toc59011362" w:history="1">
            <w:r w:rsidRPr="002525A1">
              <w:rPr>
                <w:rStyle w:val="Hyperlink"/>
                <w:rFonts w:asciiTheme="majorHAnsi" w:hAnsiTheme="majorHAnsi" w:cstheme="majorHAnsi"/>
                <w:noProof/>
                <w:highlight w:val="white"/>
                <w:lang w:val="en-US"/>
              </w:rPr>
              <w:t>2.7.2 What is L2 regularization?</w:t>
            </w:r>
            <w:r>
              <w:rPr>
                <w:noProof/>
                <w:webHidden/>
              </w:rPr>
              <w:tab/>
            </w:r>
            <w:r>
              <w:rPr>
                <w:noProof/>
                <w:webHidden/>
              </w:rPr>
              <w:fldChar w:fldCharType="begin"/>
            </w:r>
            <w:r>
              <w:rPr>
                <w:noProof/>
                <w:webHidden/>
              </w:rPr>
              <w:instrText xml:space="preserve"> PAGEREF _Toc59011362 \h </w:instrText>
            </w:r>
            <w:r>
              <w:rPr>
                <w:noProof/>
                <w:webHidden/>
              </w:rPr>
            </w:r>
            <w:r>
              <w:rPr>
                <w:noProof/>
                <w:webHidden/>
              </w:rPr>
              <w:fldChar w:fldCharType="separate"/>
            </w:r>
            <w:r>
              <w:rPr>
                <w:noProof/>
                <w:webHidden/>
              </w:rPr>
              <w:t>11</w:t>
            </w:r>
            <w:r>
              <w:rPr>
                <w:noProof/>
                <w:webHidden/>
              </w:rPr>
              <w:fldChar w:fldCharType="end"/>
            </w:r>
          </w:hyperlink>
        </w:p>
        <w:p w14:paraId="10A2D323" w14:textId="4D718351" w:rsidR="00632BBF" w:rsidRDefault="00632BBF">
          <w:pPr>
            <w:pStyle w:val="TOC3"/>
            <w:tabs>
              <w:tab w:val="right" w:leader="underscore" w:pos="9019"/>
            </w:tabs>
            <w:rPr>
              <w:rFonts w:eastAsiaTheme="minorEastAsia" w:cstheme="minorBidi"/>
              <w:noProof/>
              <w:sz w:val="22"/>
              <w:szCs w:val="22"/>
              <w:lang w:val="da-DK"/>
            </w:rPr>
          </w:pPr>
          <w:hyperlink w:anchor="_Toc59011363" w:history="1">
            <w:r w:rsidRPr="002525A1">
              <w:rPr>
                <w:rStyle w:val="Hyperlink"/>
                <w:rFonts w:asciiTheme="majorHAnsi" w:hAnsiTheme="majorHAnsi" w:cstheme="majorHAnsi"/>
                <w:noProof/>
                <w:highlight w:val="white"/>
                <w:lang w:val="en-US"/>
              </w:rPr>
              <w:t>2.7.4 Feature selection</w:t>
            </w:r>
            <w:r>
              <w:rPr>
                <w:noProof/>
                <w:webHidden/>
              </w:rPr>
              <w:tab/>
            </w:r>
            <w:r>
              <w:rPr>
                <w:noProof/>
                <w:webHidden/>
              </w:rPr>
              <w:fldChar w:fldCharType="begin"/>
            </w:r>
            <w:r>
              <w:rPr>
                <w:noProof/>
                <w:webHidden/>
              </w:rPr>
              <w:instrText xml:space="preserve"> PAGEREF _Toc59011363 \h </w:instrText>
            </w:r>
            <w:r>
              <w:rPr>
                <w:noProof/>
                <w:webHidden/>
              </w:rPr>
            </w:r>
            <w:r>
              <w:rPr>
                <w:noProof/>
                <w:webHidden/>
              </w:rPr>
              <w:fldChar w:fldCharType="separate"/>
            </w:r>
            <w:r>
              <w:rPr>
                <w:noProof/>
                <w:webHidden/>
              </w:rPr>
              <w:t>12</w:t>
            </w:r>
            <w:r>
              <w:rPr>
                <w:noProof/>
                <w:webHidden/>
              </w:rPr>
              <w:fldChar w:fldCharType="end"/>
            </w:r>
          </w:hyperlink>
        </w:p>
        <w:p w14:paraId="518A8EA0" w14:textId="5E56AD0E" w:rsidR="00632BBF" w:rsidRDefault="00632BBF">
          <w:pPr>
            <w:pStyle w:val="TOC2"/>
            <w:rPr>
              <w:rFonts w:asciiTheme="minorHAnsi" w:eastAsiaTheme="minorEastAsia" w:hAnsiTheme="minorHAnsi" w:cstheme="minorBidi"/>
              <w:b w:val="0"/>
              <w:bCs w:val="0"/>
              <w:lang w:val="da-DK"/>
            </w:rPr>
          </w:pPr>
          <w:hyperlink w:anchor="_Toc59011364" w:history="1">
            <w:r w:rsidRPr="002525A1">
              <w:rPr>
                <w:rStyle w:val="Hyperlink"/>
                <w:highlight w:val="white"/>
              </w:rPr>
              <w:t>2.8 Model training, testing and parameter tuning</w:t>
            </w:r>
            <w:r>
              <w:rPr>
                <w:webHidden/>
              </w:rPr>
              <w:tab/>
            </w:r>
            <w:r>
              <w:rPr>
                <w:webHidden/>
              </w:rPr>
              <w:fldChar w:fldCharType="begin"/>
            </w:r>
            <w:r>
              <w:rPr>
                <w:webHidden/>
              </w:rPr>
              <w:instrText xml:space="preserve"> PAGEREF _Toc59011364 \h </w:instrText>
            </w:r>
            <w:r>
              <w:rPr>
                <w:webHidden/>
              </w:rPr>
            </w:r>
            <w:r>
              <w:rPr>
                <w:webHidden/>
              </w:rPr>
              <w:fldChar w:fldCharType="separate"/>
            </w:r>
            <w:r>
              <w:rPr>
                <w:webHidden/>
              </w:rPr>
              <w:t>13</w:t>
            </w:r>
            <w:r>
              <w:rPr>
                <w:webHidden/>
              </w:rPr>
              <w:fldChar w:fldCharType="end"/>
            </w:r>
          </w:hyperlink>
        </w:p>
        <w:p w14:paraId="4B8E70B5" w14:textId="4D926C78" w:rsidR="00632BBF" w:rsidRDefault="00632BBF">
          <w:pPr>
            <w:pStyle w:val="TOC2"/>
            <w:rPr>
              <w:rFonts w:asciiTheme="minorHAnsi" w:eastAsiaTheme="minorEastAsia" w:hAnsiTheme="minorHAnsi" w:cstheme="minorBidi"/>
              <w:b w:val="0"/>
              <w:bCs w:val="0"/>
              <w:lang w:val="da-DK"/>
            </w:rPr>
          </w:pPr>
          <w:hyperlink w:anchor="_Toc59011365" w:history="1">
            <w:r w:rsidRPr="002525A1">
              <w:rPr>
                <w:rStyle w:val="Hyperlink"/>
                <w:highlight w:val="white"/>
              </w:rPr>
              <w:t>2.9 Evaluation metrics</w:t>
            </w:r>
            <w:r>
              <w:rPr>
                <w:webHidden/>
              </w:rPr>
              <w:tab/>
            </w:r>
            <w:r>
              <w:rPr>
                <w:webHidden/>
              </w:rPr>
              <w:fldChar w:fldCharType="begin"/>
            </w:r>
            <w:r>
              <w:rPr>
                <w:webHidden/>
              </w:rPr>
              <w:instrText xml:space="preserve"> PAGEREF _Toc59011365 \h </w:instrText>
            </w:r>
            <w:r>
              <w:rPr>
                <w:webHidden/>
              </w:rPr>
            </w:r>
            <w:r>
              <w:rPr>
                <w:webHidden/>
              </w:rPr>
              <w:fldChar w:fldCharType="separate"/>
            </w:r>
            <w:r>
              <w:rPr>
                <w:webHidden/>
              </w:rPr>
              <w:t>13</w:t>
            </w:r>
            <w:r>
              <w:rPr>
                <w:webHidden/>
              </w:rPr>
              <w:fldChar w:fldCharType="end"/>
            </w:r>
          </w:hyperlink>
        </w:p>
        <w:p w14:paraId="3286AEC4" w14:textId="5BF0D559" w:rsidR="00632BBF" w:rsidRDefault="00632BBF">
          <w:pPr>
            <w:pStyle w:val="TOC2"/>
            <w:rPr>
              <w:rFonts w:asciiTheme="minorHAnsi" w:eastAsiaTheme="minorEastAsia" w:hAnsiTheme="minorHAnsi" w:cstheme="minorBidi"/>
              <w:b w:val="0"/>
              <w:bCs w:val="0"/>
              <w:lang w:val="da-DK"/>
            </w:rPr>
          </w:pPr>
          <w:hyperlink w:anchor="_Toc59011366" w:history="1">
            <w:r w:rsidRPr="002525A1">
              <w:rPr>
                <w:rStyle w:val="Hyperlink"/>
                <w:highlight w:val="white"/>
              </w:rPr>
              <w:t>2.10 Differences between replication and original study</w:t>
            </w:r>
            <w:r>
              <w:rPr>
                <w:webHidden/>
              </w:rPr>
              <w:tab/>
            </w:r>
            <w:r>
              <w:rPr>
                <w:webHidden/>
              </w:rPr>
              <w:fldChar w:fldCharType="begin"/>
            </w:r>
            <w:r>
              <w:rPr>
                <w:webHidden/>
              </w:rPr>
              <w:instrText xml:space="preserve"> PAGEREF _Toc59011366 \h </w:instrText>
            </w:r>
            <w:r>
              <w:rPr>
                <w:webHidden/>
              </w:rPr>
            </w:r>
            <w:r>
              <w:rPr>
                <w:webHidden/>
              </w:rPr>
              <w:fldChar w:fldCharType="separate"/>
            </w:r>
            <w:r>
              <w:rPr>
                <w:webHidden/>
              </w:rPr>
              <w:t>14</w:t>
            </w:r>
            <w:r>
              <w:rPr>
                <w:webHidden/>
              </w:rPr>
              <w:fldChar w:fldCharType="end"/>
            </w:r>
          </w:hyperlink>
        </w:p>
        <w:p w14:paraId="73EB54F7" w14:textId="68DFEA12"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7" w:history="1">
            <w:r w:rsidRPr="002525A1">
              <w:rPr>
                <w:rStyle w:val="Hyperlink"/>
                <w:highlight w:val="white"/>
              </w:rPr>
              <w:t>3. Results</w:t>
            </w:r>
            <w:r>
              <w:rPr>
                <w:webHidden/>
              </w:rPr>
              <w:tab/>
            </w:r>
            <w:r>
              <w:rPr>
                <w:webHidden/>
              </w:rPr>
              <w:fldChar w:fldCharType="begin"/>
            </w:r>
            <w:r>
              <w:rPr>
                <w:webHidden/>
              </w:rPr>
              <w:instrText xml:space="preserve"> PAGEREF _Toc59011367 \h </w:instrText>
            </w:r>
            <w:r>
              <w:rPr>
                <w:webHidden/>
              </w:rPr>
            </w:r>
            <w:r>
              <w:rPr>
                <w:webHidden/>
              </w:rPr>
              <w:fldChar w:fldCharType="separate"/>
            </w:r>
            <w:r>
              <w:rPr>
                <w:webHidden/>
              </w:rPr>
              <w:t>15</w:t>
            </w:r>
            <w:r>
              <w:rPr>
                <w:webHidden/>
              </w:rPr>
              <w:fldChar w:fldCharType="end"/>
            </w:r>
          </w:hyperlink>
        </w:p>
        <w:p w14:paraId="262777AD" w14:textId="4C68577C"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8" w:history="1">
            <w:r w:rsidRPr="002525A1">
              <w:rPr>
                <w:rStyle w:val="Hyperlink"/>
                <w:highlight w:val="white"/>
              </w:rPr>
              <w:t>4. Discussion (update this!!)</w:t>
            </w:r>
            <w:r>
              <w:rPr>
                <w:webHidden/>
              </w:rPr>
              <w:tab/>
            </w:r>
            <w:r>
              <w:rPr>
                <w:webHidden/>
              </w:rPr>
              <w:fldChar w:fldCharType="begin"/>
            </w:r>
            <w:r>
              <w:rPr>
                <w:webHidden/>
              </w:rPr>
              <w:instrText xml:space="preserve"> PAGEREF _Toc59011368 \h </w:instrText>
            </w:r>
            <w:r>
              <w:rPr>
                <w:webHidden/>
              </w:rPr>
            </w:r>
            <w:r>
              <w:rPr>
                <w:webHidden/>
              </w:rPr>
              <w:fldChar w:fldCharType="separate"/>
            </w:r>
            <w:r>
              <w:rPr>
                <w:webHidden/>
              </w:rPr>
              <w:t>17</w:t>
            </w:r>
            <w:r>
              <w:rPr>
                <w:webHidden/>
              </w:rPr>
              <w:fldChar w:fldCharType="end"/>
            </w:r>
          </w:hyperlink>
        </w:p>
        <w:p w14:paraId="5326E9B5" w14:textId="4E81CE73" w:rsidR="00632BBF" w:rsidRDefault="00632BBF">
          <w:pPr>
            <w:pStyle w:val="TOC2"/>
            <w:rPr>
              <w:rFonts w:asciiTheme="minorHAnsi" w:eastAsiaTheme="minorEastAsia" w:hAnsiTheme="minorHAnsi" w:cstheme="minorBidi"/>
              <w:b w:val="0"/>
              <w:bCs w:val="0"/>
              <w:lang w:val="da-DK"/>
            </w:rPr>
          </w:pPr>
          <w:hyperlink w:anchor="_Toc59011369" w:history="1">
            <w:r w:rsidRPr="002525A1">
              <w:rPr>
                <w:rStyle w:val="Hyperlink"/>
                <w:highlight w:val="white"/>
              </w:rPr>
              <w:t xml:space="preserve">4.1 </w:t>
            </w:r>
            <w:r w:rsidRPr="002525A1">
              <w:rPr>
                <w:rStyle w:val="Hyperlink"/>
              </w:rPr>
              <w:t>Performance results and comparison of performance to original study</w:t>
            </w:r>
            <w:r>
              <w:rPr>
                <w:webHidden/>
              </w:rPr>
              <w:tab/>
            </w:r>
            <w:r>
              <w:rPr>
                <w:webHidden/>
              </w:rPr>
              <w:fldChar w:fldCharType="begin"/>
            </w:r>
            <w:r>
              <w:rPr>
                <w:webHidden/>
              </w:rPr>
              <w:instrText xml:space="preserve"> PAGEREF _Toc59011369 \h </w:instrText>
            </w:r>
            <w:r>
              <w:rPr>
                <w:webHidden/>
              </w:rPr>
            </w:r>
            <w:r>
              <w:rPr>
                <w:webHidden/>
              </w:rPr>
              <w:fldChar w:fldCharType="separate"/>
            </w:r>
            <w:r>
              <w:rPr>
                <w:webHidden/>
              </w:rPr>
              <w:t>17</w:t>
            </w:r>
            <w:r>
              <w:rPr>
                <w:webHidden/>
              </w:rPr>
              <w:fldChar w:fldCharType="end"/>
            </w:r>
          </w:hyperlink>
        </w:p>
        <w:p w14:paraId="16E0B7FF" w14:textId="46FD864C" w:rsidR="00632BBF" w:rsidRDefault="00632BBF">
          <w:pPr>
            <w:pStyle w:val="TOC2"/>
            <w:rPr>
              <w:rFonts w:asciiTheme="minorHAnsi" w:eastAsiaTheme="minorEastAsia" w:hAnsiTheme="minorHAnsi" w:cstheme="minorBidi"/>
              <w:b w:val="0"/>
              <w:bCs w:val="0"/>
              <w:lang w:val="da-DK"/>
            </w:rPr>
          </w:pPr>
          <w:hyperlink w:anchor="_Toc59011370" w:history="1">
            <w:r w:rsidRPr="002525A1">
              <w:rPr>
                <w:rStyle w:val="Hyperlink"/>
                <w:highlight w:val="white"/>
              </w:rPr>
              <w:t>4.2 Evaluating specific pipeline implementation (and discussing differences from original study)</w:t>
            </w:r>
            <w:r>
              <w:rPr>
                <w:webHidden/>
              </w:rPr>
              <w:tab/>
            </w:r>
            <w:r>
              <w:rPr>
                <w:webHidden/>
              </w:rPr>
              <w:fldChar w:fldCharType="begin"/>
            </w:r>
            <w:r>
              <w:rPr>
                <w:webHidden/>
              </w:rPr>
              <w:instrText xml:space="preserve"> PAGEREF _Toc59011370 \h </w:instrText>
            </w:r>
            <w:r>
              <w:rPr>
                <w:webHidden/>
              </w:rPr>
            </w:r>
            <w:r>
              <w:rPr>
                <w:webHidden/>
              </w:rPr>
              <w:fldChar w:fldCharType="separate"/>
            </w:r>
            <w:r>
              <w:rPr>
                <w:webHidden/>
              </w:rPr>
              <w:t>18</w:t>
            </w:r>
            <w:r>
              <w:rPr>
                <w:webHidden/>
              </w:rPr>
              <w:fldChar w:fldCharType="end"/>
            </w:r>
          </w:hyperlink>
        </w:p>
        <w:p w14:paraId="45FF730D" w14:textId="01C03E1D" w:rsidR="00632BBF" w:rsidRDefault="00632BBF">
          <w:pPr>
            <w:pStyle w:val="TOC2"/>
            <w:rPr>
              <w:rFonts w:asciiTheme="minorHAnsi" w:eastAsiaTheme="minorEastAsia" w:hAnsiTheme="minorHAnsi" w:cstheme="minorBidi"/>
              <w:b w:val="0"/>
              <w:bCs w:val="0"/>
              <w:lang w:val="da-DK"/>
            </w:rPr>
          </w:pPr>
          <w:hyperlink w:anchor="_Toc59011371" w:history="1">
            <w:r w:rsidRPr="002525A1">
              <w:rPr>
                <w:rStyle w:val="Hyperlink"/>
                <w:highlight w:val="white"/>
              </w:rPr>
              <w:t>4.3 Prospects and limitations of the proposed overall pipeline</w:t>
            </w:r>
            <w:r>
              <w:rPr>
                <w:webHidden/>
              </w:rPr>
              <w:tab/>
            </w:r>
            <w:r>
              <w:rPr>
                <w:webHidden/>
              </w:rPr>
              <w:fldChar w:fldCharType="begin"/>
            </w:r>
            <w:r>
              <w:rPr>
                <w:webHidden/>
              </w:rPr>
              <w:instrText xml:space="preserve"> PAGEREF _Toc59011371 \h </w:instrText>
            </w:r>
            <w:r>
              <w:rPr>
                <w:webHidden/>
              </w:rPr>
            </w:r>
            <w:r>
              <w:rPr>
                <w:webHidden/>
              </w:rPr>
              <w:fldChar w:fldCharType="separate"/>
            </w:r>
            <w:r>
              <w:rPr>
                <w:webHidden/>
              </w:rPr>
              <w:t>21</w:t>
            </w:r>
            <w:r>
              <w:rPr>
                <w:webHidden/>
              </w:rPr>
              <w:fldChar w:fldCharType="end"/>
            </w:r>
          </w:hyperlink>
        </w:p>
        <w:p w14:paraId="73ED8326" w14:textId="422FCDC0"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2" w:history="1">
            <w:r w:rsidRPr="002525A1">
              <w:rPr>
                <w:rStyle w:val="Hyperlink"/>
                <w:highlight w:val="white"/>
              </w:rPr>
              <w:t>5. References</w:t>
            </w:r>
            <w:r>
              <w:rPr>
                <w:webHidden/>
              </w:rPr>
              <w:tab/>
            </w:r>
            <w:r>
              <w:rPr>
                <w:webHidden/>
              </w:rPr>
              <w:fldChar w:fldCharType="begin"/>
            </w:r>
            <w:r>
              <w:rPr>
                <w:webHidden/>
              </w:rPr>
              <w:instrText xml:space="preserve"> PAGEREF _Toc59011372 \h </w:instrText>
            </w:r>
            <w:r>
              <w:rPr>
                <w:webHidden/>
              </w:rPr>
            </w:r>
            <w:r>
              <w:rPr>
                <w:webHidden/>
              </w:rPr>
              <w:fldChar w:fldCharType="separate"/>
            </w:r>
            <w:r>
              <w:rPr>
                <w:webHidden/>
              </w:rPr>
              <w:t>21</w:t>
            </w:r>
            <w:r>
              <w:rPr>
                <w:webHidden/>
              </w:rPr>
              <w:fldChar w:fldCharType="end"/>
            </w:r>
          </w:hyperlink>
        </w:p>
        <w:p w14:paraId="79CD494E" w14:textId="6407532A"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3" w:history="1">
            <w:r w:rsidRPr="002525A1">
              <w:rPr>
                <w:rStyle w:val="Hyperlink"/>
                <w:rFonts w:cs="Calibri"/>
                <w:highlight w:val="white"/>
              </w:rPr>
              <w:t>6. Appendix</w:t>
            </w:r>
            <w:r>
              <w:rPr>
                <w:webHidden/>
              </w:rPr>
              <w:tab/>
            </w:r>
            <w:r>
              <w:rPr>
                <w:webHidden/>
              </w:rPr>
              <w:fldChar w:fldCharType="begin"/>
            </w:r>
            <w:r>
              <w:rPr>
                <w:webHidden/>
              </w:rPr>
              <w:instrText xml:space="preserve"> PAGEREF _Toc59011373 \h </w:instrText>
            </w:r>
            <w:r>
              <w:rPr>
                <w:webHidden/>
              </w:rPr>
            </w:r>
            <w:r>
              <w:rPr>
                <w:webHidden/>
              </w:rPr>
              <w:fldChar w:fldCharType="separate"/>
            </w:r>
            <w:r>
              <w:rPr>
                <w:webHidden/>
              </w:rPr>
              <w:t>27</w:t>
            </w:r>
            <w:r>
              <w:rPr>
                <w:webHidden/>
              </w:rPr>
              <w:fldChar w:fldCharType="end"/>
            </w:r>
          </w:hyperlink>
        </w:p>
        <w:p w14:paraId="538222F5" w14:textId="3CDD76DF" w:rsidR="00632BBF" w:rsidRDefault="00632BBF">
          <w:pPr>
            <w:pStyle w:val="TOC2"/>
            <w:rPr>
              <w:rFonts w:asciiTheme="minorHAnsi" w:eastAsiaTheme="minorEastAsia" w:hAnsiTheme="minorHAnsi" w:cstheme="minorBidi"/>
              <w:b w:val="0"/>
              <w:bCs w:val="0"/>
              <w:lang w:val="da-DK"/>
            </w:rPr>
          </w:pPr>
          <w:hyperlink w:anchor="_Toc59011374" w:history="1">
            <w:r w:rsidRPr="002525A1">
              <w:rPr>
                <w:rStyle w:val="Hyperlink"/>
                <w:highlight w:val="white"/>
              </w:rPr>
              <w:t>6.1 Relevant studies</w:t>
            </w:r>
            <w:r>
              <w:rPr>
                <w:webHidden/>
              </w:rPr>
              <w:tab/>
            </w:r>
            <w:r>
              <w:rPr>
                <w:webHidden/>
              </w:rPr>
              <w:fldChar w:fldCharType="begin"/>
            </w:r>
            <w:r>
              <w:rPr>
                <w:webHidden/>
              </w:rPr>
              <w:instrText xml:space="preserve"> PAGEREF _Toc59011374 \h </w:instrText>
            </w:r>
            <w:r>
              <w:rPr>
                <w:webHidden/>
              </w:rPr>
            </w:r>
            <w:r>
              <w:rPr>
                <w:webHidden/>
              </w:rPr>
              <w:fldChar w:fldCharType="separate"/>
            </w:r>
            <w:r>
              <w:rPr>
                <w:webHidden/>
              </w:rPr>
              <w:t>27</w:t>
            </w:r>
            <w:r>
              <w:rPr>
                <w:webHidden/>
              </w:rPr>
              <w:fldChar w:fldCharType="end"/>
            </w:r>
          </w:hyperlink>
        </w:p>
        <w:p w14:paraId="4283E0F4" w14:textId="5C43538A" w:rsidR="00632BBF" w:rsidRDefault="00632BBF">
          <w:pPr>
            <w:pStyle w:val="TOC2"/>
            <w:rPr>
              <w:rFonts w:asciiTheme="minorHAnsi" w:eastAsiaTheme="minorEastAsia" w:hAnsiTheme="minorHAnsi" w:cstheme="minorBidi"/>
              <w:b w:val="0"/>
              <w:bCs w:val="0"/>
              <w:lang w:val="da-DK"/>
            </w:rPr>
          </w:pPr>
          <w:hyperlink w:anchor="_Toc59011375" w:history="1">
            <w:r w:rsidRPr="002525A1">
              <w:rPr>
                <w:rStyle w:val="Hyperlink"/>
                <w:highlight w:val="white"/>
                <w:lang w:val="da-DK"/>
              </w:rPr>
              <w:t>6.2 Feature lists after L2 Regularization</w:t>
            </w:r>
            <w:r>
              <w:rPr>
                <w:webHidden/>
              </w:rPr>
              <w:tab/>
            </w:r>
            <w:r>
              <w:rPr>
                <w:webHidden/>
              </w:rPr>
              <w:fldChar w:fldCharType="begin"/>
            </w:r>
            <w:r>
              <w:rPr>
                <w:webHidden/>
              </w:rPr>
              <w:instrText xml:space="preserve"> PAGEREF _Toc59011375 \h </w:instrText>
            </w:r>
            <w:r>
              <w:rPr>
                <w:webHidden/>
              </w:rPr>
            </w:r>
            <w:r>
              <w:rPr>
                <w:webHidden/>
              </w:rPr>
              <w:fldChar w:fldCharType="separate"/>
            </w:r>
            <w:r>
              <w:rPr>
                <w:webHidden/>
              </w:rPr>
              <w:t>27</w:t>
            </w:r>
            <w:r>
              <w:rPr>
                <w:webHidden/>
              </w:rPr>
              <w:fldChar w:fldCharType="end"/>
            </w:r>
          </w:hyperlink>
        </w:p>
        <w:p w14:paraId="2CF3D8B6" w14:textId="5859C336"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2476CB">
      <w:pPr>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9E5AF5">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85086B">
      <w:pPr>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C90766">
      <w:pPr>
        <w:pStyle w:val="BodyText"/>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9011339"/>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B06282">
      <w:pPr>
        <w:pStyle w:val="Heading2"/>
        <w:ind w:firstLine="0"/>
        <w:rPr>
          <w:rFonts w:asciiTheme="majorHAnsi" w:hAnsiTheme="majorHAnsi" w:cstheme="majorHAnsi"/>
          <w:highlight w:val="white"/>
          <w:lang w:val="en-US"/>
        </w:rPr>
      </w:pPr>
      <w:bookmarkStart w:id="1" w:name="_Toc5901134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4C0812E" w14:textId="77777777" w:rsidR="009F7B77" w:rsidRDefault="0038096B" w:rsidP="00CF019B">
      <w:pPr>
        <w:rPr>
          <w:highlight w:val="white"/>
          <w:lang w:val="en-US"/>
        </w:rPr>
      </w:pPr>
      <w:r>
        <w:rPr>
          <w:highlight w:val="white"/>
          <w:lang w:val="en-US"/>
        </w:rPr>
        <w:t>Schizophrenia is a diagnosis which</w:t>
      </w:r>
      <w:r w:rsidR="007F5FDC">
        <w:rPr>
          <w:highlight w:val="white"/>
          <w:lang w:val="en-US"/>
        </w:rPr>
        <w:t xml:space="preserve"> has long been</w:t>
      </w:r>
      <w:r>
        <w:rPr>
          <w:highlight w:val="white"/>
          <w:lang w:val="en-US"/>
        </w:rPr>
        <w:t xml:space="preserve"> defined by disturbances in both thought, perception and communication</w:t>
      </w:r>
      <w:r w:rsidR="007F5FDC">
        <w:rPr>
          <w:highlight w:val="white"/>
          <w:lang w:val="en-US"/>
        </w:rPr>
        <w:t xml:space="preserve"> </w:t>
      </w:r>
      <w:r w:rsidR="007F5FDC">
        <w:rPr>
          <w:highlight w:val="white"/>
          <w:lang w:val="en-US"/>
        </w:rPr>
        <w:fldChar w:fldCharType="begin"/>
      </w:r>
      <w:r w:rsidR="007F5FDC">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sidR="007F5FDC">
        <w:rPr>
          <w:highlight w:val="white"/>
          <w:lang w:val="en-US"/>
        </w:rPr>
        <w:fldChar w:fldCharType="separate"/>
      </w:r>
      <w:r w:rsidR="007F5FDC" w:rsidRPr="007F5FDC">
        <w:rPr>
          <w:rFonts w:cs="Calibri"/>
          <w:highlight w:val="white"/>
          <w:lang w:val="en-US"/>
        </w:rPr>
        <w:t>(Bleuler, 1950)</w:t>
      </w:r>
      <w:r w:rsidR="007F5FDC">
        <w:rPr>
          <w:highlight w:val="white"/>
          <w:lang w:val="en-US"/>
        </w:rPr>
        <w:fldChar w:fldCharType="end"/>
      </w:r>
      <w:r w:rsidR="007F5FDC">
        <w:rPr>
          <w:highlight w:val="white"/>
          <w:lang w:val="en-US"/>
        </w:rPr>
        <w:t xml:space="preserve">. Although schizophrenia has been known to be a group of great </w:t>
      </w:r>
      <w:r w:rsidR="005B011E">
        <w:rPr>
          <w:highlight w:val="white"/>
          <w:lang w:val="en-US"/>
        </w:rPr>
        <w:t>hetero</w:t>
      </w:r>
      <w:r w:rsidR="007F5FDC">
        <w:rPr>
          <w:highlight w:val="white"/>
          <w:lang w:val="en-US"/>
        </w:rPr>
        <w:t>geneity, patients oftentimes suffer from similar symptoms</w:t>
      </w:r>
      <w:r w:rsidR="00767E38">
        <w:rPr>
          <w:highlight w:val="white"/>
          <w:lang w:val="en-US"/>
        </w:rPr>
        <w:t xml:space="preserve"> </w:t>
      </w:r>
      <w:r w:rsidR="00767E38">
        <w:rPr>
          <w:highlight w:val="white"/>
          <w:lang w:val="en-US"/>
        </w:rPr>
        <w:fldChar w:fldCharType="begin"/>
      </w:r>
      <w:r w:rsidR="00767E38">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67E38">
        <w:rPr>
          <w:highlight w:val="white"/>
          <w:lang w:val="en-US"/>
        </w:rPr>
        <w:fldChar w:fldCharType="separate"/>
      </w:r>
      <w:r w:rsidR="00767E38" w:rsidRPr="00767E38">
        <w:rPr>
          <w:rFonts w:cs="Calibri"/>
          <w:highlight w:val="white"/>
          <w:lang w:val="en-US"/>
        </w:rPr>
        <w:t>(Picardi et al., 2012; Tsuang et al., 1990)</w:t>
      </w:r>
      <w:r w:rsidR="00767E38">
        <w:rPr>
          <w:highlight w:val="white"/>
          <w:lang w:val="en-US"/>
        </w:rPr>
        <w:fldChar w:fldCharType="end"/>
      </w:r>
      <w:r w:rsidR="007F5FDC">
        <w:rPr>
          <w:highlight w:val="white"/>
          <w:lang w:val="en-US"/>
        </w:rPr>
        <w:t xml:space="preserve">. They are generally thought to be divided up into two types of symptoms; negative and positive. </w:t>
      </w:r>
      <w:r w:rsidR="000C5546">
        <w:rPr>
          <w:highlight w:val="white"/>
          <w:lang w:val="en-US"/>
        </w:rPr>
        <w:t xml:space="preserve">Positive symptoms are those that are present during a psychotic episode </w:t>
      </w:r>
      <w:r w:rsidR="00A51F4E">
        <w:rPr>
          <w:highlight w:val="white"/>
          <w:lang w:val="en-US"/>
        </w:rPr>
        <w:t xml:space="preserve">in schizophrenia </w:t>
      </w:r>
      <w:r w:rsidR="000C5546">
        <w:rPr>
          <w:highlight w:val="white"/>
          <w:lang w:val="en-US"/>
        </w:rPr>
        <w:t>and include delusions and hallucinations</w:t>
      </w:r>
      <w:r w:rsidR="003D556C">
        <w:rPr>
          <w:highlight w:val="white"/>
          <w:lang w:val="en-US"/>
        </w:rPr>
        <w:t xml:space="preserve"> </w:t>
      </w:r>
      <w:r w:rsidR="003D556C">
        <w:rPr>
          <w:highlight w:val="white"/>
          <w:lang w:val="en-US"/>
        </w:rPr>
        <w:fldChar w:fldCharType="begin"/>
      </w:r>
      <w:r w:rsidR="003D556C">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sidR="003D556C">
        <w:rPr>
          <w:highlight w:val="white"/>
          <w:lang w:val="en-US"/>
        </w:rPr>
        <w:fldChar w:fldCharType="separate"/>
      </w:r>
      <w:r w:rsidR="003D556C" w:rsidRPr="003D556C">
        <w:rPr>
          <w:rFonts w:cs="Calibri"/>
          <w:highlight w:val="white"/>
          <w:lang w:val="en-US"/>
        </w:rPr>
        <w:t>(Andreasen et al., 1995)</w:t>
      </w:r>
      <w:r w:rsidR="003D556C">
        <w:rPr>
          <w:highlight w:val="white"/>
          <w:lang w:val="en-US"/>
        </w:rPr>
        <w:fldChar w:fldCharType="end"/>
      </w:r>
      <w:r w:rsidR="000C5546">
        <w:rPr>
          <w:highlight w:val="white"/>
          <w:lang w:val="en-US"/>
        </w:rPr>
        <w:t>.</w:t>
      </w:r>
      <w:r w:rsidR="00DF7ED6">
        <w:rPr>
          <w:highlight w:val="white"/>
          <w:lang w:val="en-US"/>
        </w:rPr>
        <w:t xml:space="preserve"> </w:t>
      </w:r>
      <w:r w:rsidR="007F5FDC">
        <w:rPr>
          <w:highlight w:val="white"/>
          <w:lang w:val="en-US"/>
        </w:rPr>
        <w:t xml:space="preserve">Negative symptoms are those that </w:t>
      </w:r>
      <w:r w:rsidR="00932501">
        <w:rPr>
          <w:highlight w:val="white"/>
          <w:lang w:val="en-US"/>
        </w:rPr>
        <w:t xml:space="preserve">either </w:t>
      </w:r>
      <w:r w:rsidR="009D764C">
        <w:rPr>
          <w:highlight w:val="white"/>
          <w:lang w:val="en-US"/>
        </w:rPr>
        <w:t xml:space="preserve">diminishes </w:t>
      </w:r>
      <w:r w:rsidR="002358BA">
        <w:rPr>
          <w:highlight w:val="white"/>
          <w:lang w:val="en-US"/>
        </w:rPr>
        <w:t xml:space="preserve">or halts </w:t>
      </w:r>
      <w:r w:rsidR="00842C81">
        <w:rPr>
          <w:highlight w:val="white"/>
          <w:lang w:val="en-US"/>
        </w:rPr>
        <w:t xml:space="preserve">thought processes or </w:t>
      </w:r>
      <w:r w:rsidR="002358BA">
        <w:rPr>
          <w:highlight w:val="white"/>
          <w:lang w:val="en-US"/>
        </w:rPr>
        <w:t xml:space="preserve">normal </w:t>
      </w:r>
      <w:r w:rsidR="00827884">
        <w:rPr>
          <w:highlight w:val="white"/>
          <w:lang w:val="en-US"/>
        </w:rPr>
        <w:t xml:space="preserve">emotional </w:t>
      </w:r>
      <w:r w:rsidR="002358BA">
        <w:rPr>
          <w:highlight w:val="white"/>
          <w:lang w:val="en-US"/>
        </w:rPr>
        <w:t>functioning</w:t>
      </w:r>
      <w:r w:rsidR="00F86CF6">
        <w:rPr>
          <w:highlight w:val="white"/>
          <w:lang w:val="en-US"/>
        </w:rPr>
        <w:t xml:space="preserve"> </w:t>
      </w:r>
      <w:r w:rsidR="00827884">
        <w:rPr>
          <w:highlight w:val="white"/>
          <w:lang w:val="en-US"/>
        </w:rPr>
        <w:t>and include,</w:t>
      </w:r>
      <w:r w:rsidR="002358BA">
        <w:rPr>
          <w:highlight w:val="white"/>
          <w:lang w:val="en-US"/>
        </w:rPr>
        <w:t xml:space="preserve"> but are not limited to</w:t>
      </w:r>
      <w:r w:rsidR="00827884">
        <w:rPr>
          <w:highlight w:val="white"/>
          <w:lang w:val="en-US"/>
        </w:rPr>
        <w:t xml:space="preserve"> </w:t>
      </w:r>
      <w:proofErr w:type="spellStart"/>
      <w:r w:rsidR="00771CD4">
        <w:rPr>
          <w:highlight w:val="white"/>
          <w:lang w:val="en-US"/>
        </w:rPr>
        <w:t>asociality</w:t>
      </w:r>
      <w:proofErr w:type="spellEnd"/>
      <w:r w:rsidR="00771CD4">
        <w:rPr>
          <w:highlight w:val="white"/>
          <w:lang w:val="en-US"/>
        </w:rPr>
        <w:t>, alogia –</w:t>
      </w:r>
      <w:r w:rsidR="00581BBB">
        <w:rPr>
          <w:highlight w:val="white"/>
          <w:lang w:val="en-US"/>
        </w:rPr>
        <w:t xml:space="preserve"> </w:t>
      </w:r>
      <w:r w:rsidR="00771CD4">
        <w:rPr>
          <w:highlight w:val="white"/>
          <w:lang w:val="en-US"/>
        </w:rPr>
        <w:t xml:space="preserve">poverty </w:t>
      </w:r>
      <w:r w:rsidR="00E61EA9">
        <w:rPr>
          <w:highlight w:val="white"/>
          <w:lang w:val="en-US"/>
        </w:rPr>
        <w:t>o</w:t>
      </w:r>
      <w:r w:rsidR="008C2BAF">
        <w:rPr>
          <w:highlight w:val="white"/>
          <w:lang w:val="en-US"/>
        </w:rPr>
        <w:t xml:space="preserve">f speech, </w:t>
      </w:r>
      <w:r w:rsidR="00E61EA9">
        <w:rPr>
          <w:highlight w:val="white"/>
          <w:lang w:val="en-US"/>
        </w:rPr>
        <w:t xml:space="preserve">latency of </w:t>
      </w:r>
      <w:r w:rsidR="00771CD4">
        <w:rPr>
          <w:highlight w:val="white"/>
          <w:lang w:val="en-US"/>
        </w:rPr>
        <w:t>speech</w:t>
      </w:r>
      <w:r w:rsidR="00E61EA9">
        <w:rPr>
          <w:highlight w:val="white"/>
          <w:lang w:val="en-US"/>
        </w:rPr>
        <w:t xml:space="preserve"> and blocking</w:t>
      </w:r>
      <w:r w:rsidR="00771CD4">
        <w:rPr>
          <w:highlight w:val="white"/>
          <w:lang w:val="en-US"/>
        </w:rPr>
        <w:t xml:space="preserve">, </w:t>
      </w:r>
      <w:r w:rsidR="00932501">
        <w:rPr>
          <w:highlight w:val="white"/>
          <w:lang w:val="en-US"/>
        </w:rPr>
        <w:t xml:space="preserve">and </w:t>
      </w:r>
      <w:r w:rsidR="00827884">
        <w:rPr>
          <w:highlight w:val="white"/>
          <w:lang w:val="en-US"/>
        </w:rPr>
        <w:t>blunted affect</w:t>
      </w:r>
      <w:r w:rsidR="00771CD4">
        <w:rPr>
          <w:highlight w:val="white"/>
          <w:lang w:val="en-US"/>
        </w:rPr>
        <w:t xml:space="preserve"> – </w:t>
      </w:r>
      <w:r w:rsidR="005A7F4D">
        <w:rPr>
          <w:highlight w:val="white"/>
          <w:lang w:val="en-US"/>
        </w:rPr>
        <w:t xml:space="preserve">a </w:t>
      </w:r>
      <w:r w:rsidR="003A23DC">
        <w:rPr>
          <w:highlight w:val="white"/>
          <w:lang w:val="en-US"/>
        </w:rPr>
        <w:t xml:space="preserve">decrease in </w:t>
      </w:r>
      <w:r w:rsidR="00771CD4">
        <w:rPr>
          <w:highlight w:val="white"/>
          <w:lang w:val="en-US"/>
        </w:rPr>
        <w:t>emotional expression</w:t>
      </w:r>
      <w:r w:rsidR="009A6343">
        <w:rPr>
          <w:highlight w:val="white"/>
          <w:lang w:val="en-US"/>
        </w:rPr>
        <w:t xml:space="preserve"> and a lack of vocal intonation</w:t>
      </w:r>
      <w:r w:rsidR="00F74A46">
        <w:rPr>
          <w:highlight w:val="white"/>
          <w:lang w:val="en-US"/>
        </w:rPr>
        <w:t xml:space="preserve"> </w:t>
      </w:r>
      <w:r w:rsidR="00F74A46">
        <w:rPr>
          <w:highlight w:val="white"/>
          <w:lang w:val="en-US"/>
        </w:rPr>
        <w:fldChar w:fldCharType="begin"/>
      </w:r>
      <w:r w:rsidR="00F74A46">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F74A46"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F74A46">
        <w:rPr>
          <w:highlight w:val="white"/>
          <w:lang w:val="en-US"/>
        </w:rPr>
        <w:fldChar w:fldCharType="separate"/>
      </w:r>
      <w:r w:rsidR="00F74A46" w:rsidRPr="00CF019B">
        <w:rPr>
          <w:rFonts w:cs="Calibri"/>
          <w:highlight w:val="white"/>
          <w:lang w:val="en-US"/>
        </w:rPr>
        <w:t>(Andreasen et al., 1995; Cohen et al., 2012)</w:t>
      </w:r>
      <w:r w:rsidR="00F74A46">
        <w:rPr>
          <w:highlight w:val="white"/>
          <w:lang w:val="en-US"/>
        </w:rPr>
        <w:fldChar w:fldCharType="end"/>
      </w:r>
      <w:r w:rsidR="00932501" w:rsidRPr="00CF019B">
        <w:rPr>
          <w:highlight w:val="white"/>
          <w:lang w:val="en-US"/>
        </w:rPr>
        <w:t>.</w:t>
      </w:r>
      <w:r w:rsidR="00D07CED" w:rsidRPr="00CF019B">
        <w:rPr>
          <w:highlight w:val="white"/>
          <w:lang w:val="en-US"/>
        </w:rPr>
        <w:t xml:space="preserve"> </w:t>
      </w:r>
    </w:p>
    <w:p w14:paraId="0D959ED9" w14:textId="77777777" w:rsidR="00807988" w:rsidRDefault="009F7B77" w:rsidP="00807988">
      <w:pPr>
        <w:rPr>
          <w:highlight w:val="white"/>
          <w:lang w:val="en-US"/>
        </w:rPr>
      </w:pPr>
      <w:r w:rsidRPr="00566832">
        <w:rPr>
          <w:highlight w:val="white"/>
          <w:lang w:val="en-US"/>
        </w:rPr>
        <w:t xml:space="preserve">Schizophrenia </w:t>
      </w:r>
      <w:r>
        <w:rPr>
          <w:highlight w:val="white"/>
          <w:lang w:val="en-US"/>
        </w:rPr>
        <w:t xml:space="preserve">is furthermore associated with several other </w:t>
      </w:r>
      <w:r w:rsidR="00B56CFA">
        <w:rPr>
          <w:highlight w:val="white"/>
          <w:lang w:val="en-US"/>
        </w:rPr>
        <w:t>speech</w:t>
      </w:r>
      <w:r>
        <w:rPr>
          <w:highlight w:val="white"/>
          <w:lang w:val="en-US"/>
        </w:rPr>
        <w:t xml:space="preserve"> impairments in addition</w:t>
      </w:r>
      <w:r w:rsidR="004C1F1E">
        <w:rPr>
          <w:highlight w:val="white"/>
          <w:lang w:val="en-US"/>
        </w:rPr>
        <w:t xml:space="preserve"> or </w:t>
      </w:r>
      <w:r w:rsidR="000537CA">
        <w:rPr>
          <w:highlight w:val="white"/>
          <w:lang w:val="en-US"/>
        </w:rPr>
        <w:t xml:space="preserve">in </w:t>
      </w:r>
      <w:r w:rsidR="004C1F1E">
        <w:rPr>
          <w:highlight w:val="white"/>
          <w:lang w:val="en-US"/>
        </w:rPr>
        <w:t>relation</w:t>
      </w:r>
      <w:r>
        <w:rPr>
          <w:highlight w:val="white"/>
          <w:lang w:val="en-US"/>
        </w:rPr>
        <w:t xml:space="preserve"> to the qualitatively described symptoms of alogia and blunted affect. These range from </w:t>
      </w:r>
      <w:r>
        <w:rPr>
          <w:highlight w:val="white"/>
          <w:lang w:val="en-US"/>
        </w:rPr>
        <w:lastRenderedPageBreak/>
        <w:t xml:space="preserve">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w:t>
      </w:r>
      <w:proofErr w:type="spellStart"/>
      <w:r w:rsidRPr="00380ED9">
        <w:rPr>
          <w:rFonts w:cs="Calibri"/>
          <w:highlight w:val="white"/>
          <w:lang w:val="en-US"/>
        </w:rPr>
        <w:t>Kliper</w:t>
      </w:r>
      <w:proofErr w:type="spellEnd"/>
      <w:r w:rsidRPr="00380ED9">
        <w:rPr>
          <w:rFonts w:cs="Calibri"/>
          <w:highlight w:val="white"/>
          <w:lang w:val="en-US"/>
        </w:rPr>
        <w:t xml:space="preserve"> et al., 2016)</w:t>
      </w:r>
      <w:r>
        <w:rPr>
          <w:highlight w:val="white"/>
          <w:lang w:val="en-US"/>
        </w:rPr>
        <w:fldChar w:fldCharType="end"/>
      </w:r>
      <w:r w:rsidR="00FC60C2">
        <w:rPr>
          <w:highlight w:val="white"/>
          <w:lang w:val="en-US"/>
        </w:rPr>
        <w:t>. A recent meta-analytic study</w:t>
      </w:r>
      <w:r w:rsidR="00E012A1">
        <w:rPr>
          <w:highlight w:val="white"/>
          <w:lang w:val="en-US"/>
        </w:rPr>
        <w:t xml:space="preserve"> </w:t>
      </w:r>
      <w:r w:rsidR="007261D0">
        <w:rPr>
          <w:highlight w:val="white"/>
          <w:lang w:val="en-US"/>
        </w:rPr>
        <w:t xml:space="preserve">from 2019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w:t>
      </w:r>
      <w:proofErr w:type="spellStart"/>
      <w:r w:rsidR="00C55A97" w:rsidRPr="00C55A97">
        <w:rPr>
          <w:rFonts w:cs="Calibri"/>
          <w:highlight w:val="white"/>
          <w:lang w:val="en-US"/>
        </w:rPr>
        <w:t>Parola</w:t>
      </w:r>
      <w:proofErr w:type="spellEnd"/>
      <w:r w:rsidR="00C55A97" w:rsidRPr="00C55A97">
        <w:rPr>
          <w:rFonts w:cs="Calibri"/>
          <w:highlight w:val="white"/>
          <w:lang w:val="en-US"/>
        </w:rPr>
        <w:t xml:space="preserve">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p>
    <w:p w14:paraId="31710017" w14:textId="1940667E" w:rsidR="00B06282" w:rsidRDefault="00A80C34" w:rsidP="00690B7B">
      <w:pPr>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have also been known to be helpful for </w:t>
      </w:r>
      <w:r w:rsidR="00882663">
        <w:rPr>
          <w:highlight w:val="white"/>
          <w:lang w:val="en-US"/>
        </w:rPr>
        <w:t xml:space="preserve">both </w:t>
      </w:r>
      <w:r w:rsidR="008735DB">
        <w:rPr>
          <w:highlight w:val="white"/>
          <w:lang w:val="en-US"/>
        </w:rPr>
        <w:t>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863411">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97,"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863411">
        <w:rPr>
          <w:rFonts w:cs="Calibri"/>
          <w:highlight w:val="white"/>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CF019B" w:rsidRPr="00043A59">
        <w:rPr>
          <w:highlight w:val="white"/>
          <w:lang w:val="en-US"/>
        </w:rPr>
        <w:t xml:space="preserve">Voice has in short been </w:t>
      </w:r>
      <w:r w:rsidR="00044FAE" w:rsidRPr="00043A59">
        <w:rPr>
          <w:highlight w:val="white"/>
          <w:lang w:val="en-US"/>
        </w:rPr>
        <w:t xml:space="preserve">used as </w:t>
      </w:r>
      <w:r w:rsidR="00CF019B" w:rsidRPr="00043A59">
        <w:rPr>
          <w:highlight w:val="white"/>
          <w:lang w:val="en-US"/>
        </w:rPr>
        <w:t>an important biomarker</w:t>
      </w:r>
      <w:r w:rsidR="009922A4">
        <w:rPr>
          <w:highlight w:val="white"/>
          <w:lang w:val="en-US"/>
        </w:rPr>
        <w:t xml:space="preserve"> for psychosis</w:t>
      </w:r>
      <w:r w:rsidR="00FA5E14">
        <w:rPr>
          <w:highlight w:val="white"/>
          <w:lang w:val="en-US"/>
        </w:rPr>
        <w:t xml:space="preserve">. 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which is not only very time extensive but also requires training of the raters</w:t>
      </w:r>
      <w:r w:rsidR="00613931">
        <w:rPr>
          <w:highlight w:val="white"/>
          <w:lang w:val="en-US"/>
        </w:rPr>
        <w:t xml:space="preserve">. </w:t>
      </w:r>
      <w:r w:rsidR="00CA676C">
        <w:rPr>
          <w:highlight w:val="white"/>
          <w:lang w:val="en-US"/>
        </w:rPr>
        <w:t>The g</w:t>
      </w:r>
      <w:r w:rsidR="005D3A34">
        <w:rPr>
          <w:highlight w:val="white"/>
          <w:lang w:val="en-US"/>
        </w:rPr>
        <w:t xml:space="preserve">athering </w:t>
      </w:r>
      <w:r w:rsidR="00CA676C">
        <w:rPr>
          <w:highlight w:val="white"/>
          <w:lang w:val="en-US"/>
        </w:rPr>
        <w:t xml:space="preserve">of data is expensive and makes </w:t>
      </w:r>
      <w:r w:rsidR="005D3A34">
        <w:rPr>
          <w:highlight w:val="white"/>
          <w:lang w:val="en-US"/>
        </w:rPr>
        <w:t>using it on a large scale impractical.</w:t>
      </w:r>
      <w:r w:rsidR="00DB0C68">
        <w:rPr>
          <w:highlight w:val="white"/>
          <w:lang w:val="en-US"/>
        </w:rPr>
        <w:t xml:space="preserve"> Moreover,</w:t>
      </w:r>
      <w:r w:rsidR="00DB0C68">
        <w:rPr>
          <w:highlight w:val="white"/>
          <w:lang w:val="en-US"/>
        </w:rPr>
        <w:t xml:space="preserve">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w:t>
      </w:r>
      <w:proofErr w:type="spellStart"/>
      <w:r w:rsidR="00DB0C68" w:rsidRPr="0008350B">
        <w:rPr>
          <w:rFonts w:cs="Calibri"/>
          <w:highlight w:val="white"/>
          <w:lang w:val="en-US"/>
        </w:rPr>
        <w:t>Hitczenko</w:t>
      </w:r>
      <w:proofErr w:type="spellEnd"/>
      <w:r w:rsidR="00DB0C68" w:rsidRPr="0008350B">
        <w:rPr>
          <w:rFonts w:cs="Calibri"/>
          <w:highlight w:val="white"/>
          <w:lang w:val="en-US"/>
        </w:rPr>
        <w:t xml:space="preserve"> et al., 2020)</w:t>
      </w:r>
      <w:r w:rsidR="00DB0C68">
        <w:rPr>
          <w:highlight w:val="white"/>
          <w:lang w:val="en-US"/>
        </w:rPr>
        <w:fldChar w:fldCharType="end"/>
      </w:r>
      <w:r w:rsidR="00DB0C68">
        <w:rPr>
          <w:highlight w:val="white"/>
          <w:lang w:val="en-US"/>
        </w:rPr>
        <w:t>.</w:t>
      </w:r>
      <w:r w:rsidR="003F04A6">
        <w:rPr>
          <w:highlight w:val="white"/>
          <w:lang w:val="en-US"/>
        </w:rPr>
        <w:br/>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 in</w:t>
      </w:r>
      <w:r w:rsidR="00C8416C">
        <w:rPr>
          <w:highlight w:val="white"/>
          <w:lang w:val="en-US"/>
        </w:rPr>
        <w:t xml:space="preserve"> clinical</w:t>
      </w:r>
      <w:r w:rsidR="00370461">
        <w:rPr>
          <w:highlight w:val="white"/>
          <w:lang w:val="en-US"/>
        </w:rPr>
        <w:t xml:space="preserve"> psychiatry</w:t>
      </w:r>
      <w:r w:rsidR="00C8416C">
        <w:rPr>
          <w:highlight w:val="white"/>
          <w:lang w:val="en-US"/>
        </w:rPr>
        <w:t>/psychology</w:t>
      </w:r>
      <w:r w:rsidR="00370461">
        <w:rPr>
          <w:highlight w:val="white"/>
          <w:lang w:val="en-US"/>
        </w:rPr>
        <w:t xml:space="preserve"> 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automate this method 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35DBE">
      <w:pPr>
        <w:pStyle w:val="Heading2"/>
        <w:ind w:firstLine="0"/>
        <w:rPr>
          <w:rFonts w:asciiTheme="majorHAnsi" w:hAnsiTheme="majorHAnsi" w:cstheme="majorHAnsi"/>
          <w:highlight w:val="white"/>
          <w:lang w:val="en-US"/>
        </w:rPr>
      </w:pPr>
      <w:bookmarkStart w:id="2" w:name="_Toc5901134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8472FC">
      <w:pPr>
        <w:pStyle w:val="Heading3"/>
        <w:ind w:firstLine="0"/>
        <w:rPr>
          <w:rFonts w:asciiTheme="majorHAnsi" w:hAnsiTheme="majorHAnsi" w:cstheme="majorHAnsi"/>
          <w:highlight w:val="white"/>
          <w:lang w:val="en-US"/>
        </w:rPr>
      </w:pPr>
      <w:bookmarkStart w:id="3" w:name="_Toc5901134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5164CC3D" w:rsidR="00255375" w:rsidRPr="001C4F37" w:rsidRDefault="00172138" w:rsidP="001C4F37">
      <w:pPr>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w:t>
      </w:r>
      <w:proofErr w:type="spellStart"/>
      <w:r w:rsidR="00F7499F" w:rsidRPr="001C4F37">
        <w:rPr>
          <w:rFonts w:cs="Calibri"/>
          <w:highlight w:val="white"/>
          <w:lang w:val="en-US"/>
        </w:rPr>
        <w:t>Kotsiantis</w:t>
      </w:r>
      <w:proofErr w:type="spellEnd"/>
      <w:r w:rsidR="00F7499F" w:rsidRPr="001C4F37">
        <w:rPr>
          <w:rFonts w:cs="Calibri"/>
          <w:highlight w:val="white"/>
          <w:lang w:val="en-US"/>
        </w:rPr>
        <w:t xml:space="preserve">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This model is then 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4C704C15" w:rsidR="0002046F" w:rsidRDefault="0085006D" w:rsidP="003D4A62">
      <w:pPr>
        <w:pStyle w:val="BodyText"/>
        <w:rPr>
          <w:highlight w:val="white"/>
          <w:lang w:val="en-US"/>
        </w:rPr>
      </w:pPr>
      <w:r>
        <w:rPr>
          <w:highlight w:val="white"/>
          <w:lang w:val="en-US"/>
        </w:rPr>
        <w:t>ML</w:t>
      </w:r>
      <w:r w:rsidR="00A21A59">
        <w:rPr>
          <w:highlight w:val="white"/>
          <w:lang w:val="en-US"/>
        </w:rPr>
        <w:t xml:space="preserve"> ha</w:t>
      </w:r>
      <w:r w:rsidR="00F86F4C">
        <w:rPr>
          <w:highlight w:val="white"/>
          <w:lang w:val="en-US"/>
        </w:rPr>
        <w:t>s</w:t>
      </w:r>
      <w:r w:rsidR="00A21A59">
        <w:rPr>
          <w:highlight w:val="white"/>
          <w:lang w:val="en-US"/>
        </w:rPr>
        <w:t xml:space="preserve"> the potential of improving the ability of using information from speech in clinical contexts as it both gives objective judgements that scalable to large use given its automated nature</w:t>
      </w:r>
      <w:r w:rsidR="006E65C8">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w:t>
      </w:r>
      <w:proofErr w:type="spellStart"/>
      <w:r w:rsidR="006E65C8" w:rsidRPr="006E65C8">
        <w:rPr>
          <w:rFonts w:cs="Calibri"/>
          <w:highlight w:val="white"/>
          <w:lang w:val="en-US"/>
        </w:rPr>
        <w:t>Hitczenko</w:t>
      </w:r>
      <w:proofErr w:type="spellEnd"/>
      <w:r w:rsidR="006E65C8" w:rsidRPr="006E65C8">
        <w:rPr>
          <w:rFonts w:cs="Calibri"/>
          <w:highlight w:val="white"/>
          <w:lang w:val="en-US"/>
        </w:rPr>
        <w:t xml:space="preserve"> et al., 2020)</w:t>
      </w:r>
      <w:r w:rsidR="006E65C8">
        <w:rPr>
          <w:highlight w:val="white"/>
          <w:lang w:val="en-US"/>
        </w:rPr>
        <w:fldChar w:fldCharType="end"/>
      </w:r>
      <w:r w:rsidR="00A21A59">
        <w:rPr>
          <w:highlight w:val="white"/>
          <w:lang w:val="en-US"/>
        </w:rPr>
        <w:t>.</w:t>
      </w:r>
      <w:r w:rsidR="00274E44">
        <w:rPr>
          <w:highlight w:val="white"/>
          <w:lang w:val="en-US"/>
        </w:rPr>
        <w:t xml:space="preserve"> Using a </w:t>
      </w:r>
      <w:r w:rsidR="004A69C9">
        <w:rPr>
          <w:highlight w:val="white"/>
          <w:lang w:val="en-US"/>
        </w:rPr>
        <w:t xml:space="preserve">wide array of methods and both high and low-level speech features, </w:t>
      </w:r>
      <w:r w:rsidR="009535F6">
        <w:rPr>
          <w:highlight w:val="white"/>
          <w:lang w:val="en-US"/>
        </w:rPr>
        <w:t xml:space="preserve">different </w:t>
      </w:r>
      <w:r w:rsidR="007F7413">
        <w:rPr>
          <w:highlight w:val="white"/>
          <w:lang w:val="en-US"/>
        </w:rPr>
        <w:t xml:space="preserve">classification algorithms have </w:t>
      </w:r>
      <w:r w:rsidR="005516ED">
        <w:rPr>
          <w:highlight w:val="white"/>
          <w:lang w:val="en-US"/>
        </w:rPr>
        <w:t xml:space="preserve">categorized samples of schizophrenics and controls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 then the practical applications are countless</w:t>
      </w:r>
      <w:r w:rsidR="008D62A4">
        <w:rPr>
          <w:highlight w:val="white"/>
          <w:lang w:val="en-US"/>
        </w:rPr>
        <w:t>. It would allow for</w:t>
      </w:r>
      <w:r w:rsidR="00D84DDE">
        <w:rPr>
          <w:highlight w:val="white"/>
          <w:lang w:val="en-US"/>
        </w:rPr>
        <w:t xml:space="preserve"> </w:t>
      </w:r>
      <w:r w:rsidR="008D62A4">
        <w:rPr>
          <w:highlight w:val="white"/>
          <w:lang w:val="en-US"/>
        </w:rPr>
        <w:t>preemptively identifying those with at risk of developing psychosis on a large scale as well as giving clinicians an effortless way of tracking and predicting symptom</w:t>
      </w:r>
      <w:r w:rsidR="00FA42DB">
        <w:rPr>
          <w:highlight w:val="white"/>
          <w:lang w:val="en-US"/>
        </w:rPr>
        <w:t xml:space="preserve"> progression.</w:t>
      </w:r>
    </w:p>
    <w:p w14:paraId="5D7A73F6" w14:textId="4EF43303" w:rsidR="00F0114A" w:rsidRDefault="007A20B4" w:rsidP="00D4205D">
      <w:pPr>
        <w:pStyle w:val="Heading3"/>
        <w:ind w:firstLine="0"/>
        <w:rPr>
          <w:rFonts w:asciiTheme="majorHAnsi" w:hAnsiTheme="majorHAnsi" w:cstheme="majorHAnsi"/>
          <w:highlight w:val="white"/>
          <w:lang w:val="en-US"/>
        </w:rPr>
      </w:pPr>
      <w:bookmarkStart w:id="4" w:name="_Toc5901134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4"/>
    </w:p>
    <w:p w14:paraId="174DE0F8" w14:textId="77777777" w:rsidR="007C5DDE" w:rsidRDefault="00CF406A" w:rsidP="00EF1959">
      <w:pPr>
        <w:rPr>
          <w:highlight w:val="white"/>
          <w:lang w:val="en-US"/>
        </w:rPr>
      </w:pPr>
      <w:r>
        <w:rPr>
          <w:highlight w:val="white"/>
          <w:lang w:val="en-US"/>
        </w:rPr>
        <w:t xml:space="preserve">Although the results </w:t>
      </w:r>
      <w:r w:rsidR="00D3373E">
        <w:rPr>
          <w:highlight w:val="white"/>
          <w:lang w:val="en-US"/>
        </w:rPr>
        <w:t xml:space="preserve">look entirely </w:t>
      </w:r>
      <w:r w:rsidR="006807C6">
        <w:rPr>
          <w:highlight w:val="white"/>
          <w:lang w:val="en-US"/>
        </w:rPr>
        <w:t xml:space="preserve">immensely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are still standing in the way before computational methods can be instantiated clinically.</w:t>
      </w:r>
    </w:p>
    <w:p w14:paraId="738F0FCB" w14:textId="252CF687" w:rsidR="007C5DDE" w:rsidRDefault="00F9656C" w:rsidP="00EF1959">
      <w:pPr>
        <w:rPr>
          <w:highlight w:val="white"/>
          <w:lang w:val="en-US"/>
        </w:rPr>
      </w:pPr>
      <w:r>
        <w:rPr>
          <w:highlight w:val="white"/>
          <w:lang w:val="en-US"/>
        </w:rPr>
        <w:t>One hurdle comes from the large discrepancies in results across studies</w:t>
      </w:r>
      <w:r w:rsidR="000F5A79">
        <w:rPr>
          <w:highlight w:val="white"/>
          <w:lang w:val="en-US"/>
        </w:rPr>
        <w:t xml:space="preserve"> </w:t>
      </w:r>
      <w:r w:rsidR="00AF240A">
        <w:rPr>
          <w:highlight w:val="white"/>
          <w:lang w:val="en-US"/>
        </w:rPr>
        <w:t xml:space="preserve">– they undermine the confidence in the generalizability of the </w:t>
      </w:r>
      <w:r w:rsidR="00E02A0A">
        <w:rPr>
          <w:highlight w:val="white"/>
          <w:lang w:val="en-US"/>
        </w:rPr>
        <w:t>models</w:t>
      </w:r>
      <w:r w:rsidR="00265720">
        <w:rPr>
          <w:highlight w:val="white"/>
          <w:lang w:val="en-US"/>
        </w:rPr>
        <w:t xml:space="preserve"> </w:t>
      </w:r>
      <w:r w:rsidR="00265720">
        <w:rPr>
          <w:highlight w:val="white"/>
          <w:lang w:val="en-US"/>
        </w:rPr>
        <w:fldChar w:fldCharType="begin"/>
      </w:r>
      <w:r w:rsidR="00265720">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65720">
        <w:rPr>
          <w:highlight w:val="white"/>
          <w:lang w:val="en-US"/>
        </w:rPr>
        <w:fldChar w:fldCharType="separate"/>
      </w:r>
      <w:r w:rsidR="00265720" w:rsidRPr="00265720">
        <w:rPr>
          <w:rFonts w:cs="Calibri"/>
          <w:highlight w:val="white"/>
          <w:lang w:val="en-US"/>
        </w:rPr>
        <w:t>(</w:t>
      </w:r>
      <w:proofErr w:type="spellStart"/>
      <w:r w:rsidR="00265720" w:rsidRPr="00265720">
        <w:rPr>
          <w:rFonts w:cs="Calibri"/>
          <w:highlight w:val="white"/>
          <w:lang w:val="en-US"/>
        </w:rPr>
        <w:t>Hitczenko</w:t>
      </w:r>
      <w:proofErr w:type="spellEnd"/>
      <w:r w:rsidR="00265720" w:rsidRPr="00265720">
        <w:rPr>
          <w:rFonts w:cs="Calibri"/>
          <w:highlight w:val="white"/>
          <w:lang w:val="en-US"/>
        </w:rPr>
        <w:t xml:space="preserve"> et al., 2020)</w:t>
      </w:r>
      <w:r w:rsidR="00265720">
        <w:rPr>
          <w:highlight w:val="white"/>
          <w:lang w:val="en-US"/>
        </w:rPr>
        <w:fldChar w:fldCharType="end"/>
      </w:r>
      <w:r w:rsidR="000F5A79">
        <w:rPr>
          <w:highlight w:val="white"/>
          <w:lang w:val="en-US"/>
        </w:rPr>
        <w:t>.</w:t>
      </w:r>
      <w:r w:rsidR="009428D2">
        <w:rPr>
          <w:highlight w:val="white"/>
          <w:lang w:val="en-US"/>
        </w:rPr>
        <w:t xml:space="preserve"> A recent study from 2009 suggested that these purely data-driven approaches might be prone to overfitting, i.e. </w:t>
      </w:r>
      <w:r w:rsidR="00837892">
        <w:rPr>
          <w:highlight w:val="white"/>
          <w:lang w:val="en-US"/>
        </w:rPr>
        <w:t xml:space="preserve">that </w:t>
      </w:r>
      <w:r w:rsidR="009428D2">
        <w:rPr>
          <w:highlight w:val="white"/>
          <w:lang w:val="en-US"/>
        </w:rPr>
        <w:t xml:space="preserve">the models have learned and relied on spurious correlations between features and diagnosis </w:t>
      </w:r>
      <w:r w:rsidR="00327F73">
        <w:rPr>
          <w:highlight w:val="white"/>
          <w:lang w:val="en-US"/>
        </w:rPr>
        <w:t xml:space="preserve">that might appear </w:t>
      </w:r>
      <w:r w:rsidR="009806AB">
        <w:rPr>
          <w:highlight w:val="white"/>
          <w:lang w:val="en-US"/>
        </w:rPr>
        <w:t xml:space="preserve">randomly </w:t>
      </w:r>
      <w:r w:rsidR="00327F73">
        <w:rPr>
          <w:highlight w:val="white"/>
          <w:lang w:val="en-US"/>
        </w:rPr>
        <w:t xml:space="preserve">in a </w:t>
      </w:r>
      <w:r w:rsidR="009806AB">
        <w:rPr>
          <w:highlight w:val="white"/>
          <w:lang w:val="en-US"/>
        </w:rPr>
        <w:t xml:space="preserve">particular </w:t>
      </w:r>
      <w:r w:rsidR="00E23647">
        <w:rPr>
          <w:highlight w:val="white"/>
          <w:lang w:val="en-US"/>
        </w:rPr>
        <w:t>dataset</w:t>
      </w:r>
      <w:r w:rsidR="00763DC9">
        <w:rPr>
          <w:highlight w:val="white"/>
          <w:lang w:val="en-US"/>
        </w:rPr>
        <w:t xml:space="preserve"> </w:t>
      </w:r>
      <w:r w:rsidR="00763DC9">
        <w:rPr>
          <w:highlight w:val="white"/>
          <w:lang w:val="en-US"/>
        </w:rPr>
        <w:fldChar w:fldCharType="begin"/>
      </w:r>
      <w:r w:rsidR="00763DC9">
        <w:rPr>
          <w:highlight w:val="white"/>
          <w:lang w:val="en-US"/>
        </w:rPr>
        <w:instrText xml:space="preserve"> ADDIN ZOTERO_ITEM CSL_CITATION {"citationID":"2pwcVBKk","properties":{"formattedCitation":"(Voleti et al., 2019)","plainCitation":"(Voleti et al., 2019)","noteIndex":0},"citationItems":[{"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763DC9">
        <w:rPr>
          <w:highlight w:val="white"/>
          <w:lang w:val="en-US"/>
        </w:rPr>
        <w:fldChar w:fldCharType="separate"/>
      </w:r>
      <w:r w:rsidR="00763DC9" w:rsidRPr="009428D2">
        <w:rPr>
          <w:rFonts w:cs="Calibri"/>
          <w:highlight w:val="white"/>
          <w:lang w:val="en-US"/>
        </w:rPr>
        <w:t>(</w:t>
      </w:r>
      <w:proofErr w:type="spellStart"/>
      <w:r w:rsidR="00763DC9" w:rsidRPr="009428D2">
        <w:rPr>
          <w:rFonts w:cs="Calibri"/>
          <w:highlight w:val="white"/>
          <w:lang w:val="en-US"/>
        </w:rPr>
        <w:t>Voleti</w:t>
      </w:r>
      <w:proofErr w:type="spellEnd"/>
      <w:r w:rsidR="00763DC9" w:rsidRPr="009428D2">
        <w:rPr>
          <w:rFonts w:cs="Calibri"/>
          <w:highlight w:val="white"/>
          <w:lang w:val="en-US"/>
        </w:rPr>
        <w:t xml:space="preserve"> et al., 2019)</w:t>
      </w:r>
      <w:r w:rsidR="00763DC9">
        <w:rPr>
          <w:highlight w:val="white"/>
          <w:lang w:val="en-US"/>
        </w:rPr>
        <w:fldChar w:fldCharType="end"/>
      </w:r>
      <w:r w:rsidR="00763DC9">
        <w:rPr>
          <w:highlight w:val="white"/>
          <w:lang w:val="en-US"/>
        </w:rPr>
        <w:t xml:space="preserve">. </w:t>
      </w:r>
      <w:r w:rsidR="00763DC9">
        <w:rPr>
          <w:highlight w:val="white"/>
          <w:lang w:val="en-US"/>
        </w:rPr>
        <w:t>If this is the case</w:t>
      </w:r>
      <w:r w:rsidR="002B1C90">
        <w:rPr>
          <w:highlight w:val="white"/>
          <w:lang w:val="en-US"/>
        </w:rPr>
        <w:t xml:space="preserve"> for </w:t>
      </w:r>
      <w:r w:rsidR="009F50B1">
        <w:rPr>
          <w:highlight w:val="white"/>
          <w:lang w:val="en-US"/>
        </w:rPr>
        <w:t xml:space="preserve">some </w:t>
      </w:r>
      <w:r w:rsidR="002B1C90">
        <w:rPr>
          <w:highlight w:val="white"/>
          <w:lang w:val="en-US"/>
        </w:rPr>
        <w:t xml:space="preserve">of the models, the models then would </w:t>
      </w:r>
      <w:r w:rsidR="00E23647">
        <w:rPr>
          <w:highlight w:val="white"/>
          <w:lang w:val="en-US"/>
        </w:rPr>
        <w:t>predict</w:t>
      </w:r>
      <w:r w:rsidR="002B1C90">
        <w:rPr>
          <w:highlight w:val="white"/>
          <w:lang w:val="en-US"/>
        </w:rPr>
        <w:t xml:space="preserve"> poorly to data </w:t>
      </w:r>
      <w:r w:rsidR="00E23647">
        <w:rPr>
          <w:highlight w:val="white"/>
          <w:lang w:val="en-US"/>
        </w:rPr>
        <w:t xml:space="preserve">outside </w:t>
      </w:r>
      <w:r w:rsidR="008D4AF7">
        <w:rPr>
          <w:highlight w:val="white"/>
          <w:lang w:val="en-US"/>
        </w:rPr>
        <w:t xml:space="preserve">each </w:t>
      </w:r>
      <w:r w:rsidR="0025541A">
        <w:rPr>
          <w:highlight w:val="white"/>
          <w:lang w:val="en-US"/>
        </w:rPr>
        <w:t xml:space="preserve">of these </w:t>
      </w:r>
      <w:r w:rsidR="00E23647">
        <w:rPr>
          <w:highlight w:val="white"/>
          <w:lang w:val="en-US"/>
        </w:rPr>
        <w:t>stud</w:t>
      </w:r>
      <w:r w:rsidR="0025541A">
        <w:rPr>
          <w:highlight w:val="white"/>
          <w:lang w:val="en-US"/>
        </w:rPr>
        <w:t>ie</w:t>
      </w:r>
      <w:r w:rsidR="00325ED1">
        <w:rPr>
          <w:highlight w:val="white"/>
          <w:lang w:val="en-US"/>
        </w:rPr>
        <w:t>s</w:t>
      </w:r>
      <w:r w:rsidR="0061416D">
        <w:rPr>
          <w:highlight w:val="white"/>
          <w:lang w:val="en-US"/>
        </w:rPr>
        <w:t xml:space="preserve"> (</w:t>
      </w:r>
      <w:proofErr w:type="spellStart"/>
      <w:r w:rsidR="0061416D" w:rsidRPr="00237BE9">
        <w:rPr>
          <w:rFonts w:cs="Calibri"/>
          <w:highlight w:val="white"/>
          <w:lang w:val="en-US"/>
        </w:rPr>
        <w:t>Dietterich</w:t>
      </w:r>
      <w:proofErr w:type="spellEnd"/>
      <w:r w:rsidR="0061416D" w:rsidRPr="00237BE9">
        <w:rPr>
          <w:rFonts w:cs="Calibri"/>
          <w:highlight w:val="white"/>
          <w:lang w:val="en-US"/>
        </w:rPr>
        <w:t>, 1995</w:t>
      </w:r>
      <w:r w:rsidR="0061416D">
        <w:rPr>
          <w:rFonts w:cs="Calibri"/>
          <w:highlight w:val="white"/>
          <w:lang w:val="en-US"/>
        </w:rPr>
        <w:t>)</w:t>
      </w:r>
      <w:r w:rsidR="002E164B">
        <w:rPr>
          <w:highlight w:val="white"/>
          <w:lang w:val="en-US"/>
        </w:rPr>
        <w:t>.</w:t>
      </w:r>
      <w:r w:rsidR="009B0D52">
        <w:rPr>
          <w:highlight w:val="white"/>
          <w:lang w:val="en-US"/>
        </w:rPr>
        <w:t xml:space="preserve"> Given that predictive algorithm</w:t>
      </w:r>
      <w:r w:rsidR="00062D45">
        <w:rPr>
          <w:highlight w:val="white"/>
          <w:lang w:val="en-US"/>
        </w:rPr>
        <w:t xml:space="preserve"> performance </w:t>
      </w:r>
      <w:r w:rsidR="009B0D52">
        <w:rPr>
          <w:highlight w:val="white"/>
          <w:lang w:val="en-US"/>
        </w:rPr>
        <w:t>generally have been found to be greatly modulated by</w:t>
      </w:r>
      <w:r w:rsidR="00062D45">
        <w:rPr>
          <w:highlight w:val="white"/>
          <w:lang w:val="en-US"/>
        </w:rPr>
        <w:t xml:space="preserve"> the data </w:t>
      </w:r>
      <w:r w:rsidR="000E0A3D">
        <w:rPr>
          <w:highlight w:val="white"/>
          <w:lang w:val="en-US"/>
        </w:rPr>
        <w:t xml:space="preserve">the algorithm </w:t>
      </w:r>
      <w:r w:rsidR="00062D45">
        <w:rPr>
          <w:highlight w:val="white"/>
          <w:lang w:val="en-US"/>
        </w:rPr>
        <w:t>is tested on</w:t>
      </w:r>
      <w:r w:rsidR="00611283">
        <w:rPr>
          <w:highlight w:val="white"/>
          <w:lang w:val="en-US"/>
        </w:rPr>
        <w:t xml:space="preserve">, </w:t>
      </w:r>
      <w:r w:rsidR="001874BB">
        <w:rPr>
          <w:highlight w:val="white"/>
          <w:lang w:val="en-US"/>
        </w:rPr>
        <w:t>it is probable that it occurs to some extent within this field as well</w:t>
      </w:r>
      <w:r w:rsidR="00237BE9">
        <w:rPr>
          <w:highlight w:val="white"/>
          <w:lang w:val="en-US"/>
        </w:rPr>
        <w:t xml:space="preserve"> </w:t>
      </w:r>
      <w:r w:rsidR="0061416D">
        <w:rPr>
          <w:highlight w:val="white"/>
          <w:lang w:val="en-US"/>
        </w:rPr>
        <w:fldChar w:fldCharType="begin"/>
      </w:r>
      <w:r w:rsidR="0061416D">
        <w:rPr>
          <w:highlight w:val="white"/>
          <w:lang w:val="en-US"/>
        </w:rPr>
        <w:instrText xml:space="preserve"> ADDIN ZOTERO_ITEM CSL_CITATION {"citationID":"D87bHsum","properties":{"formattedCitation":"(Bone et al., 2013; Dietterich, 1995; Foody, 2017; James et al., 2013)","plainCitation":"(Bone et al., 2013; Dietterich, 1995; Foody, 2017; James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id":619,"uris":["http://zotero.org/users/5126004/items/2I98UEE5"],"uri":["http://zotero.org/users/5126004/items/2I98UEE5"],"itemData":{"id":619,"type":"article-journal","container-title":"Applied Sciences","issue":"9","note":"publisher: Multidisciplinary Digital Publishing Institute","page":"888","source":"Google Scholar","title":"Impacts of sample design for validation data on the accuracy of feedforward neural network classification","volume":"7","author":[{"family":"Foody","given":"Giles M."}],"issued":{"date-parts":[["2017"]]}}},{"id":624,"uris":["http://zotero.org/users/5126004/items/8Z47XN48"],"uri":["http://zotero.org/users/5126004/items/8Z47XN48"],"itemData":{"id":624,"type":"book","publisher":"Springer","source":"Google Scholar","title":"An introduction to statistical learning","volume":"112","author":[{"family":"James","given":"Gareth"},{"family":"Witten","given":"Daniela"},{"family":"Hastie","given":"Trevor"},{"family":"Tibshirani","given":"Robert"}],"issued":{"date-parts":[["2013"]]}}}],"schema":"https://github.com/citation-style-language/schema/raw/master/csl-citation.json"} </w:instrText>
      </w:r>
      <w:r w:rsidR="0061416D">
        <w:rPr>
          <w:highlight w:val="white"/>
          <w:lang w:val="en-US"/>
        </w:rPr>
        <w:fldChar w:fldCharType="separate"/>
      </w:r>
      <w:r w:rsidR="0061416D" w:rsidRPr="00237BE9">
        <w:rPr>
          <w:rFonts w:cs="Calibri"/>
          <w:highlight w:val="white"/>
          <w:lang w:val="en-US"/>
        </w:rPr>
        <w:t>(Bone et al., 2013; Foody, 2017; James et al., 2013)</w:t>
      </w:r>
      <w:r w:rsidR="0061416D">
        <w:rPr>
          <w:highlight w:val="white"/>
          <w:lang w:val="en-US"/>
        </w:rPr>
        <w:fldChar w:fldCharType="end"/>
      </w:r>
      <w:r w:rsidR="00062D45">
        <w:rPr>
          <w:highlight w:val="white"/>
          <w:lang w:val="en-US"/>
        </w:rPr>
        <w:t>.</w:t>
      </w:r>
    </w:p>
    <w:p w14:paraId="771E9DF8" w14:textId="5ECD407E" w:rsidR="00D601EA" w:rsidRPr="00690477" w:rsidRDefault="00BB36C2" w:rsidP="003C633D">
      <w:pPr>
        <w:pStyle w:val="BodyText"/>
        <w:rPr>
          <w:highlight w:val="white"/>
          <w:lang w:val="en-US"/>
        </w:rPr>
      </w:pPr>
      <w:r>
        <w:rPr>
          <w:highlight w:val="white"/>
          <w:lang w:val="en-US"/>
        </w:rPr>
        <w:t xml:space="preserve">Another hurdle </w:t>
      </w:r>
      <w:r w:rsidR="00000190">
        <w:rPr>
          <w:highlight w:val="white"/>
          <w:lang w:val="en-US"/>
        </w:rPr>
        <w:t xml:space="preserve">within the literature </w:t>
      </w:r>
      <w:r>
        <w:rPr>
          <w:highlight w:val="white"/>
          <w:lang w:val="en-US"/>
        </w:rPr>
        <w:t xml:space="preserve">comes from the wide difference </w:t>
      </w:r>
      <w:r w:rsidR="00FA1D61">
        <w:rPr>
          <w:highlight w:val="white"/>
          <w:lang w:val="en-US"/>
        </w:rPr>
        <w:t xml:space="preserve">in how ML is being </w:t>
      </w:r>
      <w:r w:rsidR="00224BA9">
        <w:rPr>
          <w:highlight w:val="white"/>
          <w:lang w:val="en-US"/>
        </w:rPr>
        <w:t xml:space="preserve">implemented </w:t>
      </w:r>
      <w:r w:rsidR="00FA1D61">
        <w:rPr>
          <w:highlight w:val="white"/>
          <w:lang w:val="en-US"/>
        </w:rPr>
        <w:t>between studies.</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this type of research exists. As a result, studies vary </w:t>
      </w:r>
      <w:r w:rsidR="00805FA9">
        <w:rPr>
          <w:highlight w:val="white"/>
          <w:lang w:val="en-US"/>
        </w:rPr>
        <w:t xml:space="preserve">considerably </w:t>
      </w:r>
      <w:r w:rsidR="006C3166">
        <w:rPr>
          <w:highlight w:val="white"/>
          <w:lang w:val="en-US"/>
        </w:rPr>
        <w:t>in the acquisition of data, the use of methods and levels of method quality, 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991267">
        <w:rPr>
          <w:highlight w:val="white"/>
          <w:lang w:val="en-US"/>
        </w:rPr>
        <w:t xml:space="preserve"> </w:t>
      </w:r>
      <w:r w:rsidR="008D4F3C">
        <w:rPr>
          <w:highlight w:val="white"/>
          <w:lang w:val="en-US"/>
        </w:rPr>
        <w:t>is the difference then the result of one using LDA</w:t>
      </w:r>
      <w:r w:rsidR="00F2736A">
        <w:rPr>
          <w:highlight w:val="white"/>
          <w:lang w:val="en-US"/>
        </w:rPr>
        <w:t xml:space="preserve"> classification</w:t>
      </w:r>
      <w:r w:rsidR="008D4F3C">
        <w:rPr>
          <w:highlight w:val="white"/>
          <w:lang w:val="en-US"/>
        </w:rPr>
        <w:t xml:space="preserve"> as a method, while the other uses SVM?</w:t>
      </w:r>
      <w:r w:rsidR="000A63BE">
        <w:rPr>
          <w:highlight w:val="white"/>
          <w:lang w:val="en-US"/>
        </w:rPr>
        <w:t xml:space="preserve"> Or is it because one used </w:t>
      </w:r>
      <w:r w:rsidR="00924AF9">
        <w:rPr>
          <w:highlight w:val="white"/>
          <w:lang w:val="en-US"/>
        </w:rPr>
        <w:t>a feature</w:t>
      </w:r>
      <w:r w:rsidR="000A63BE">
        <w:rPr>
          <w:highlight w:val="white"/>
          <w:lang w:val="en-US"/>
        </w:rPr>
        <w:t xml:space="preserve"> </w:t>
      </w:r>
      <w:r w:rsidR="00924AF9">
        <w:rPr>
          <w:highlight w:val="white"/>
          <w:lang w:val="en-US"/>
        </w:rPr>
        <w:t xml:space="preserve">set </w:t>
      </w:r>
      <w:r w:rsidR="000A63BE">
        <w:rPr>
          <w:highlight w:val="white"/>
          <w:lang w:val="en-US"/>
        </w:rPr>
        <w:t>related to emotion, while the other</w:t>
      </w:r>
      <w:r w:rsidR="00924AF9">
        <w:rPr>
          <w:highlight w:val="white"/>
          <w:lang w:val="en-US"/>
        </w:rPr>
        <w:t xml:space="preserve"> uses prosody, syllabic dynamics and pause duration</w:t>
      </w:r>
      <w:r w:rsidR="00683056">
        <w:rPr>
          <w:highlight w:val="white"/>
          <w:lang w:val="en-US"/>
        </w:rPr>
        <w:t xml:space="preserve"> as predictors</w:t>
      </w:r>
      <w:r w:rsidR="00924AF9">
        <w:rPr>
          <w:highlight w:val="white"/>
          <w:lang w:val="en-US"/>
        </w:rPr>
        <w:t>?</w:t>
      </w:r>
      <w:r w:rsidR="00ED3F5D">
        <w:rPr>
          <w:highlight w:val="white"/>
          <w:lang w:val="en-US"/>
        </w:rPr>
        <w:t xml:space="preserve"> It is hard to pinpoint which factors cause what</w:t>
      </w:r>
      <w:r w:rsidR="00675AA6">
        <w:rPr>
          <w:highlight w:val="white"/>
          <w:lang w:val="en-US"/>
        </w:rPr>
        <w:t>.</w:t>
      </w:r>
      <w:r w:rsidR="00E47AB7">
        <w:rPr>
          <w:highlight w:val="white"/>
          <w:lang w:val="en-US"/>
        </w:rPr>
        <w:t xml:space="preserve"> </w:t>
      </w:r>
      <w:r w:rsidR="00682720">
        <w:rPr>
          <w:highlight w:val="white"/>
          <w:lang w:val="en-US"/>
        </w:rPr>
        <w:t>The fact that studies potentially might be subject to overfitting even further convolutes the effects of using particular feature sets or algorithms.</w:t>
      </w:r>
      <w:r w:rsidR="00682720">
        <w:rPr>
          <w:highlight w:val="white"/>
          <w:lang w:val="en-US"/>
        </w:rPr>
        <w:br/>
      </w:r>
      <w:r w:rsidR="00312C66">
        <w:rPr>
          <w:highlight w:val="white"/>
          <w:lang w:val="en-US"/>
        </w:rPr>
        <w:t xml:space="preserve">The </w:t>
      </w:r>
      <w:r w:rsidR="00312C66">
        <w:rPr>
          <w:highlight w:val="white"/>
          <w:lang w:val="en-US"/>
        </w:rPr>
        <w:t xml:space="preserve">thorough study by </w:t>
      </w:r>
      <w:proofErr w:type="spellStart"/>
      <w:r w:rsidR="00312C66">
        <w:rPr>
          <w:highlight w:val="white"/>
          <w:lang w:val="en-US"/>
        </w:rPr>
        <w:t>Hitczenko</w:t>
      </w:r>
      <w:proofErr w:type="spellEnd"/>
      <w:r w:rsidR="00312C66">
        <w:rPr>
          <w:highlight w:val="white"/>
          <w:lang w:val="en-US"/>
        </w:rPr>
        <w:t xml:space="preserve"> et al.</w:t>
      </w:r>
      <w:r w:rsidR="0075129B">
        <w:rPr>
          <w:highlight w:val="white"/>
          <w:lang w:val="en-US"/>
        </w:rPr>
        <w:t xml:space="preserve"> that was </w:t>
      </w:r>
      <w:r w:rsidR="00D7641B">
        <w:rPr>
          <w:highlight w:val="white"/>
          <w:lang w:val="en-US"/>
        </w:rPr>
        <w:t xml:space="preserve">very </w:t>
      </w:r>
      <w:r w:rsidR="0075129B">
        <w:rPr>
          <w:highlight w:val="white"/>
          <w:lang w:val="en-US"/>
        </w:rPr>
        <w:t>recently published,</w:t>
      </w:r>
      <w:r w:rsidR="00312C66">
        <w:rPr>
          <w:highlight w:val="white"/>
          <w:lang w:val="en-US"/>
        </w:rPr>
        <w:t xml:space="preserve"> reviews the promises of the computational methods for clinical markers of schizophrenia</w:t>
      </w:r>
      <w:r w:rsidR="00D7641B">
        <w:rPr>
          <w:highlight w:val="white"/>
          <w:lang w:val="en-US"/>
        </w:rPr>
        <w:t xml:space="preserve"> after going into depth with publicized studies</w:t>
      </w:r>
      <w:r w:rsidR="00312C66">
        <w:rPr>
          <w:highlight w:val="white"/>
          <w:lang w:val="en-US"/>
        </w:rPr>
        <w:t xml:space="preserve"> </w:t>
      </w:r>
      <w:r w:rsidR="00D7641B">
        <w:rPr>
          <w:highlight w:val="white"/>
          <w:lang w:val="en-US"/>
        </w:rPr>
        <w:t xml:space="preserve">within this area </w:t>
      </w:r>
      <w:r w:rsidR="00312C66">
        <w:rPr>
          <w:highlight w:val="white"/>
          <w:lang w:val="en-US"/>
        </w:rPr>
        <w:fldChar w:fldCharType="begin"/>
      </w:r>
      <w:r w:rsidR="00312C66">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12C66">
        <w:rPr>
          <w:highlight w:val="white"/>
          <w:lang w:val="en-US"/>
        </w:rPr>
        <w:fldChar w:fldCharType="separate"/>
      </w:r>
      <w:r w:rsidR="00312C66" w:rsidRPr="009173B2">
        <w:rPr>
          <w:rFonts w:cs="Calibri"/>
          <w:highlight w:val="white"/>
          <w:lang w:val="en-US"/>
        </w:rPr>
        <w:t>(</w:t>
      </w:r>
      <w:proofErr w:type="spellStart"/>
      <w:r w:rsidR="00312C66" w:rsidRPr="009173B2">
        <w:rPr>
          <w:rFonts w:cs="Calibri"/>
          <w:highlight w:val="white"/>
          <w:lang w:val="en-US"/>
        </w:rPr>
        <w:t>Hitczenko</w:t>
      </w:r>
      <w:proofErr w:type="spellEnd"/>
      <w:r w:rsidR="00312C66" w:rsidRPr="009173B2">
        <w:rPr>
          <w:rFonts w:cs="Calibri"/>
          <w:highlight w:val="white"/>
          <w:lang w:val="en-US"/>
        </w:rPr>
        <w:t xml:space="preserve"> et al., 2020)</w:t>
      </w:r>
      <w:r w:rsidR="00312C66">
        <w:rPr>
          <w:highlight w:val="white"/>
          <w:lang w:val="en-US"/>
        </w:rPr>
        <w:fldChar w:fldCharType="end"/>
      </w:r>
      <w:r w:rsidR="00312C66">
        <w:rPr>
          <w:highlight w:val="white"/>
          <w:lang w:val="en-US"/>
        </w:rPr>
        <w:t xml:space="preserve">. Among other important insights, they establish </w:t>
      </w:r>
      <w:r w:rsidR="002D13D9">
        <w:rPr>
          <w:highlight w:val="white"/>
          <w:lang w:val="en-US"/>
        </w:rPr>
        <w:t xml:space="preserve">this </w:t>
      </w:r>
      <w:r w:rsidR="00312C66">
        <w:rPr>
          <w:highlight w:val="white"/>
          <w:lang w:val="en-US"/>
        </w:rPr>
        <w:t>need for making direct comparisons to past work</w:t>
      </w:r>
      <w:r w:rsidR="005015C3">
        <w:rPr>
          <w:highlight w:val="white"/>
          <w:lang w:val="en-US"/>
        </w:rPr>
        <w:t xml:space="preserve"> – using a similar critique of the current literature</w:t>
      </w:r>
      <w:r w:rsidR="00312C66">
        <w:rPr>
          <w:highlight w:val="white"/>
          <w:lang w:val="en-US"/>
        </w:rPr>
        <w:t>. A way of doing so would be to compare models on the same datasets</w:t>
      </w:r>
      <w:r w:rsidR="00833371">
        <w:rPr>
          <w:highlight w:val="white"/>
          <w:lang w:val="en-US"/>
        </w:rPr>
        <w:t xml:space="preserve">, </w:t>
      </w:r>
      <w:r w:rsidR="00312C66">
        <w:rPr>
          <w:highlight w:val="white"/>
          <w:lang w:val="en-US"/>
        </w:rPr>
        <w:t xml:space="preserve">to perform </w:t>
      </w:r>
      <w:r w:rsidR="003836E2">
        <w:rPr>
          <w:highlight w:val="white"/>
          <w:lang w:val="en-US"/>
        </w:rPr>
        <w:t>replications</w:t>
      </w:r>
      <w:r w:rsidR="004773AC">
        <w:rPr>
          <w:highlight w:val="white"/>
          <w:lang w:val="en-US"/>
        </w:rPr>
        <w:t xml:space="preserve"> -</w:t>
      </w:r>
      <w:r w:rsidR="003836E2">
        <w:rPr>
          <w:highlight w:val="white"/>
          <w:lang w:val="en-US"/>
        </w:rPr>
        <w:t xml:space="preserve"> or </w:t>
      </w:r>
      <w:r w:rsidR="00312C66">
        <w:rPr>
          <w:highlight w:val="white"/>
          <w:lang w:val="en-US"/>
        </w:rPr>
        <w:t xml:space="preserve">studies </w:t>
      </w:r>
      <w:r w:rsidR="003836E2">
        <w:rPr>
          <w:highlight w:val="white"/>
          <w:lang w:val="en-US"/>
        </w:rPr>
        <w:t xml:space="preserve">that </w:t>
      </w:r>
      <w:r w:rsidR="00312C66">
        <w:rPr>
          <w:highlight w:val="white"/>
          <w:lang w:val="en-US"/>
        </w:rPr>
        <w:t>us</w:t>
      </w:r>
      <w:r w:rsidR="003836E2">
        <w:rPr>
          <w:highlight w:val="white"/>
          <w:lang w:val="en-US"/>
        </w:rPr>
        <w:t>e</w:t>
      </w:r>
      <w:r w:rsidR="00312C66">
        <w:rPr>
          <w:highlight w:val="white"/>
          <w:lang w:val="en-US"/>
        </w:rPr>
        <w:t xml:space="preserve"> similar courses of action</w:t>
      </w:r>
      <w:r w:rsidR="00CA5CE0">
        <w:rPr>
          <w:highlight w:val="white"/>
          <w:lang w:val="en-US"/>
        </w:rPr>
        <w:t>.</w:t>
      </w: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5" w:name="_Toc59011344"/>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5"/>
    </w:p>
    <w:p w14:paraId="08423036" w14:textId="259E4398" w:rsidR="006F29E9" w:rsidRDefault="005E0F51" w:rsidP="006F29E9">
      <w:pPr>
        <w:pStyle w:val="Heading3"/>
        <w:ind w:firstLine="0"/>
        <w:rPr>
          <w:rFonts w:asciiTheme="majorHAnsi" w:hAnsiTheme="majorHAnsi" w:cstheme="majorHAnsi"/>
          <w:highlight w:val="white"/>
          <w:lang w:val="en-US"/>
        </w:rPr>
      </w:pPr>
      <w:bookmarkStart w:id="6" w:name="_Toc59011345"/>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09252684" w14:textId="27F8DB8B" w:rsidR="001103C8" w:rsidRDefault="00105444" w:rsidP="0087136A">
      <w:pPr>
        <w:rPr>
          <w:highlight w:val="white"/>
          <w:lang w:val="en-US"/>
        </w:rPr>
      </w:pPr>
      <w:r>
        <w:rPr>
          <w:highlight w:val="white"/>
          <w:lang w:val="en-US"/>
        </w:rPr>
        <w:t xml:space="preserve">Replications </w:t>
      </w:r>
      <w:r w:rsidR="00E27CFD">
        <w:rPr>
          <w:highlight w:val="white"/>
          <w:lang w:val="en-US"/>
        </w:rPr>
        <w:t xml:space="preserve">per definition make </w:t>
      </w:r>
      <w:r w:rsidR="005A522C">
        <w:rPr>
          <w:highlight w:val="white"/>
          <w:lang w:val="en-US"/>
        </w:rPr>
        <w:t xml:space="preserve">direct </w:t>
      </w:r>
      <w:r w:rsidR="00E27CFD">
        <w:rPr>
          <w:highlight w:val="white"/>
          <w:lang w:val="en-US"/>
        </w:rPr>
        <w:t xml:space="preserve">comparisons to past work and </w:t>
      </w:r>
      <w:r w:rsidR="00B435D5">
        <w:rPr>
          <w:highlight w:val="white"/>
          <w:lang w:val="en-US"/>
        </w:rPr>
        <w:t>are useful in tackling the issues within this research area.</w:t>
      </w:r>
      <w:r w:rsidR="00FF333C">
        <w:rPr>
          <w:highlight w:val="white"/>
          <w:lang w:val="en-US"/>
        </w:rPr>
        <w:t xml:space="preserve"> </w:t>
      </w:r>
      <w:r w:rsidR="00B94CD9">
        <w:rPr>
          <w:highlight w:val="white"/>
          <w:lang w:val="en-US"/>
        </w:rPr>
        <w:t xml:space="preserve">By redoing a study and </w:t>
      </w:r>
      <w:r w:rsidR="00FF333C">
        <w:rPr>
          <w:highlight w:val="white"/>
          <w:lang w:val="en-US"/>
        </w:rPr>
        <w:t xml:space="preserve">only differing on a few factors </w:t>
      </w:r>
      <w:r w:rsidR="0011348A">
        <w:rPr>
          <w:highlight w:val="white"/>
          <w:lang w:val="en-US"/>
        </w:rPr>
        <w:t>(</w:t>
      </w:r>
      <w:r w:rsidR="00FF333C">
        <w:rPr>
          <w:highlight w:val="white"/>
          <w:lang w:val="en-US"/>
        </w:rPr>
        <w:t>such as nationality of participants</w:t>
      </w:r>
      <w:r w:rsidR="0011348A">
        <w:rPr>
          <w:highlight w:val="white"/>
          <w:lang w:val="en-US"/>
        </w:rPr>
        <w:t>)</w:t>
      </w:r>
      <w:r w:rsidR="00FF333C">
        <w:rPr>
          <w:highlight w:val="white"/>
          <w:lang w:val="en-US"/>
        </w:rPr>
        <w:t xml:space="preserve"> the results would give</w:t>
      </w:r>
      <w:r w:rsidR="004D1CAC">
        <w:rPr>
          <w:highlight w:val="white"/>
          <w:lang w:val="en-US"/>
        </w:rPr>
        <w:t xml:space="preserve"> clear</w:t>
      </w:r>
      <w:r w:rsidR="00FF333C">
        <w:rPr>
          <w:highlight w:val="white"/>
          <w:lang w:val="en-US"/>
        </w:rPr>
        <w:t xml:space="preserve"> insights into</w:t>
      </w:r>
      <w:r w:rsidR="004D1CAC">
        <w:rPr>
          <w:highlight w:val="white"/>
          <w:lang w:val="en-US"/>
        </w:rPr>
        <w:t xml:space="preserve"> </w:t>
      </w:r>
      <w:r w:rsidR="0011348A">
        <w:rPr>
          <w:highlight w:val="white"/>
          <w:lang w:val="en-US"/>
        </w:rPr>
        <w:t xml:space="preserve">the impact of </w:t>
      </w:r>
      <w:r w:rsidR="004D1CAC">
        <w:rPr>
          <w:highlight w:val="white"/>
          <w:lang w:val="en-US"/>
        </w:rPr>
        <w:t>these factors</w:t>
      </w:r>
      <w:r w:rsidR="0011348A">
        <w:rPr>
          <w:highlight w:val="white"/>
          <w:lang w:val="en-US"/>
        </w:rPr>
        <w:t xml:space="preserve"> (e.g.</w:t>
      </w:r>
      <w:r w:rsidR="00430BE8">
        <w:rPr>
          <w:highlight w:val="white"/>
          <w:lang w:val="en-US"/>
        </w:rPr>
        <w:t xml:space="preserve"> showing that </w:t>
      </w:r>
      <w:r w:rsidR="00283222">
        <w:rPr>
          <w:highlight w:val="white"/>
          <w:lang w:val="en-US"/>
        </w:rPr>
        <w:t>cross-cultural differences impact results)</w:t>
      </w:r>
      <w:r w:rsidR="000741D3">
        <w:rPr>
          <w:highlight w:val="white"/>
          <w:lang w:val="en-US"/>
        </w:rPr>
        <w:t>.</w:t>
      </w:r>
    </w:p>
    <w:p w14:paraId="671DD399" w14:textId="47F16247" w:rsidR="00D331DA" w:rsidRPr="00E071B0" w:rsidRDefault="000741D3" w:rsidP="008A07A2">
      <w:pPr>
        <w:rPr>
          <w:highlight w:val="white"/>
          <w:lang w:val="en-US"/>
        </w:rPr>
      </w:pPr>
      <w:r>
        <w:rPr>
          <w:highlight w:val="white"/>
          <w:lang w:val="en-US"/>
        </w:rPr>
        <w:t xml:space="preserve">However, </w:t>
      </w:r>
      <w:r w:rsidR="009F56CC">
        <w:rPr>
          <w:highlight w:val="white"/>
          <w:lang w:val="en-US"/>
        </w:rPr>
        <w:t>these inferences are of course only possible if</w:t>
      </w:r>
      <w:r w:rsidR="004239D3">
        <w:rPr>
          <w:highlight w:val="white"/>
          <w:lang w:val="en-US"/>
        </w:rPr>
        <w:t xml:space="preserve"> the studies are</w:t>
      </w:r>
      <w:r w:rsidR="00A8595C">
        <w:rPr>
          <w:highlight w:val="white"/>
          <w:lang w:val="en-US"/>
        </w:rPr>
        <w:t xml:space="preserve">: </w:t>
      </w:r>
      <w:r w:rsidR="009F56CC">
        <w:rPr>
          <w:highlight w:val="white"/>
          <w:lang w:val="en-US"/>
        </w:rPr>
        <w:t>1)</w:t>
      </w:r>
      <w:r w:rsidR="00A8595C">
        <w:rPr>
          <w:highlight w:val="white"/>
          <w:lang w:val="en-US"/>
        </w:rPr>
        <w:t xml:space="preserve"> replicable –</w:t>
      </w:r>
      <w:r w:rsidR="0013335B">
        <w:rPr>
          <w:highlight w:val="white"/>
          <w:lang w:val="en-US"/>
        </w:rPr>
        <w:t xml:space="preserve"> the studies </w:t>
      </w:r>
      <w:proofErr w:type="gramStart"/>
      <w:r w:rsidR="00FF65D0">
        <w:rPr>
          <w:highlight w:val="white"/>
          <w:lang w:val="en-US"/>
        </w:rPr>
        <w:t>have to</w:t>
      </w:r>
      <w:proofErr w:type="gramEnd"/>
      <w:r w:rsidR="00FF65D0">
        <w:rPr>
          <w:highlight w:val="white"/>
          <w:lang w:val="en-US"/>
        </w:rPr>
        <w:t xml:space="preserve"> be transparent and properly </w:t>
      </w:r>
      <w:r w:rsidR="007772E6">
        <w:rPr>
          <w:highlight w:val="white"/>
          <w:lang w:val="en-US"/>
        </w:rPr>
        <w:t>document</w:t>
      </w:r>
      <w:r w:rsidR="00FF65D0">
        <w:rPr>
          <w:highlight w:val="white"/>
          <w:lang w:val="en-US"/>
        </w:rPr>
        <w:t xml:space="preserve"> the entire process of conducting the study</w:t>
      </w:r>
      <w:r w:rsidR="007F20C3">
        <w:rPr>
          <w:highlight w:val="white"/>
          <w:lang w:val="en-US"/>
        </w:rPr>
        <w:t>.</w:t>
      </w:r>
      <w:r w:rsidR="007C6498">
        <w:rPr>
          <w:highlight w:val="white"/>
          <w:lang w:val="en-US"/>
        </w:rPr>
        <w:t xml:space="preserve"> 2) </w:t>
      </w:r>
      <w:r w:rsidR="00816EB6">
        <w:rPr>
          <w:highlight w:val="white"/>
          <w:lang w:val="en-US"/>
        </w:rPr>
        <w:t>proper</w:t>
      </w:r>
      <w:r w:rsidR="00CD268D">
        <w:rPr>
          <w:highlight w:val="white"/>
          <w:lang w:val="en-US"/>
        </w:rPr>
        <w:t xml:space="preserve"> </w:t>
      </w:r>
      <w:r w:rsidR="006A216F">
        <w:rPr>
          <w:highlight w:val="white"/>
          <w:lang w:val="en-US"/>
        </w:rPr>
        <w:t xml:space="preserve">and </w:t>
      </w:r>
      <w:r w:rsidR="00CD268D">
        <w:rPr>
          <w:highlight w:val="white"/>
          <w:lang w:val="en-US"/>
        </w:rPr>
        <w:t>conservative</w:t>
      </w:r>
      <w:r w:rsidR="00816EB6">
        <w:rPr>
          <w:highlight w:val="white"/>
          <w:lang w:val="en-US"/>
        </w:rPr>
        <w:t xml:space="preserve"> methods – the results </w:t>
      </w:r>
      <w:r w:rsidR="00623D76">
        <w:rPr>
          <w:highlight w:val="white"/>
          <w:lang w:val="en-US"/>
        </w:rPr>
        <w:t xml:space="preserve">of replications and original studies alike </w:t>
      </w:r>
      <w:r w:rsidR="00816EB6">
        <w:rPr>
          <w:highlight w:val="white"/>
          <w:lang w:val="en-US"/>
        </w:rPr>
        <w:t xml:space="preserve">are </w:t>
      </w:r>
      <w:proofErr w:type="spellStart"/>
      <w:r w:rsidR="00816EB6">
        <w:rPr>
          <w:highlight w:val="white"/>
          <w:lang w:val="en-US"/>
        </w:rPr>
        <w:t>uninsightful</w:t>
      </w:r>
      <w:proofErr w:type="spellEnd"/>
      <w:r w:rsidR="00816EB6">
        <w:rPr>
          <w:highlight w:val="white"/>
          <w:lang w:val="en-US"/>
        </w:rPr>
        <w:t xml:space="preserve"> if the</w:t>
      </w:r>
      <w:r w:rsidR="00F5356B">
        <w:rPr>
          <w:highlight w:val="white"/>
          <w:lang w:val="en-US"/>
        </w:rPr>
        <w:t xml:space="preserve"> models producing them either have </w:t>
      </w:r>
      <w:r w:rsidR="00DF4F44">
        <w:rPr>
          <w:highlight w:val="white"/>
          <w:lang w:val="en-US"/>
        </w:rPr>
        <w:t xml:space="preserve">problems of </w:t>
      </w:r>
      <w:r w:rsidR="00F5356B">
        <w:rPr>
          <w:highlight w:val="white"/>
          <w:lang w:val="en-US"/>
        </w:rPr>
        <w:t>overfit</w:t>
      </w:r>
      <w:r w:rsidR="00DF4F44">
        <w:rPr>
          <w:highlight w:val="white"/>
          <w:lang w:val="en-US"/>
        </w:rPr>
        <w:t>ting</w:t>
      </w:r>
      <w:r w:rsidR="00F5356B">
        <w:rPr>
          <w:highlight w:val="white"/>
          <w:lang w:val="en-US"/>
        </w:rPr>
        <w:t xml:space="preserve"> or if they elicit biases</w:t>
      </w:r>
      <w:r w:rsidR="00F07E0A">
        <w:rPr>
          <w:highlight w:val="white"/>
          <w:lang w:val="en-US"/>
        </w:rPr>
        <w:t>.</w:t>
      </w:r>
      <w:r w:rsidR="001B7CFB">
        <w:rPr>
          <w:highlight w:val="white"/>
          <w:lang w:val="en-US"/>
        </w:rPr>
        <w:t xml:space="preserve"> </w:t>
      </w:r>
      <w:r w:rsidR="0015533B">
        <w:rPr>
          <w:highlight w:val="white"/>
          <w:lang w:val="en-US"/>
        </w:rPr>
        <w:t xml:space="preserve">Another way of </w:t>
      </w:r>
      <w:r w:rsidR="00E2297E">
        <w:rPr>
          <w:highlight w:val="white"/>
          <w:lang w:val="en-US"/>
        </w:rPr>
        <w:t xml:space="preserve">alleviating the previously mentioned limitations of the research area </w:t>
      </w:r>
      <w:r w:rsidR="00953EF3">
        <w:rPr>
          <w:highlight w:val="white"/>
          <w:lang w:val="en-US"/>
        </w:rPr>
        <w:t xml:space="preserve">would </w:t>
      </w:r>
      <w:r w:rsidR="00E2297E">
        <w:rPr>
          <w:highlight w:val="white"/>
          <w:lang w:val="en-US"/>
        </w:rPr>
        <w:lastRenderedPageBreak/>
        <w:t xml:space="preserve">therefore be </w:t>
      </w:r>
      <w:r w:rsidR="00953EF3">
        <w:rPr>
          <w:highlight w:val="white"/>
          <w:lang w:val="en-US"/>
        </w:rPr>
        <w:t xml:space="preserve">to </w:t>
      </w:r>
      <w:r w:rsidR="0015533B">
        <w:rPr>
          <w:highlight w:val="white"/>
          <w:lang w:val="en-US"/>
        </w:rPr>
        <w:t>ensur</w:t>
      </w:r>
      <w:r w:rsidR="00953EF3">
        <w:rPr>
          <w:highlight w:val="white"/>
          <w:lang w:val="en-US"/>
        </w:rPr>
        <w:t>e that these two criteria are met</w:t>
      </w:r>
      <w:r w:rsidR="000C15EF">
        <w:rPr>
          <w:highlight w:val="white"/>
          <w:lang w:val="en-US"/>
        </w:rPr>
        <w:t>.</w:t>
      </w:r>
      <w:r w:rsidR="006B22C4">
        <w:rPr>
          <w:highlight w:val="white"/>
          <w:lang w:val="en-US"/>
        </w:rPr>
        <w:t xml:space="preserve"> </w:t>
      </w:r>
      <w:r w:rsidR="00327EF0">
        <w:rPr>
          <w:highlight w:val="white"/>
          <w:lang w:val="en-US"/>
        </w:rPr>
        <w:t xml:space="preserve">But what constitutes a proper conservative ML implementation? </w:t>
      </w:r>
      <w:r w:rsidR="006B22C4">
        <w:rPr>
          <w:highlight w:val="white"/>
          <w:lang w:val="en-US"/>
        </w:rPr>
        <w:t>To try and provide</w:t>
      </w:r>
      <w:r w:rsidR="00B10D3F">
        <w:rPr>
          <w:highlight w:val="white"/>
          <w:lang w:val="en-US"/>
        </w:rPr>
        <w:t xml:space="preserve"> the foundation for further research, this paper will try and provide </w:t>
      </w:r>
      <w:r w:rsidR="00327EF0">
        <w:rPr>
          <w:highlight w:val="white"/>
          <w:lang w:val="en-US"/>
        </w:rPr>
        <w:t xml:space="preserve">a </w:t>
      </w:r>
      <w:r w:rsidR="00B10D3F">
        <w:rPr>
          <w:highlight w:val="white"/>
          <w:lang w:val="en-US"/>
        </w:rPr>
        <w:t>rigorous conservative pipeline</w:t>
      </w:r>
      <w:r w:rsidR="008A07A2">
        <w:rPr>
          <w:highlight w:val="white"/>
          <w:lang w:val="en-US"/>
        </w:rPr>
        <w:t>.</w:t>
      </w:r>
      <w:r w:rsidR="00D34A76">
        <w:rPr>
          <w:highlight w:val="white"/>
          <w:lang w:val="en-US"/>
        </w:rPr>
        <w:t xml:space="preserve"> If implemented, not only would it help by applying good ML </w:t>
      </w:r>
      <w:r w:rsidR="00321CEE">
        <w:rPr>
          <w:highlight w:val="white"/>
          <w:lang w:val="en-US"/>
        </w:rPr>
        <w:t xml:space="preserve">practice – but </w:t>
      </w:r>
      <w:r w:rsidR="00C9439C">
        <w:rPr>
          <w:highlight w:val="white"/>
          <w:lang w:val="en-US"/>
        </w:rPr>
        <w:t xml:space="preserve">if used more broadly, it </w:t>
      </w:r>
      <w:r w:rsidR="006E4595">
        <w:rPr>
          <w:highlight w:val="white"/>
          <w:lang w:val="en-US"/>
        </w:rPr>
        <w:t xml:space="preserve">would </w:t>
      </w:r>
      <w:r w:rsidR="00FE2069">
        <w:rPr>
          <w:highlight w:val="white"/>
          <w:lang w:val="en-US"/>
        </w:rPr>
        <w:t>also allow for better comparison of results between studies.</w:t>
      </w:r>
    </w:p>
    <w:p w14:paraId="2BA9622E" w14:textId="2BE0E12C" w:rsidR="00BC0A01" w:rsidRDefault="00ED367B" w:rsidP="00BC0A01">
      <w:pPr>
        <w:pStyle w:val="Heading3"/>
        <w:ind w:firstLine="0"/>
        <w:rPr>
          <w:rFonts w:asciiTheme="majorHAnsi" w:hAnsiTheme="majorHAnsi" w:cstheme="majorHAnsi"/>
          <w:highlight w:val="white"/>
          <w:lang w:val="en-US"/>
        </w:rPr>
      </w:pPr>
      <w:bookmarkStart w:id="7" w:name="_Toc59011346"/>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7"/>
    </w:p>
    <w:p w14:paraId="1F93393B" w14:textId="77777777" w:rsidR="00FA07A3" w:rsidRDefault="00E606DE" w:rsidP="00FA07A3">
      <w:pPr>
        <w:rPr>
          <w:highlight w:val="white"/>
          <w:lang w:val="en-US"/>
        </w:rPr>
      </w:pPr>
      <w:r>
        <w:rPr>
          <w:highlight w:val="white"/>
          <w:lang w:val="en-US"/>
        </w:rPr>
        <w:t>A ML pipeline consists of several steps to train a model and operate workflow guidelines, from which predictive algorithms can be created.</w:t>
      </w:r>
      <w:r w:rsidR="00903B8A">
        <w:rPr>
          <w:highlight w:val="white"/>
          <w:lang w:val="en-US"/>
        </w:rPr>
        <w:t xml:space="preserve"> A well-organized pipeline will guide and support research</w:t>
      </w:r>
      <w:r w:rsidR="00FE2975">
        <w:rPr>
          <w:highlight w:val="white"/>
          <w:lang w:val="en-US"/>
        </w:rPr>
        <w:t xml:space="preserve"> and </w:t>
      </w:r>
      <w:r w:rsidR="005D508B">
        <w:rPr>
          <w:highlight w:val="white"/>
          <w:lang w:val="en-US"/>
        </w:rPr>
        <w:t xml:space="preserve">given wide implementation will also </w:t>
      </w:r>
      <w:r w:rsidR="00FE2975">
        <w:rPr>
          <w:highlight w:val="white"/>
          <w:lang w:val="en-US"/>
        </w:rPr>
        <w:t xml:space="preserve">streamline </w:t>
      </w:r>
      <w:r w:rsidR="0044310E">
        <w:rPr>
          <w:highlight w:val="white"/>
          <w:lang w:val="en-US"/>
        </w:rPr>
        <w:t>research</w:t>
      </w:r>
      <w:r w:rsidR="005D508B">
        <w:rPr>
          <w:highlight w:val="white"/>
          <w:lang w:val="en-US"/>
        </w:rPr>
        <w:t>, making 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7561B7">
        <w:rPr>
          <w:highlight w:val="white"/>
          <w:lang w:val="en-US"/>
        </w:rPr>
        <w:t>easier</w:t>
      </w:r>
      <w:r w:rsidR="00A833A2">
        <w:rPr>
          <w:highlight w:val="white"/>
          <w:lang w:val="en-US"/>
        </w:rPr>
        <w:t xml:space="preserve">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w:t>
      </w:r>
      <w:proofErr w:type="spellStart"/>
      <w:r w:rsidR="006F0915" w:rsidRPr="006F0915">
        <w:rPr>
          <w:rFonts w:cs="Calibri"/>
          <w:highlight w:val="white"/>
          <w:lang w:val="en-US"/>
        </w:rPr>
        <w:t>Guzzetta</w:t>
      </w:r>
      <w:proofErr w:type="spellEnd"/>
      <w:r w:rsidR="006F0915" w:rsidRPr="006F0915">
        <w:rPr>
          <w:rFonts w:cs="Calibri"/>
          <w:highlight w:val="white"/>
          <w:lang w:val="en-US"/>
        </w:rPr>
        <w:t xml:space="preserve"> et al., 2010; Olson &amp; Moore, 2016; Samad &amp; </w:t>
      </w:r>
      <w:proofErr w:type="spellStart"/>
      <w:r w:rsidR="006F0915" w:rsidRPr="006F0915">
        <w:rPr>
          <w:rFonts w:cs="Calibri"/>
          <w:highlight w:val="white"/>
          <w:lang w:val="en-US"/>
        </w:rPr>
        <w:t>Witherow</w:t>
      </w:r>
      <w:proofErr w:type="spellEnd"/>
      <w:r w:rsidR="006F0915" w:rsidRPr="006F0915">
        <w:rPr>
          <w:rFonts w:cs="Calibri"/>
          <w:highlight w:val="white"/>
          <w:lang w:val="en-US"/>
        </w:rPr>
        <w:t>,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of the impact of specific methods, features or populations</w:t>
      </w:r>
      <w:r w:rsidR="000E559A">
        <w:rPr>
          <w:highlight w:val="white"/>
          <w:lang w:val="en-US"/>
        </w:rPr>
        <w:t xml:space="preserve"> on machine learning</w:t>
      </w:r>
      <w:r w:rsidR="004E3045">
        <w:rPr>
          <w:highlight w:val="white"/>
          <w:lang w:val="en-US"/>
        </w:rPr>
        <w:t xml:space="preserve"> within a given research fi</w:t>
      </w:r>
      <w:r w:rsidR="008D7E46">
        <w:rPr>
          <w:highlight w:val="white"/>
          <w:lang w:val="en-US"/>
        </w:rPr>
        <w:t>eld</w:t>
      </w:r>
      <w:r w:rsidR="000E559A">
        <w:rPr>
          <w:highlight w:val="white"/>
          <w:lang w:val="en-US"/>
        </w:rPr>
        <w:t>.</w:t>
      </w:r>
    </w:p>
    <w:p w14:paraId="694F5141" w14:textId="44DAF91A" w:rsidR="00B06028" w:rsidRDefault="00001D0B" w:rsidP="00FA07A3">
      <w:pPr>
        <w:rPr>
          <w:highlight w:val="white"/>
          <w:lang w:val="en-US"/>
        </w:rPr>
      </w:pPr>
      <w:r w:rsidRPr="00001D0B">
        <w:rPr>
          <w:highlight w:val="white"/>
          <w:lang w:val="en-US"/>
        </w:rPr>
        <w:t>The pipeline that this p</w:t>
      </w:r>
      <w:r>
        <w:rPr>
          <w:highlight w:val="white"/>
          <w:lang w:val="en-US"/>
        </w:rPr>
        <w:t xml:space="preserve">aper is presenting is broad, with aspirations of being widely inclusive and applicable regardless of data </w:t>
      </w:r>
      <w:r w:rsidR="000B1F0C">
        <w:rPr>
          <w:highlight w:val="white"/>
          <w:lang w:val="en-US"/>
        </w:rPr>
        <w:t>and specific algorithm</w:t>
      </w:r>
      <w:r w:rsidR="00766180">
        <w:rPr>
          <w:highlight w:val="white"/>
          <w:lang w:val="en-US"/>
        </w:rPr>
        <w:t xml:space="preserve"> while still managing to enclose the options to </w:t>
      </w:r>
      <w:r w:rsidR="00036ED4">
        <w:rPr>
          <w:highlight w:val="white"/>
          <w:lang w:val="en-US"/>
        </w:rPr>
        <w:t xml:space="preserve">ensure that </w:t>
      </w:r>
      <w:r w:rsidR="00766180">
        <w:rPr>
          <w:highlight w:val="white"/>
          <w:lang w:val="en-US"/>
        </w:rPr>
        <w:t>the strictly necessary requirements for good ml 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C205D3">
        <w:rPr>
          <w:highlight w:val="white"/>
          <w:lang w:val="en-US"/>
        </w:rPr>
        <w:t>To allow for comprehensive clarification, the pipeline will be divided up into 9 steps</w:t>
      </w:r>
      <w:r w:rsidR="00176FAA">
        <w:rPr>
          <w:highlight w:val="white"/>
          <w:lang w:val="en-US"/>
        </w:rPr>
        <w:t>.</w:t>
      </w:r>
      <w:r w:rsidR="001F7B49">
        <w:rPr>
          <w:highlight w:val="white"/>
          <w:lang w:val="en-US"/>
        </w:rPr>
        <w:t xml:space="preserve"> </w:t>
      </w:r>
      <w:r w:rsidR="00AD227B">
        <w:rPr>
          <w:highlight w:val="white"/>
          <w:lang w:val="en-US"/>
        </w:rPr>
        <w:t xml:space="preserve">As with all research, but perhaps especially within a field that suffers from little replicability, </w:t>
      </w:r>
      <w:r w:rsidR="006F2534">
        <w:rPr>
          <w:highlight w:val="white"/>
          <w:lang w:val="en-US"/>
        </w:rPr>
        <w:t xml:space="preserve">proper and thorough </w:t>
      </w:r>
      <w:r w:rsidR="00AD227B">
        <w:rPr>
          <w:highlight w:val="white"/>
          <w:lang w:val="en-US"/>
        </w:rPr>
        <w:t xml:space="preserve">documentation of the specific implementation of the </w:t>
      </w:r>
      <w:r w:rsidR="002D62EB">
        <w:rPr>
          <w:highlight w:val="white"/>
          <w:lang w:val="en-US"/>
        </w:rPr>
        <w:t xml:space="preserve">pipeline </w:t>
      </w:r>
      <w:r w:rsidR="00AD227B">
        <w:rPr>
          <w:highlight w:val="white"/>
          <w:lang w:val="en-US"/>
        </w:rPr>
        <w:t xml:space="preserve">is crucial. </w:t>
      </w:r>
      <w:r w:rsidR="00A67CFF">
        <w:rPr>
          <w:highlight w:val="white"/>
          <w:lang w:val="en-US"/>
        </w:rPr>
        <w:t xml:space="preserve">Moreover, choices for the study ought to be scrutinized and evaluated </w:t>
      </w:r>
      <w:r w:rsidR="0036588B">
        <w:rPr>
          <w:highlight w:val="white"/>
          <w:lang w:val="en-US"/>
        </w:rPr>
        <w:t xml:space="preserve">both prior and </w:t>
      </w:r>
      <w:proofErr w:type="gramStart"/>
      <w:r w:rsidR="0036588B">
        <w:rPr>
          <w:highlight w:val="white"/>
          <w:lang w:val="en-US"/>
        </w:rPr>
        <w:t>subsequent to</w:t>
      </w:r>
      <w:proofErr w:type="gramEnd"/>
      <w:r w:rsidR="0036588B">
        <w:rPr>
          <w:highlight w:val="white"/>
          <w:lang w:val="en-US"/>
        </w:rPr>
        <w:t xml:space="preserve"> the analysis.</w:t>
      </w:r>
    </w:p>
    <w:p w14:paraId="08689C69" w14:textId="77777777" w:rsidR="00B06028" w:rsidRDefault="00B06028" w:rsidP="0016627B">
      <w:pPr>
        <w:pStyle w:val="BodyText"/>
        <w:rPr>
          <w:highlight w:val="white"/>
          <w:lang w:val="en-US"/>
        </w:rPr>
      </w:pPr>
    </w:p>
    <w:p w14:paraId="0604A260" w14:textId="7992FCB3" w:rsidR="002F68F1" w:rsidRDefault="003A3031" w:rsidP="00BC0A01">
      <w:pPr>
        <w:pStyle w:val="BodyText"/>
        <w:rPr>
          <w:highlight w:val="white"/>
          <w:lang w:val="en-US"/>
        </w:rPr>
      </w:pPr>
      <w:r>
        <w:rPr>
          <w:highlight w:val="white"/>
          <w:lang w:val="en-US"/>
        </w:rPr>
        <w:t>Data acquisition</w:t>
      </w:r>
      <w:r w:rsidR="0016627B">
        <w:rPr>
          <w:highlight w:val="white"/>
          <w:lang w:val="en-US"/>
        </w:rPr>
        <w:t>:</w:t>
      </w:r>
    </w:p>
    <w:p w14:paraId="4531E0E9" w14:textId="258E18CC" w:rsidR="003A3031" w:rsidRDefault="003A3031" w:rsidP="00BC0A01">
      <w:pPr>
        <w:pStyle w:val="BodyText"/>
        <w:rPr>
          <w:highlight w:val="white"/>
          <w:lang w:val="en-US"/>
        </w:rPr>
      </w:pPr>
      <w:bookmarkStart w:id="8" w:name="_GoBack"/>
      <w:bookmarkEnd w:id="8"/>
    </w:p>
    <w:p w14:paraId="575A0EE4" w14:textId="16F55617" w:rsidR="003A3031" w:rsidRDefault="003A3031" w:rsidP="00BC0A01">
      <w:pPr>
        <w:pStyle w:val="BodyText"/>
        <w:rPr>
          <w:highlight w:val="white"/>
          <w:lang w:val="en-US"/>
        </w:rPr>
      </w:pPr>
      <w:r>
        <w:rPr>
          <w:highlight w:val="white"/>
          <w:lang w:val="en-US"/>
        </w:rPr>
        <w:t>Preprocessing</w:t>
      </w:r>
      <w:r w:rsidR="0016627B">
        <w:rPr>
          <w:highlight w:val="white"/>
          <w:lang w:val="en-US"/>
        </w:rPr>
        <w:t>:</w:t>
      </w:r>
    </w:p>
    <w:p w14:paraId="0801F976" w14:textId="4ECBDBB0" w:rsidR="003A3031" w:rsidRDefault="003A3031" w:rsidP="00BC0A01">
      <w:pPr>
        <w:pStyle w:val="BodyText"/>
        <w:rPr>
          <w:highlight w:val="white"/>
          <w:lang w:val="en-US"/>
        </w:rPr>
      </w:pPr>
    </w:p>
    <w:p w14:paraId="7DB7D523" w14:textId="5CF47BF5" w:rsidR="003A3031" w:rsidRDefault="003A3031" w:rsidP="00BC0A01">
      <w:pPr>
        <w:pStyle w:val="BodyText"/>
        <w:rPr>
          <w:highlight w:val="white"/>
          <w:lang w:val="en-US"/>
        </w:rPr>
      </w:pPr>
      <w:r>
        <w:rPr>
          <w:highlight w:val="white"/>
          <w:lang w:val="en-US"/>
        </w:rPr>
        <w:t>Data partitioning</w:t>
      </w:r>
      <w:r w:rsidR="0016627B">
        <w:rPr>
          <w:highlight w:val="white"/>
          <w:lang w:val="en-US"/>
        </w:rPr>
        <w:t>:</w:t>
      </w:r>
    </w:p>
    <w:p w14:paraId="72708A0D" w14:textId="626D0D21" w:rsidR="003A3031" w:rsidRDefault="003A3031" w:rsidP="00BC0A01">
      <w:pPr>
        <w:pStyle w:val="BodyText"/>
        <w:rPr>
          <w:highlight w:val="white"/>
          <w:lang w:val="en-US"/>
        </w:rPr>
      </w:pPr>
    </w:p>
    <w:p w14:paraId="0C9DA74C" w14:textId="2A444A69" w:rsidR="003A3031" w:rsidRDefault="003A3031" w:rsidP="00BC0A01">
      <w:pPr>
        <w:pStyle w:val="BodyText"/>
        <w:rPr>
          <w:highlight w:val="white"/>
          <w:lang w:val="en-US"/>
        </w:rPr>
      </w:pPr>
      <w:r>
        <w:rPr>
          <w:highlight w:val="white"/>
          <w:lang w:val="en-US"/>
        </w:rPr>
        <w:t>Feature scaling</w:t>
      </w:r>
      <w:r w:rsidR="0016627B">
        <w:rPr>
          <w:highlight w:val="white"/>
          <w:lang w:val="en-US"/>
        </w:rPr>
        <w:t>:</w:t>
      </w:r>
    </w:p>
    <w:p w14:paraId="7FFA648B" w14:textId="43F027F3" w:rsidR="003A3031" w:rsidRDefault="003A3031" w:rsidP="00BC0A01">
      <w:pPr>
        <w:pStyle w:val="BodyText"/>
        <w:rPr>
          <w:highlight w:val="white"/>
          <w:lang w:val="en-US"/>
        </w:rPr>
      </w:pPr>
    </w:p>
    <w:p w14:paraId="6F396E11" w14:textId="18E760E9" w:rsidR="003A3031" w:rsidRDefault="003A3031" w:rsidP="00BC0A01">
      <w:pPr>
        <w:pStyle w:val="BodyText"/>
        <w:rPr>
          <w:highlight w:val="white"/>
          <w:lang w:val="en-US"/>
        </w:rPr>
      </w:pPr>
      <w:r>
        <w:rPr>
          <w:highlight w:val="white"/>
          <w:lang w:val="en-US"/>
        </w:rPr>
        <w:t>Feature selection</w:t>
      </w:r>
      <w:r w:rsidR="0016627B">
        <w:rPr>
          <w:highlight w:val="white"/>
          <w:lang w:val="en-US"/>
        </w:rPr>
        <w:t>:</w:t>
      </w:r>
    </w:p>
    <w:p w14:paraId="4BBF3A12" w14:textId="0223A6A0" w:rsidR="003A3031" w:rsidRDefault="003A3031" w:rsidP="00BC0A01">
      <w:pPr>
        <w:pStyle w:val="BodyText"/>
        <w:rPr>
          <w:highlight w:val="white"/>
          <w:lang w:val="en-US"/>
        </w:rPr>
      </w:pPr>
    </w:p>
    <w:p w14:paraId="2CBBF2B0" w14:textId="7F7D780C" w:rsidR="003A3031" w:rsidRDefault="003A3031" w:rsidP="00BC0A01">
      <w:pPr>
        <w:pStyle w:val="BodyText"/>
        <w:rPr>
          <w:highlight w:val="white"/>
          <w:lang w:val="en-US"/>
        </w:rPr>
      </w:pPr>
      <w:r>
        <w:rPr>
          <w:highlight w:val="white"/>
          <w:lang w:val="en-US"/>
        </w:rPr>
        <w:t xml:space="preserve">Model </w:t>
      </w:r>
      <w:r w:rsidR="00962D14">
        <w:rPr>
          <w:highlight w:val="white"/>
          <w:lang w:val="en-US"/>
        </w:rPr>
        <w:t>training</w:t>
      </w:r>
      <w:r>
        <w:rPr>
          <w:highlight w:val="white"/>
          <w:lang w:val="en-US"/>
        </w:rPr>
        <w:t xml:space="preserve">, </w:t>
      </w:r>
      <w:r w:rsidR="00962D14">
        <w:rPr>
          <w:highlight w:val="white"/>
          <w:lang w:val="en-US"/>
        </w:rPr>
        <w:t xml:space="preserve">tuning </w:t>
      </w:r>
      <w:r>
        <w:rPr>
          <w:highlight w:val="white"/>
          <w:lang w:val="en-US"/>
        </w:rPr>
        <w:t>and testing</w:t>
      </w:r>
      <w:r w:rsidR="0016627B">
        <w:rPr>
          <w:highlight w:val="white"/>
          <w:lang w:val="en-US"/>
        </w:rPr>
        <w:t>:</w:t>
      </w:r>
    </w:p>
    <w:p w14:paraId="7F11EE67" w14:textId="6DF3F461" w:rsidR="00763C9E" w:rsidRDefault="00763C9E" w:rsidP="00BC0A01">
      <w:pPr>
        <w:pStyle w:val="BodyText"/>
        <w:rPr>
          <w:highlight w:val="white"/>
          <w:lang w:val="en-US"/>
        </w:rPr>
      </w:pPr>
    </w:p>
    <w:p w14:paraId="42F31CF5" w14:textId="0B73676A" w:rsidR="00763C9E" w:rsidRDefault="00CD7E67" w:rsidP="00BC0A01">
      <w:pPr>
        <w:pStyle w:val="BodyText"/>
        <w:rPr>
          <w:highlight w:val="white"/>
          <w:lang w:val="en-US"/>
        </w:rPr>
      </w:pPr>
      <w:r>
        <w:rPr>
          <w:highlight w:val="white"/>
          <w:lang w:val="en-US"/>
        </w:rPr>
        <w:t>Validation</w:t>
      </w:r>
      <w:r w:rsidR="0016627B">
        <w:rPr>
          <w:highlight w:val="white"/>
          <w:lang w:val="en-US"/>
        </w:rPr>
        <w:t>:</w:t>
      </w:r>
    </w:p>
    <w:p w14:paraId="611C4F7F" w14:textId="77777777" w:rsidR="00BC0A01" w:rsidRPr="00BC0A01" w:rsidRDefault="00BC0A01" w:rsidP="00BC0A01">
      <w:pPr>
        <w:pStyle w:val="BodyText"/>
        <w:rPr>
          <w:highlight w:val="white"/>
          <w:lang w:val="en-US"/>
        </w:rPr>
      </w:pPr>
    </w:p>
    <w:p w14:paraId="5FB564DA" w14:textId="2A481DBB"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377DD0DE" w14:textId="788A4E4F" w:rsidR="00C80EFA" w:rsidRDefault="00C80EFA" w:rsidP="00BF6FD0">
      <w:pPr>
        <w:pStyle w:val="ListParagraph"/>
        <w:numPr>
          <w:ilvl w:val="0"/>
          <w:numId w:val="39"/>
        </w:numPr>
        <w:rPr>
          <w:highlight w:val="white"/>
          <w:lang w:val="en-US"/>
        </w:rPr>
      </w:pPr>
      <w:r>
        <w:rPr>
          <w:highlight w:val="white"/>
          <w:lang w:val="en-US"/>
        </w:rPr>
        <w:t>This pipeline will be broad</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lastRenderedPageBreak/>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9011347"/>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4A9D631B" w14:textId="2ABFCBA6" w:rsidR="006011F6" w:rsidRDefault="006011F6" w:rsidP="0025694E">
      <w:pPr>
        <w:rPr>
          <w:highlight w:val="white"/>
          <w:lang w:val="en-US"/>
        </w:rPr>
      </w:pPr>
      <w:r w:rsidRPr="0025694E">
        <w:rPr>
          <w:highlight w:val="white"/>
          <w:lang w:val="en-US"/>
        </w:rPr>
        <w:t>Short summary of introduction</w:t>
      </w:r>
    </w:p>
    <w:p w14:paraId="1AF46AC3" w14:textId="77777777" w:rsidR="00007802" w:rsidRPr="00007802" w:rsidRDefault="00007802" w:rsidP="00007802">
      <w:pPr>
        <w:pStyle w:val="BodyText"/>
        <w:rPr>
          <w:highlight w:val="white"/>
          <w:lang w:val="en-US"/>
        </w:rPr>
      </w:pPr>
    </w:p>
    <w:p w14:paraId="11E73B0E" w14:textId="0974A8B5" w:rsidR="005F2969" w:rsidRDefault="005F2969" w:rsidP="0025694E">
      <w:pPr>
        <w:pStyle w:val="ListParagraph"/>
        <w:numPr>
          <w:ilvl w:val="0"/>
          <w:numId w:val="41"/>
        </w:numPr>
        <w:rPr>
          <w:highlight w:val="white"/>
          <w:lang w:val="en-US"/>
        </w:rPr>
      </w:pPr>
      <w:r>
        <w:rPr>
          <w:highlight w:val="white"/>
          <w:lang w:val="en-US"/>
        </w:rPr>
        <w:t>Voice is an important biomarker with practical application</w:t>
      </w:r>
      <w:r w:rsidR="005C3382">
        <w:rPr>
          <w:highlight w:val="white"/>
          <w:lang w:val="en-US"/>
        </w:rPr>
        <w:t>s if automated</w:t>
      </w:r>
    </w:p>
    <w:p w14:paraId="50B258D2" w14:textId="6CB8AD58" w:rsidR="005C3382" w:rsidRDefault="005C3382" w:rsidP="0025694E">
      <w:pPr>
        <w:pStyle w:val="ListParagraph"/>
        <w:numPr>
          <w:ilvl w:val="0"/>
          <w:numId w:val="41"/>
        </w:numPr>
        <w:rPr>
          <w:highlight w:val="white"/>
          <w:lang w:val="en-US"/>
        </w:rPr>
      </w:pPr>
      <w:r>
        <w:rPr>
          <w:highlight w:val="white"/>
          <w:lang w:val="en-US"/>
        </w:rPr>
        <w:t>Machine learning proves promising but there are issues with:</w:t>
      </w:r>
    </w:p>
    <w:p w14:paraId="09570CA4" w14:textId="4E830E61" w:rsidR="005C3382" w:rsidRDefault="005C3382" w:rsidP="0025694E">
      <w:pPr>
        <w:pStyle w:val="ListParagraph"/>
        <w:numPr>
          <w:ilvl w:val="1"/>
          <w:numId w:val="41"/>
        </w:numPr>
        <w:rPr>
          <w:highlight w:val="white"/>
          <w:lang w:val="en-US"/>
        </w:rPr>
      </w:pPr>
      <w:r>
        <w:rPr>
          <w:highlight w:val="white"/>
          <w:lang w:val="en-US"/>
        </w:rPr>
        <w:t>Overfitting</w:t>
      </w:r>
    </w:p>
    <w:p w14:paraId="14CB8D63" w14:textId="3C062DFF" w:rsidR="005C3382" w:rsidRDefault="00E77FBF" w:rsidP="0025694E">
      <w:pPr>
        <w:pStyle w:val="ListParagraph"/>
        <w:numPr>
          <w:ilvl w:val="1"/>
          <w:numId w:val="41"/>
        </w:numPr>
        <w:rPr>
          <w:highlight w:val="white"/>
          <w:lang w:val="en-US"/>
        </w:rPr>
      </w:pPr>
      <w:r>
        <w:rPr>
          <w:highlight w:val="white"/>
          <w:lang w:val="en-US"/>
        </w:rPr>
        <w:t>Difference in implementation making it impossible to specify what works</w:t>
      </w:r>
    </w:p>
    <w:p w14:paraId="541F5DDC" w14:textId="1F40F254" w:rsidR="00E77FBF" w:rsidRDefault="00E77FBF" w:rsidP="0025694E">
      <w:pPr>
        <w:pStyle w:val="ListParagraph"/>
        <w:numPr>
          <w:ilvl w:val="1"/>
          <w:numId w:val="41"/>
        </w:numPr>
        <w:rPr>
          <w:highlight w:val="white"/>
          <w:lang w:val="en-US"/>
        </w:rPr>
      </w:pPr>
      <w:r>
        <w:rPr>
          <w:highlight w:val="white"/>
          <w:lang w:val="en-US"/>
        </w:rPr>
        <w:t>Lack of replications and testing across datasets</w:t>
      </w:r>
    </w:p>
    <w:p w14:paraId="4B86069B" w14:textId="77777777" w:rsidR="008A4DDE" w:rsidRDefault="00CA6E02" w:rsidP="006E525E">
      <w:pPr>
        <w:pStyle w:val="ListParagraph"/>
        <w:numPr>
          <w:ilvl w:val="0"/>
          <w:numId w:val="41"/>
        </w:numPr>
        <w:rPr>
          <w:highlight w:val="white"/>
          <w:lang w:val="en-US"/>
        </w:rPr>
      </w:pPr>
      <w:r>
        <w:rPr>
          <w:highlight w:val="white"/>
          <w:lang w:val="en-US"/>
        </w:rPr>
        <w:t>Pipeline alleviates problems of</w:t>
      </w:r>
    </w:p>
    <w:p w14:paraId="489BBA09" w14:textId="77777777" w:rsidR="008A4DDE" w:rsidRDefault="008A4DDE" w:rsidP="008A4DDE">
      <w:pPr>
        <w:pStyle w:val="ListParagraph"/>
        <w:numPr>
          <w:ilvl w:val="1"/>
          <w:numId w:val="41"/>
        </w:numPr>
        <w:rPr>
          <w:highlight w:val="white"/>
          <w:lang w:val="en-US"/>
        </w:rPr>
      </w:pPr>
      <w:r>
        <w:rPr>
          <w:highlight w:val="white"/>
          <w:lang w:val="en-US"/>
        </w:rPr>
        <w:t>1)</w:t>
      </w:r>
      <w:r w:rsidR="00CA6E02">
        <w:rPr>
          <w:highlight w:val="white"/>
          <w:lang w:val="en-US"/>
        </w:rPr>
        <w:t xml:space="preserve"> overfitting</w:t>
      </w:r>
    </w:p>
    <w:p w14:paraId="199D44B4" w14:textId="2BBBAB90" w:rsidR="006E525E" w:rsidRDefault="008A4DDE" w:rsidP="008A4DDE">
      <w:pPr>
        <w:pStyle w:val="ListParagraph"/>
        <w:numPr>
          <w:ilvl w:val="1"/>
          <w:numId w:val="41"/>
        </w:numPr>
        <w:rPr>
          <w:highlight w:val="white"/>
          <w:lang w:val="en-US"/>
        </w:rPr>
      </w:pPr>
      <w:r>
        <w:rPr>
          <w:highlight w:val="white"/>
          <w:lang w:val="en-US"/>
        </w:rPr>
        <w:t>2) difference in implementation</w:t>
      </w:r>
    </w:p>
    <w:p w14:paraId="2BF74CE2" w14:textId="77117EBD" w:rsidR="00B53CA1" w:rsidRPr="00586547" w:rsidRDefault="008A4DDE" w:rsidP="00586547">
      <w:pPr>
        <w:pStyle w:val="ListParagraph"/>
        <w:numPr>
          <w:ilvl w:val="1"/>
          <w:numId w:val="41"/>
        </w:numPr>
        <w:rPr>
          <w:highlight w:val="white"/>
          <w:lang w:val="en-US"/>
        </w:rPr>
      </w:pPr>
      <w:r>
        <w:rPr>
          <w:highlight w:val="white"/>
          <w:lang w:val="en-US"/>
        </w:rPr>
        <w:t>3) lack of replications (by making it easier)</w:t>
      </w:r>
    </w:p>
    <w:p w14:paraId="4262E7E3" w14:textId="761EBF17" w:rsidR="00EF7161" w:rsidRDefault="00EF7161" w:rsidP="0025694E">
      <w:pPr>
        <w:rPr>
          <w:highlight w:val="white"/>
          <w:lang w:val="en-US"/>
        </w:rPr>
      </w:pPr>
    </w:p>
    <w:p w14:paraId="1495D749" w14:textId="04187106" w:rsidR="0025694E" w:rsidRPr="0025694E" w:rsidRDefault="0025694E" w:rsidP="0025694E">
      <w:pPr>
        <w:pStyle w:val="BodyText"/>
        <w:rPr>
          <w:highlight w:val="white"/>
          <w:lang w:val="en-US"/>
        </w:rPr>
      </w:pPr>
      <w:r>
        <w:rPr>
          <w:highlight w:val="white"/>
          <w:lang w:val="en-US"/>
        </w:rPr>
        <w:t>Thesis statement:</w:t>
      </w:r>
    </w:p>
    <w:p w14:paraId="39167CCF" w14:textId="2693AAD6" w:rsidR="00D50617" w:rsidRDefault="00D50617" w:rsidP="00B34BE4">
      <w:pPr>
        <w:pStyle w:val="ListParagraph"/>
        <w:numPr>
          <w:ilvl w:val="0"/>
          <w:numId w:val="41"/>
        </w:numPr>
        <w:rPr>
          <w:highlight w:val="white"/>
          <w:lang w:val="en-US"/>
        </w:rPr>
      </w:pPr>
      <w:r>
        <w:rPr>
          <w:highlight w:val="white"/>
          <w:lang w:val="en-US"/>
        </w:rPr>
        <w:t>Provide pipeline</w:t>
      </w:r>
    </w:p>
    <w:p w14:paraId="165F65A6" w14:textId="3086FFEB" w:rsidR="00D50617" w:rsidRDefault="00D50617" w:rsidP="00B34BE4">
      <w:pPr>
        <w:pStyle w:val="ListParagraph"/>
        <w:numPr>
          <w:ilvl w:val="0"/>
          <w:numId w:val="41"/>
        </w:numPr>
        <w:rPr>
          <w:highlight w:val="white"/>
          <w:lang w:val="en-US"/>
        </w:rPr>
      </w:pPr>
      <w:r>
        <w:rPr>
          <w:highlight w:val="white"/>
          <w:lang w:val="en-US"/>
        </w:rPr>
        <w:t>Show example of implementation</w:t>
      </w:r>
    </w:p>
    <w:p w14:paraId="4614B39C" w14:textId="4BF81AE0" w:rsidR="00AE53E5" w:rsidRPr="00D50617" w:rsidRDefault="00AE53E5" w:rsidP="00B34BE4">
      <w:pPr>
        <w:pStyle w:val="ListParagraph"/>
        <w:numPr>
          <w:ilvl w:val="0"/>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9011348"/>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901134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bookmarkEnd w:id="11"/>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901135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78510727"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Pr="002D307B">
        <w:rPr>
          <w:rFonts w:asciiTheme="majorHAnsi" w:eastAsia="Times New Roman" w:hAnsiTheme="majorHAnsi" w:cstheme="majorHAnsi"/>
          <w:highlight w:val="white"/>
          <w:lang w:val="en-US"/>
        </w:rPr>
        <w:t xml:space="preserve">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7E6AA57E"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901135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901135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65165B76"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B6183C">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xml:space="preserve">* </w:t>
      </w:r>
      <w:proofErr w:type="spellStart"/>
      <w:r w:rsidR="003F4161">
        <w:rPr>
          <w:rFonts w:asciiTheme="majorHAnsi" w:eastAsia="Times New Roman" w:hAnsiTheme="majorHAnsi" w:cstheme="majorHAnsi"/>
          <w:highlight w:val="white"/>
          <w:lang w:val="en-US"/>
        </w:rPr>
        <w:t>kan</w:t>
      </w:r>
      <w:proofErr w:type="spellEnd"/>
      <w:r w:rsidR="003F4161">
        <w:rPr>
          <w:rFonts w:asciiTheme="majorHAnsi" w:eastAsia="Times New Roman" w:hAnsiTheme="majorHAnsi" w:cstheme="majorHAnsi"/>
          <w:highlight w:val="white"/>
          <w:lang w:val="en-US"/>
        </w:rPr>
        <w:t xml:space="preserve"> man </w:t>
      </w:r>
      <w:proofErr w:type="spellStart"/>
      <w:r w:rsidR="003F4161">
        <w:rPr>
          <w:rFonts w:asciiTheme="majorHAnsi" w:eastAsia="Times New Roman" w:hAnsiTheme="majorHAnsi" w:cstheme="majorHAnsi"/>
          <w:highlight w:val="white"/>
          <w:lang w:val="en-US"/>
        </w:rPr>
        <w:t>skrive</w:t>
      </w:r>
      <w:proofErr w:type="spellEnd"/>
      <w:r w:rsidR="003F4161">
        <w:rPr>
          <w:rFonts w:asciiTheme="majorHAnsi" w:eastAsia="Times New Roman" w:hAnsiTheme="majorHAnsi" w:cstheme="majorHAnsi"/>
          <w:highlight w:val="white"/>
          <w:lang w:val="en-US"/>
        </w:rPr>
        <w:t xml:space="preserve"> det op </w:t>
      </w:r>
      <w:proofErr w:type="spellStart"/>
      <w:r w:rsidR="003F4161">
        <w:rPr>
          <w:rFonts w:asciiTheme="majorHAnsi" w:eastAsia="Times New Roman" w:hAnsiTheme="majorHAnsi" w:cstheme="majorHAnsi"/>
          <w:highlight w:val="white"/>
          <w:lang w:val="en-US"/>
        </w:rPr>
        <w:t>sådan</w:t>
      </w:r>
      <w:proofErr w:type="spellEnd"/>
      <w:r w:rsidR="003F4161">
        <w:rPr>
          <w:rFonts w:asciiTheme="majorHAnsi" w:eastAsia="Times New Roman" w:hAnsiTheme="majorHAnsi" w:cstheme="majorHAnsi"/>
          <w:highlight w:val="white"/>
          <w:lang w:val="en-US"/>
        </w:rPr>
        <w:t>?? *</w:t>
      </w:r>
    </w:p>
    <w:p w14:paraId="268D5184" w14:textId="20278259"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414BEC">
        <w:rPr>
          <w:rFonts w:asciiTheme="majorHAnsi" w:eastAsia="Times New Roman" w:hAnsiTheme="majorHAnsi" w:cstheme="majorHAnsi"/>
          <w:highlight w:val="white"/>
          <w:lang w:val="en-US"/>
        </w:rPr>
        <w:t>ML</w:t>
      </w:r>
      <w:r w:rsidR="003F3351" w:rsidRPr="002D307B">
        <w:rPr>
          <w:rFonts w:asciiTheme="majorHAnsi" w:eastAsia="Times New Roman" w:hAnsiTheme="majorHAnsi" w:cstheme="majorHAnsi"/>
          <w:highlight w:val="white"/>
          <w:lang w:val="en-US"/>
        </w:rPr>
        <w:t xml:space="preserve">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113387">
        <w:rPr>
          <w:rFonts w:asciiTheme="majorHAnsi" w:eastAsia="Times New Roman" w:hAnsiTheme="majorHAnsi" w:cstheme="majorHAnsi"/>
          <w:highlight w:val="white"/>
          <w:lang w:val="en-US"/>
        </w:rPr>
        <w:t xml:space="preserve"> * move to discussion?</w:t>
      </w:r>
      <w:r w:rsidR="00492E96">
        <w:rPr>
          <w:rFonts w:asciiTheme="majorHAnsi" w:eastAsia="Times New Roman" w:hAnsiTheme="majorHAnsi" w:cstheme="majorHAnsi"/>
          <w:highlight w:val="white"/>
          <w:lang w:val="en-US"/>
        </w:rPr>
        <w:t xml:space="preserve"> *</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901135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901135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29273317"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901135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9011356"/>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9011357"/>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7722A5F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4A4C59D4"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w:t>
      </w:r>
      <w:r w:rsidR="00830300">
        <w:rPr>
          <w:rFonts w:asciiTheme="majorHAnsi" w:eastAsia="Times New Roman" w:hAnsiTheme="majorHAnsi" w:cstheme="majorHAnsi"/>
          <w:highlight w:val="white"/>
          <w:lang w:val="en-US"/>
        </w:rPr>
        <w:t xml:space="preserve">resulted </w:t>
      </w:r>
      <w:r w:rsidRPr="002D307B">
        <w:rPr>
          <w:rFonts w:asciiTheme="majorHAnsi" w:eastAsia="Times New Roman" w:hAnsiTheme="majorHAnsi" w:cstheme="majorHAnsi"/>
          <w:highlight w:val="white"/>
          <w:lang w:val="en-US"/>
        </w:rPr>
        <w:t>in the feature set</w:t>
      </w:r>
      <w:r w:rsidR="00830300">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r w:rsidR="00DB2CD8">
        <w:rPr>
          <w:rFonts w:asciiTheme="majorHAnsi" w:eastAsia="Times New Roman" w:hAnsiTheme="majorHAnsi" w:cstheme="majorHAnsi"/>
          <w:highlight w:val="white"/>
          <w:lang w:val="en-US"/>
        </w:rPr>
        <w:t xml:space="preserve"> These feature vectors </w:t>
      </w:r>
      <w:r w:rsidR="000A1771">
        <w:rPr>
          <w:rFonts w:asciiTheme="majorHAnsi" w:eastAsia="Times New Roman" w:hAnsiTheme="majorHAnsi" w:cstheme="majorHAnsi"/>
          <w:highlight w:val="white"/>
          <w:lang w:val="en-US"/>
        </w:rPr>
        <w:t xml:space="preserve">functioned as </w:t>
      </w:r>
      <w:r w:rsidR="00DB2CD8">
        <w:rPr>
          <w:rFonts w:asciiTheme="majorHAnsi" w:eastAsia="Times New Roman" w:hAnsiTheme="majorHAnsi" w:cstheme="majorHAnsi"/>
          <w:highlight w:val="white"/>
          <w:lang w:val="en-US"/>
        </w:rPr>
        <w:t>data point</w:t>
      </w:r>
      <w:r w:rsidR="000A1771">
        <w:rPr>
          <w:rFonts w:asciiTheme="majorHAnsi" w:eastAsia="Times New Roman" w:hAnsiTheme="majorHAnsi" w:cstheme="majorHAnsi"/>
          <w:highlight w:val="white"/>
          <w:lang w:val="en-US"/>
        </w:rPr>
        <w:t>s</w:t>
      </w:r>
      <w:r w:rsidR="00DB2CD8">
        <w:rPr>
          <w:rFonts w:asciiTheme="majorHAnsi" w:eastAsia="Times New Roman" w:hAnsiTheme="majorHAnsi" w:cstheme="majorHAnsi"/>
          <w:highlight w:val="white"/>
          <w:lang w:val="en-US"/>
        </w:rPr>
        <w:t xml:space="preserve"> for the model</w:t>
      </w:r>
      <w:r w:rsidR="00335882">
        <w:rPr>
          <w:rFonts w:asciiTheme="majorHAnsi" w:eastAsia="Times New Roman" w:hAnsiTheme="majorHAnsi" w:cstheme="majorHAnsi"/>
          <w:highlight w:val="white"/>
          <w:lang w:val="en-US"/>
        </w:rPr>
        <w:t>.</w:t>
      </w:r>
    </w:p>
    <w:p w14:paraId="1F25EE5B" w14:textId="33DE9F7F" w:rsidR="005A2DCC" w:rsidRPr="002D307B" w:rsidRDefault="00665759" w:rsidP="0031069F">
      <w:pPr>
        <w:pStyle w:val="Heading2"/>
        <w:ind w:firstLine="0"/>
        <w:rPr>
          <w:highlight w:val="white"/>
          <w:lang w:val="en-US"/>
        </w:rPr>
      </w:pPr>
      <w:bookmarkStart w:id="20" w:name="_Toc59011358"/>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54AF9681"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B96FFD">
        <w:rPr>
          <w:rFonts w:asciiTheme="majorHAnsi" w:eastAsia="Times New Roman" w:hAnsiTheme="majorHAnsi" w:cstheme="majorHAnsi"/>
          <w:highlight w:val="white"/>
          <w:lang w:val="en-US"/>
        </w:rPr>
        <w:t xml:space="preserve"> * introduction???</w:t>
      </w:r>
      <w:r w:rsidR="003A0068">
        <w:rPr>
          <w:rFonts w:asciiTheme="majorHAnsi" w:eastAsia="Times New Roman" w:hAnsiTheme="majorHAnsi" w:cstheme="majorHAnsi"/>
          <w:highlight w:val="white"/>
          <w:lang w:val="en-US"/>
        </w:rPr>
        <w:t xml:space="preserve"> Or discussion?</w:t>
      </w:r>
      <w:r w:rsidR="00B96FFD">
        <w:rPr>
          <w:rFonts w:asciiTheme="majorHAnsi" w:eastAsia="Times New Roman" w:hAnsiTheme="majorHAnsi" w:cstheme="majorHAnsi"/>
          <w:highlight w:val="white"/>
          <w:lang w:val="en-US"/>
        </w:rPr>
        <w:t xml:space="preserve"> * </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r w:rsidR="00D93585">
        <w:rPr>
          <w:rFonts w:asciiTheme="majorHAnsi" w:eastAsia="Times New Roman" w:hAnsiTheme="majorHAnsi" w:cstheme="majorHAnsi"/>
          <w:highlight w:val="white"/>
          <w:lang w:val="en-US"/>
        </w:rPr>
        <w:t xml:space="preserve"> *Discussion or introduction??*</w:t>
      </w:r>
    </w:p>
    <w:p w14:paraId="1711CE1B" w14:textId="0B184D97" w:rsidR="000E330D" w:rsidRPr="002D307B" w:rsidRDefault="00EC1C67" w:rsidP="00935AF2">
      <w:pPr>
        <w:pStyle w:val="Heading2"/>
        <w:ind w:firstLine="0"/>
        <w:rPr>
          <w:highlight w:val="white"/>
          <w:lang w:val="en-US"/>
        </w:rPr>
      </w:pPr>
      <w:bookmarkStart w:id="21" w:name="_Toc59011359"/>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2AA0CD53"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 xml:space="preserve">when applying most </w:t>
      </w:r>
      <w:r w:rsidR="00C13A05">
        <w:rPr>
          <w:rFonts w:asciiTheme="majorHAnsi" w:eastAsia="Times New Roman" w:hAnsiTheme="majorHAnsi" w:cstheme="majorHAnsi"/>
          <w:lang w:val="en-US"/>
        </w:rPr>
        <w:t>ML</w:t>
      </w:r>
      <w:r w:rsidR="00E77827" w:rsidRPr="002D307B">
        <w:rPr>
          <w:rFonts w:asciiTheme="majorHAnsi" w:eastAsia="Times New Roman" w:hAnsiTheme="majorHAnsi" w:cstheme="majorHAnsi"/>
          <w:lang w:val="en-US"/>
        </w:rPr>
        <w:t xml:space="preserve"> algorithms</w:t>
      </w:r>
      <w:r w:rsidR="00F72D4E" w:rsidRPr="002D307B">
        <w:rPr>
          <w:rFonts w:asciiTheme="majorHAnsi" w:eastAsia="Times New Roman" w:hAnsiTheme="majorHAnsi" w:cstheme="majorHAnsi"/>
          <w:lang w:val="en-US"/>
        </w:rPr>
        <w:t>.</w:t>
      </w:r>
      <w:r w:rsidR="00910938">
        <w:rPr>
          <w:rFonts w:asciiTheme="majorHAnsi" w:eastAsia="Times New Roman" w:hAnsiTheme="majorHAnsi" w:cstheme="majorHAnsi"/>
          <w:lang w:val="en-US"/>
        </w:rPr>
        <w:t xml:space="preserve"> * move to discussion or introduction?</w:t>
      </w:r>
      <w:r w:rsidR="001B63AE">
        <w:rPr>
          <w:rFonts w:asciiTheme="majorHAnsi" w:eastAsia="Times New Roman" w:hAnsiTheme="majorHAnsi" w:cstheme="majorHAnsi"/>
          <w:lang w:val="en-US"/>
        </w:rPr>
        <w:t xml:space="preserve"> *</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9011360"/>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901136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2E24441D"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r w:rsidR="00203FBC">
        <w:rPr>
          <w:rFonts w:asciiTheme="majorHAnsi" w:eastAsia="Times New Roman" w:hAnsiTheme="majorHAnsi" w:cstheme="majorHAnsi"/>
          <w:highlight w:val="white"/>
          <w:lang w:val="en-US"/>
        </w:rPr>
        <w:t xml:space="preserve"> * move to introduction or discussion? * </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177C79" w:rsidRPr="002D307B">
        <w:rPr>
          <w:rFonts w:asciiTheme="majorHAnsi" w:eastAsia="Times New Roman" w:hAnsiTheme="majorHAnsi" w:cstheme="majorHAnsi"/>
          <w:highlight w:val="white"/>
          <w:lang w:val="en-US"/>
        </w:rPr>
        <w:t xml:space="preserve">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9011362"/>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Brug</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eget</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lavet</w:t>
      </w:r>
      <w:proofErr w:type="spellEnd"/>
      <w:r w:rsidR="008F5A3C">
        <w:rPr>
          <w:rFonts w:asciiTheme="majorHAnsi" w:eastAsia="Times New Roman" w:hAnsiTheme="majorHAnsi" w:cstheme="majorHAnsi"/>
          <w:highlight w:val="white"/>
          <w:lang w:val="en-US"/>
        </w:rPr>
        <w:t xml:space="preserve"> * </w:t>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0F62D276" w14:textId="448691E6"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901136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901136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51DA3F32" w:rsidR="00900EF9" w:rsidRDefault="00C67763" w:rsidP="003B05FD">
      <w:pPr>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3B05FD">
      <w:pPr>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9011365"/>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3FF343E6"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04320C">
        <w:rPr>
          <w:highlight w:val="white"/>
          <w:lang w:val="en-US"/>
        </w:rPr>
        <w:t xml:space="preserve">Since a model might </w:t>
      </w:r>
      <w:r w:rsidR="00E5052C">
        <w:rPr>
          <w:highlight w:val="white"/>
          <w:lang w:val="en-US"/>
        </w:rPr>
        <w:t xml:space="preserve">have </w:t>
      </w:r>
      <w:r w:rsidR="0004320C">
        <w:rPr>
          <w:highlight w:val="white"/>
          <w:lang w:val="en-US"/>
        </w:rPr>
        <w:t>a high precision and a low recall rate</w:t>
      </w:r>
      <w:r w:rsidR="00FE228D">
        <w:rPr>
          <w:highlight w:val="white"/>
          <w:lang w:val="en-US"/>
        </w:rPr>
        <w:t xml:space="preserve"> (or vice versa), a </w:t>
      </w:r>
      <w:r w:rsidR="007F77CF">
        <w:rPr>
          <w:highlight w:val="white"/>
          <w:lang w:val="en-US"/>
        </w:rPr>
        <w:t>F</w:t>
      </w:r>
      <w:r w:rsidR="00D1519D">
        <w:rPr>
          <w:highlight w:val="white"/>
          <w:lang w:val="en-US"/>
        </w:rPr>
        <w:t xml:space="preserve">1-score </w:t>
      </w:r>
      <w:r w:rsidR="00FE228D">
        <w:rPr>
          <w:highlight w:val="white"/>
          <w:lang w:val="en-US"/>
        </w:rPr>
        <w:t>used often us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w:t>
      </w:r>
      <w:r w:rsidR="00C54DF7">
        <w:rPr>
          <w:highlight w:val="white"/>
          <w:lang w:val="en-US"/>
        </w:rPr>
        <w:t>one F1-score for the classification of patients, and one for controls</w:t>
      </w:r>
      <w:r w:rsidR="00600850">
        <w:rPr>
          <w:highlight w:val="white"/>
          <w:lang w:val="en-US"/>
        </w:rPr>
        <w:t>)</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w:t>
      </w:r>
      <w:r w:rsidR="00C41C3F">
        <w:rPr>
          <w:highlight w:val="white"/>
          <w:lang w:val="en-US"/>
        </w:rPr>
        <w:t xml:space="preserve"> and quick </w:t>
      </w:r>
      <w:r w:rsidR="008E39C7">
        <w:rPr>
          <w:highlight w:val="white"/>
          <w:lang w:val="en-US"/>
        </w:rPr>
        <w:t xml:space="preserve">overall </w:t>
      </w:r>
      <w:r w:rsidR="00F2767C">
        <w:rPr>
          <w:highlight w:val="white"/>
          <w:lang w:val="en-US"/>
        </w:rPr>
        <w:t>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w:t>
      </w:r>
      <w:r w:rsidR="00E859BF">
        <w:rPr>
          <w:highlight w:val="white"/>
          <w:lang w:val="en-US"/>
        </w:rPr>
        <w:t xml:space="preserve">is said to </w:t>
      </w:r>
      <w:r w:rsidR="005F5982">
        <w:rPr>
          <w:highlight w:val="white"/>
          <w:lang w:val="en-US"/>
        </w:rPr>
        <w:t xml:space="preserve">give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w:t>
      </w:r>
      <w:r w:rsidR="00C568DC">
        <w:rPr>
          <w:highlight w:val="white"/>
          <w:lang w:val="en-US"/>
        </w:rPr>
        <w:t xml:space="preserve">an </w:t>
      </w:r>
      <w:r w:rsidR="005F5982">
        <w:rPr>
          <w:highlight w:val="white"/>
          <w:lang w:val="en-US"/>
        </w:rPr>
        <w:t xml:space="preserve">unbalanced </w:t>
      </w:r>
      <w:r w:rsidR="00C568DC">
        <w:rPr>
          <w:highlight w:val="white"/>
          <w:lang w:val="en-US"/>
        </w:rPr>
        <w:t>test set</w:t>
      </w:r>
      <w:r w:rsidR="005F5982">
        <w:rPr>
          <w:highlight w:val="white"/>
          <w:lang w:val="en-US"/>
        </w:rPr>
        <w:t xml:space="preserve">).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384476">
      <w:pPr>
        <w:pStyle w:val="Heading2"/>
        <w:ind w:firstLine="0"/>
        <w:rPr>
          <w:highlight w:val="white"/>
          <w:lang w:val="en-US"/>
        </w:rPr>
      </w:pPr>
      <w:bookmarkStart w:id="28" w:name="_Toc59011366"/>
      <w:r>
        <w:rPr>
          <w:highlight w:val="white"/>
          <w:lang w:val="en-US"/>
        </w:rPr>
        <w:t>2.10 Differences between replication and original study</w:t>
      </w:r>
      <w:bookmarkEnd w:id="28"/>
    </w:p>
    <w:p w14:paraId="18CE5F47" w14:textId="7AF8C82B"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lastRenderedPageBreak/>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06282"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21A8AEAB" w:rsidR="00C16A48" w:rsidRDefault="00AE5EF0" w:rsidP="006675C8">
      <w:pPr>
        <w:ind w:firstLine="0"/>
        <w:jc w:val="center"/>
        <w:rPr>
          <w:highlight w:val="white"/>
          <w:lang w:val="en-US"/>
        </w:rPr>
      </w:pPr>
      <w:r>
        <w:rPr>
          <w:highlight w:val="white"/>
          <w:lang w:val="en-US"/>
        </w:rPr>
        <w:t>Table x</w:t>
      </w:r>
      <w:r w:rsidR="00065137">
        <w:rPr>
          <w:highlight w:val="white"/>
          <w:lang w:val="en-US"/>
        </w:rPr>
        <w:t xml:space="preserve"> </w:t>
      </w:r>
      <w:proofErr w:type="gramStart"/>
      <w:r w:rsidR="00065137">
        <w:rPr>
          <w:highlight w:val="white"/>
          <w:lang w:val="en-US"/>
        </w:rPr>
        <w:t xml:space="preserve">* </w:t>
      </w:r>
      <w:r>
        <w:rPr>
          <w:highlight w:val="white"/>
          <w:lang w:val="en-US"/>
        </w:rPr>
        <w:t>:</w:t>
      </w:r>
      <w:proofErr w:type="gramEnd"/>
    </w:p>
    <w:p w14:paraId="078AA306" w14:textId="3FB0B999" w:rsidR="00AE5EF0" w:rsidRPr="00AE5EF0" w:rsidRDefault="00AE5EF0" w:rsidP="006675C8">
      <w:pPr>
        <w:ind w:firstLine="0"/>
        <w:jc w:val="center"/>
        <w:rPr>
          <w:i/>
          <w:iCs/>
          <w:highlight w:val="white"/>
          <w:lang w:val="en-US"/>
        </w:rPr>
      </w:pP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9" w:name="_Toc59011367"/>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1687CA36" w14:textId="22AE9B0F"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30"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lastRenderedPageBreak/>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17746B84" w:rsidR="008002DC" w:rsidRDefault="0065538A" w:rsidP="00541A4C">
      <w:pPr>
        <w:pStyle w:val="Heading1"/>
        <w:ind w:firstLine="0"/>
        <w:rPr>
          <w:rFonts w:asciiTheme="majorHAnsi" w:hAnsiTheme="majorHAnsi" w:cstheme="majorHAnsi"/>
          <w:highlight w:val="white"/>
          <w:lang w:val="en-US"/>
        </w:rPr>
      </w:pPr>
      <w:bookmarkStart w:id="31" w:name="_Toc59011368"/>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r w:rsidR="005F32D1">
        <w:rPr>
          <w:rFonts w:asciiTheme="majorHAnsi" w:hAnsiTheme="majorHAnsi" w:cstheme="majorHAnsi"/>
          <w:highlight w:val="white"/>
          <w:lang w:val="en-US"/>
        </w:rPr>
        <w:t xml:space="preserve"> (update this!!)</w:t>
      </w:r>
      <w:bookmarkEnd w:id="31"/>
    </w:p>
    <w:p w14:paraId="297DECD9" w14:textId="35F2F2BA" w:rsidR="00111A5D" w:rsidRDefault="00B74ADF" w:rsidP="001637B8">
      <w:pPr>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 xml:space="preserve">the metrics: precision, recall and F1-score for classification of each </w:t>
      </w:r>
      <w:r w:rsidR="00355CA2">
        <w:rPr>
          <w:highlight w:val="white"/>
          <w:lang w:val="en-US"/>
        </w:rPr>
        <w:t xml:space="preserve">of the two </w:t>
      </w:r>
      <w:r w:rsidR="00091ED6">
        <w:rPr>
          <w:highlight w:val="white"/>
          <w:lang w:val="en-US"/>
        </w:rPr>
        <w:t>groups</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p>
    <w:p w14:paraId="4BB0E6F6" w14:textId="52DBAABF" w:rsidR="002F4D7A" w:rsidRDefault="00B74ADF" w:rsidP="00553D59">
      <w:pPr>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 xml:space="preserve">How did an implementation of the proposed pipeline in this replication work </w:t>
      </w:r>
      <w:proofErr w:type="gramStart"/>
      <w:r w:rsidR="002F4D7A" w:rsidRPr="00F45761">
        <w:rPr>
          <w:i/>
          <w:iCs/>
          <w:highlight w:val="white"/>
          <w:lang w:val="en-US"/>
        </w:rPr>
        <w:t>out?</w:t>
      </w:r>
      <w:r w:rsidR="002F4D7A">
        <w:rPr>
          <w:highlight w:val="white"/>
          <w:lang w:val="en-US"/>
        </w:rPr>
        <w:t>“</w:t>
      </w:r>
      <w:proofErr w:type="gramEnd"/>
      <w:r w:rsidR="002F4D7A">
        <w:rPr>
          <w:highlight w:val="white"/>
          <w:lang w:val="en-US"/>
        </w:rPr>
        <w:t xml:space="preserve">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p>
    <w:p w14:paraId="7C4472F5" w14:textId="7A20D666" w:rsidR="00553D59" w:rsidRDefault="004119A0" w:rsidP="00553D59">
      <w:pPr>
        <w:ind w:firstLine="0"/>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B92056">
      <w:pPr>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71498A">
      <w:pPr>
        <w:pStyle w:val="Heading2"/>
        <w:ind w:firstLine="0"/>
        <w:rPr>
          <w:lang w:val="en-US"/>
        </w:rPr>
      </w:pPr>
      <w:bookmarkStart w:id="32" w:name="_Toc59011369"/>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lastRenderedPageBreak/>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330207">
      <w:pPr>
        <w:pStyle w:val="Heading2"/>
        <w:ind w:firstLine="0"/>
        <w:rPr>
          <w:highlight w:val="white"/>
          <w:lang w:val="en-US"/>
        </w:rPr>
      </w:pPr>
      <w:bookmarkStart w:id="33" w:name="_Toc59011370"/>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724E0F87" w14:textId="760B8B36"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 xml:space="preserve">provides an outline of the necessary steps in </w:t>
      </w:r>
      <w:r w:rsidR="00C13A05">
        <w:rPr>
          <w:highlight w:val="white"/>
          <w:lang w:val="en-US"/>
        </w:rPr>
        <w:t>ML</w:t>
      </w:r>
      <w:r>
        <w:rPr>
          <w:highlight w:val="white"/>
          <w:lang w:val="en-US"/>
        </w:rPr>
        <w:t>.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xml:space="preserve">). This means that the </w:t>
      </w:r>
      <w:proofErr w:type="gramStart"/>
      <w:r>
        <w:rPr>
          <w:highlight w:val="white"/>
          <w:lang w:val="en-US"/>
        </w:rPr>
        <w:t>particular</w:t>
      </w:r>
      <w:r w:rsidR="00205AB5">
        <w:rPr>
          <w:highlight w:val="white"/>
          <w:lang w:val="en-US"/>
        </w:rPr>
        <w:t xml:space="preserve"> choices</w:t>
      </w:r>
      <w:proofErr w:type="gramEnd"/>
      <w:r w:rsidR="00205AB5">
        <w:rPr>
          <w:highlight w:val="white"/>
          <w:lang w:val="en-US"/>
        </w:rPr>
        <w:t xml:space="preserve">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proofErr w:type="gramStart"/>
      <w:r w:rsidR="00202174">
        <w:rPr>
          <w:highlight w:val="white"/>
          <w:lang w:val="en-US"/>
        </w:rPr>
        <w:t>*</w:t>
      </w:r>
      <w:r w:rsidR="00491C48">
        <w:rPr>
          <w:highlight w:val="white"/>
          <w:lang w:val="en-US"/>
        </w:rPr>
        <w:t xml:space="preserve"> </w:t>
      </w:r>
      <w:r w:rsidR="00E13707">
        <w:rPr>
          <w:highlight w:val="white"/>
          <w:lang w:val="en-US"/>
        </w:rPr>
        <w:t>)</w:t>
      </w:r>
      <w:proofErr w:type="gramEnd"/>
    </w:p>
    <w:p w14:paraId="2CE72A7F" w14:textId="6B88E041" w:rsidR="00A64E07" w:rsidRPr="004A7859" w:rsidRDefault="006A5F76" w:rsidP="00F85A59">
      <w:pPr>
        <w:rPr>
          <w:highlight w:val="white"/>
          <w:lang w:val="en-US"/>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xml:space="preserve">* </w:t>
      </w:r>
      <w:proofErr w:type="spellStart"/>
      <w:r w:rsidR="004970A0">
        <w:rPr>
          <w:highlight w:val="white"/>
          <w:lang w:val="en-US"/>
        </w:rPr>
        <w:t>måske</w:t>
      </w:r>
      <w:proofErr w:type="spellEnd"/>
      <w:r w:rsidR="004970A0">
        <w:rPr>
          <w:highlight w:val="white"/>
          <w:lang w:val="en-US"/>
        </w:rPr>
        <w:t xml:space="preserve"> </w:t>
      </w:r>
      <w:proofErr w:type="spellStart"/>
      <w:r w:rsidR="004970A0">
        <w:rPr>
          <w:highlight w:val="white"/>
          <w:lang w:val="en-US"/>
        </w:rPr>
        <w:t>slettes</w:t>
      </w:r>
      <w:proofErr w:type="spellEnd"/>
      <w:r w:rsidR="004970A0">
        <w:rPr>
          <w:highlight w:val="white"/>
          <w:lang w:val="en-US"/>
        </w:rPr>
        <w:t>? *</w:t>
      </w:r>
    </w:p>
    <w:p w14:paraId="2ED871B2" w14:textId="1038A7CA" w:rsidR="002E7397" w:rsidRDefault="0081491F" w:rsidP="00DA57C8">
      <w:pPr>
        <w:ind w:firstLine="0"/>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proofErr w:type="gramStart"/>
      <w:r w:rsidR="00B0376E">
        <w:rPr>
          <w:highlight w:val="white"/>
          <w:lang w:val="en-US"/>
        </w:rPr>
        <w:t>As of yet</w:t>
      </w:r>
      <w:proofErr w:type="gramEnd"/>
      <w:r w:rsidR="00B0376E">
        <w:rPr>
          <w:highlight w:val="white"/>
          <w:lang w:val="en-US"/>
        </w:rPr>
        <w:t xml:space="preserve">,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DA57C8">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proofErr w:type="gramStart"/>
      <w:r w:rsidR="0099504F">
        <w:rPr>
          <w:highlight w:val="white"/>
          <w:lang w:val="en-US"/>
        </w:rPr>
        <w:t>a large number of</w:t>
      </w:r>
      <w:proofErr w:type="gramEnd"/>
      <w:r w:rsidR="0099504F">
        <w:rPr>
          <w:highlight w:val="white"/>
          <w:lang w:val="en-US"/>
        </w:rPr>
        <w:t xml:space="preserve">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F85A59">
      <w:pPr>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w:t>
      </w:r>
      <w:r w:rsidR="00937825">
        <w:rPr>
          <w:highlight w:val="white"/>
          <w:lang w:val="en-US"/>
        </w:rPr>
        <w:lastRenderedPageBreak/>
        <w:t xml:space="preserve">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7AE0BFA0" w:rsidR="008752E4" w:rsidRDefault="00007E5A" w:rsidP="00F85A59">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the author suspects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As for feature extraction, the ‘</w:t>
      </w:r>
      <w:proofErr w:type="spellStart"/>
      <w:r w:rsidR="009D0970">
        <w:rPr>
          <w:highlight w:val="white"/>
          <w:lang w:val="en-US"/>
        </w:rPr>
        <w:t>emobase</w:t>
      </w:r>
      <w:proofErr w:type="spellEnd"/>
      <w:r w:rsidR="009D0970">
        <w:rPr>
          <w:highlight w:val="white"/>
          <w:lang w:val="en-US"/>
        </w:rPr>
        <w:t xml:space="preserv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w:t>
      </w:r>
      <w:proofErr w:type="spellStart"/>
      <w:r w:rsidR="00DB4D39">
        <w:rPr>
          <w:highlight w:val="white"/>
          <w:lang w:val="en-US"/>
        </w:rPr>
        <w:t>emobase</w:t>
      </w:r>
      <w:proofErr w:type="spellEnd"/>
      <w:r w:rsidR="00DB4D39">
        <w:rPr>
          <w:highlight w:val="white"/>
          <w:lang w:val="en-US"/>
        </w:rPr>
        <w:t>’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multiple in conjunction. The recent software development of ‘</w:t>
      </w:r>
      <w:proofErr w:type="spellStart"/>
      <w:r w:rsidR="006E705E">
        <w:rPr>
          <w:highlight w:val="white"/>
          <w:lang w:val="en-US"/>
        </w:rPr>
        <w:t>DigiVoice</w:t>
      </w:r>
      <w:proofErr w:type="spellEnd"/>
      <w:r w:rsidR="006E705E">
        <w:rPr>
          <w:highlight w:val="white"/>
          <w:lang w:val="en-US"/>
        </w:rPr>
        <w:t xml:space="preserv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3924C49A" w14:textId="6BBCBC9F" w:rsidR="004E7F2E" w:rsidRPr="004E7F2E" w:rsidRDefault="009E352E" w:rsidP="00ED1042">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A larger training </w:t>
      </w:r>
      <w:r w:rsidR="00031802">
        <w:rPr>
          <w:highlight w:val="white"/>
          <w:lang w:val="en-US"/>
        </w:rPr>
        <w:t>allows for the model to better learn the patterns in the data, while a larger holdout set allows for a more accurate measure of performance</w:t>
      </w:r>
      <w:r w:rsidR="00551607">
        <w:rPr>
          <w:highlight w:val="white"/>
          <w:lang w:val="en-US"/>
        </w:rPr>
        <w:t xml:space="preserve"> </w:t>
      </w:r>
      <w:r w:rsidR="002521A5">
        <w:rPr>
          <w:highlight w:val="white"/>
          <w:lang w:val="en-US"/>
        </w:rPr>
        <w:t xml:space="preserve">- </w:t>
      </w:r>
      <w:r w:rsidR="00551607">
        <w:rPr>
          <w:highlight w:val="white"/>
          <w:lang w:val="en-US"/>
        </w:rPr>
        <w:t>having three voice recordings to predict could only result in an accuracy of either 0%, 33.33%, 66.67% or 100% accuracy</w:t>
      </w:r>
      <w:r w:rsidR="002521A5">
        <w:rPr>
          <w:highlight w:val="white"/>
          <w:lang w:val="en-US"/>
        </w:rPr>
        <w:t xml:space="preserve"> even given a </w:t>
      </w:r>
      <w:r w:rsidR="00551607">
        <w:rPr>
          <w:highlight w:val="white"/>
          <w:lang w:val="en-US"/>
        </w:rPr>
        <w:t>true accuracy 70%</w:t>
      </w:r>
      <w:r w:rsidR="00E43FFF">
        <w:rPr>
          <w:highlight w:val="white"/>
          <w:lang w:val="en-US"/>
        </w:rPr>
        <w:t xml:space="preserve"> </w:t>
      </w:r>
      <w:r w:rsidR="002521A5">
        <w:rPr>
          <w:highlight w:val="white"/>
          <w:lang w:val="en-US"/>
        </w:rPr>
        <w:t>*</w:t>
      </w:r>
      <w:r w:rsidR="00D23A49">
        <w:rPr>
          <w:highlight w:val="white"/>
          <w:lang w:val="en-US"/>
        </w:rPr>
        <w:t xml:space="preserve"> </w:t>
      </w:r>
      <w:r w:rsidR="006D3C11">
        <w:rPr>
          <w:highlight w:val="white"/>
          <w:lang w:val="en-US"/>
        </w:rPr>
        <w:t>cite</w:t>
      </w:r>
      <w:r w:rsidR="00D23A49">
        <w:rPr>
          <w:highlight w:val="white"/>
          <w:lang w:val="en-US"/>
        </w:rPr>
        <w:t xml:space="preserve"> </w:t>
      </w:r>
      <w:r w:rsidR="006D3C11">
        <w:rPr>
          <w:highlight w:val="white"/>
          <w:lang w:val="en-US"/>
        </w:rPr>
        <w:t>*</w:t>
      </w:r>
      <w:r w:rsidR="00FB2D44">
        <w:rPr>
          <w:highlight w:val="white"/>
          <w:lang w:val="en-US"/>
        </w:rPr>
        <w:t>.</w:t>
      </w:r>
      <w:r w:rsidR="00551864">
        <w:rPr>
          <w:highlight w:val="white"/>
          <w:lang w:val="en-US"/>
        </w:rPr>
        <w:t xml:space="preserve"> Although there is some basis for </w:t>
      </w:r>
      <w:r w:rsidR="00500A6D">
        <w:rPr>
          <w:highlight w:val="white"/>
          <w:lang w:val="en-US"/>
        </w:rPr>
        <w:t>choosing the split</w:t>
      </w:r>
      <w:r w:rsidR="004810FC">
        <w:rPr>
          <w:highlight w:val="white"/>
          <w:lang w:val="en-US"/>
        </w:rPr>
        <w:t xml:space="preserve">, the </w:t>
      </w:r>
      <w:r w:rsidR="00B26C94">
        <w:rPr>
          <w:highlight w:val="white"/>
          <w:lang w:val="en-US"/>
        </w:rPr>
        <w:t xml:space="preserve">optimal split size </w:t>
      </w:r>
      <w:proofErr w:type="gramStart"/>
      <w:r w:rsidR="00B26C94">
        <w:rPr>
          <w:highlight w:val="white"/>
          <w:lang w:val="en-US"/>
        </w:rPr>
        <w:t>is considered to be</w:t>
      </w:r>
      <w:proofErr w:type="gramEnd"/>
      <w:r w:rsidR="00B26C94">
        <w:rPr>
          <w:highlight w:val="white"/>
          <w:lang w:val="en-US"/>
        </w:rPr>
        <w:t xml:space="preserve"> </w:t>
      </w:r>
      <w:r w:rsidR="004810FC">
        <w:rPr>
          <w:highlight w:val="white"/>
          <w:lang w:val="en-US"/>
        </w:rPr>
        <w:t xml:space="preserve">rather arbitrary – there is no scientific consensus on </w:t>
      </w:r>
      <w:r w:rsidR="00331676">
        <w:rPr>
          <w:highlight w:val="white"/>
          <w:lang w:val="en-US"/>
        </w:rPr>
        <w:t xml:space="preserve">what exactly is optimal </w:t>
      </w:r>
      <w:r w:rsidR="0026475A">
        <w:rPr>
          <w:highlight w:val="white"/>
          <w:lang w:val="en-US"/>
        </w:rPr>
        <w:t>* cite *</w:t>
      </w:r>
      <w:r w:rsidR="00EB4552">
        <w:rPr>
          <w:highlight w:val="white"/>
          <w:lang w:val="en-US"/>
        </w:rPr>
        <w:t>.</w:t>
      </w:r>
      <w:r w:rsidR="00940107">
        <w:rPr>
          <w:highlight w:val="white"/>
          <w:lang w:val="en-US"/>
        </w:rPr>
        <w:br/>
      </w:r>
      <w:r w:rsidR="00657927">
        <w:rPr>
          <w:highlight w:val="white"/>
          <w:lang w:val="en-US"/>
        </w:rPr>
        <w:t xml:space="preserve">It is however relevant to try and have </w:t>
      </w:r>
      <w:r w:rsidR="002511EA">
        <w:rPr>
          <w:highlight w:val="white"/>
          <w:lang w:val="en-US"/>
        </w:rPr>
        <w:t xml:space="preserve">both </w:t>
      </w:r>
      <w:r w:rsidR="00657927">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enough male (N = 194) and female recordings (N = 180) to allow for insights into whether the slight imbalance in sex confounded the results.</w:t>
      </w:r>
      <w:r w:rsidR="000D7EF1">
        <w:rPr>
          <w:highlight w:val="white"/>
          <w:lang w:val="en-US"/>
        </w:rPr>
        <w:t xml:space="preserve"> As discussed in 4.1.1 this was found not to be the case.</w:t>
      </w:r>
      <w:r w:rsidR="00677703">
        <w:rPr>
          <w:highlight w:val="white"/>
          <w:lang w:val="en-US"/>
        </w:rPr>
        <w:t xml:space="preserve"> </w:t>
      </w:r>
      <w:r w:rsidR="002511EA">
        <w:rPr>
          <w:highlight w:val="white"/>
          <w:lang w:val="en-US"/>
        </w:rPr>
        <w:t xml:space="preserve">An unbalanced </w:t>
      </w:r>
      <w:r w:rsidR="00AC299A">
        <w:rPr>
          <w:highlight w:val="white"/>
          <w:lang w:val="en-US"/>
        </w:rPr>
        <w:t>training set</w:t>
      </w:r>
      <w:r w:rsidR="00CD1CFB">
        <w:rPr>
          <w:highlight w:val="white"/>
          <w:lang w:val="en-US"/>
        </w:rPr>
        <w:t xml:space="preserve"> </w:t>
      </w:r>
      <w:r w:rsidR="00AE4CE9">
        <w:rPr>
          <w:highlight w:val="white"/>
          <w:lang w:val="en-US"/>
        </w:rPr>
        <w:t>of 4 male patients and 2 female controls</w:t>
      </w:r>
      <w:r w:rsidR="003E36D8">
        <w:rPr>
          <w:highlight w:val="white"/>
          <w:lang w:val="en-US"/>
        </w:rPr>
        <w:t xml:space="preserve">, might simply lead to the model </w:t>
      </w:r>
      <w:r w:rsidR="00FA2204">
        <w:rPr>
          <w:highlight w:val="white"/>
          <w:lang w:val="en-US"/>
        </w:rPr>
        <w:t xml:space="preserve">predicting </w:t>
      </w:r>
      <w:r w:rsidR="00AE4CE9">
        <w:rPr>
          <w:highlight w:val="white"/>
          <w:lang w:val="en-US"/>
        </w:rPr>
        <w:t xml:space="preserve">‘schizophrenic’ to all cases where the </w:t>
      </w:r>
      <w:r w:rsidR="00FA2204">
        <w:rPr>
          <w:highlight w:val="white"/>
          <w:lang w:val="en-US"/>
        </w:rPr>
        <w:t xml:space="preserve">acoustic features </w:t>
      </w:r>
      <w:r w:rsidR="00AE4CE9">
        <w:rPr>
          <w:highlight w:val="white"/>
          <w:lang w:val="en-US"/>
        </w:rPr>
        <w:t xml:space="preserve">are </w:t>
      </w:r>
      <w:r w:rsidR="00FA2204">
        <w:rPr>
          <w:highlight w:val="white"/>
          <w:lang w:val="en-US"/>
        </w:rPr>
        <w:t>specific to males</w:t>
      </w:r>
      <w:r w:rsidR="00AE4CE9">
        <w:rPr>
          <w:highlight w:val="white"/>
          <w:lang w:val="en-US"/>
        </w:rPr>
        <w:t>. Instead of learning the acoustic patterns of schizophrenia</w:t>
      </w:r>
      <w:r w:rsidR="00FA2204">
        <w:rPr>
          <w:highlight w:val="white"/>
          <w:lang w:val="en-US"/>
        </w:rPr>
        <w:t xml:space="preserve"> </w:t>
      </w:r>
      <w:r w:rsidR="00AE4CE9">
        <w:rPr>
          <w:highlight w:val="white"/>
          <w:lang w:val="en-US"/>
        </w:rPr>
        <w:t>it would learn the acoustic patterns of males.</w:t>
      </w:r>
      <w:r w:rsidR="00A93C06">
        <w:rPr>
          <w:highlight w:val="white"/>
          <w:lang w:val="en-US"/>
        </w:rPr>
        <w:br/>
      </w:r>
      <w:r w:rsidR="00F61CFF">
        <w:rPr>
          <w:highlight w:val="white"/>
          <w:lang w:val="en-US"/>
        </w:rPr>
        <w:t>A</w:t>
      </w:r>
      <w:r w:rsidR="00584CB0">
        <w:rPr>
          <w:highlight w:val="white"/>
          <w:lang w:val="en-US"/>
        </w:rPr>
        <w:t xml:space="preserve">n unbalanced </w:t>
      </w:r>
      <w:r w:rsidR="00A54C69">
        <w:rPr>
          <w:highlight w:val="white"/>
          <w:lang w:val="en-US"/>
        </w:rPr>
        <w:t>holdout set</w:t>
      </w:r>
      <w:r w:rsidR="00D5694C">
        <w:rPr>
          <w:highlight w:val="white"/>
          <w:lang w:val="en-US"/>
        </w:rPr>
        <w:t xml:space="preserve"> consisting of </w:t>
      </w:r>
      <w:r w:rsidR="009C447B">
        <w:rPr>
          <w:highlight w:val="white"/>
          <w:lang w:val="en-US"/>
        </w:rPr>
        <w:t xml:space="preserve">too few members of a group </w:t>
      </w:r>
      <w:r w:rsidR="00584CB0">
        <w:rPr>
          <w:highlight w:val="white"/>
          <w:lang w:val="en-US"/>
        </w:rPr>
        <w:t xml:space="preserve">– whether it be sex, nationality of diagnosis - </w:t>
      </w:r>
      <w:r w:rsidR="009C447B">
        <w:rPr>
          <w:highlight w:val="white"/>
          <w:lang w:val="en-US"/>
        </w:rPr>
        <w:t xml:space="preserve">has the problem previously mentioned </w:t>
      </w:r>
      <w:r w:rsidR="001218F2">
        <w:rPr>
          <w:highlight w:val="white"/>
          <w:lang w:val="en-US"/>
        </w:rPr>
        <w:t xml:space="preserve">problem </w:t>
      </w:r>
      <w:r w:rsidR="009C447B">
        <w:rPr>
          <w:highlight w:val="white"/>
          <w:lang w:val="en-US"/>
        </w:rPr>
        <w:t xml:space="preserve">of not allowing </w:t>
      </w:r>
      <w:r w:rsidR="003E7653">
        <w:rPr>
          <w:highlight w:val="white"/>
          <w:lang w:val="en-US"/>
        </w:rPr>
        <w:t xml:space="preserve">for </w:t>
      </w:r>
      <w:r w:rsidR="009C447B">
        <w:rPr>
          <w:highlight w:val="white"/>
          <w:lang w:val="en-US"/>
        </w:rPr>
        <w:t>an accurate measure of performance within that group.</w:t>
      </w:r>
      <w:r w:rsidR="00B97689">
        <w:rPr>
          <w:highlight w:val="white"/>
          <w:lang w:val="en-US"/>
        </w:rPr>
        <w:t xml:space="preserve"> This performance measure within one group is the only way of seeing whether the model learned </w:t>
      </w:r>
      <w:r w:rsidR="0031163C">
        <w:rPr>
          <w:highlight w:val="white"/>
          <w:lang w:val="en-US"/>
        </w:rPr>
        <w:t>based on</w:t>
      </w:r>
      <w:r w:rsidR="00B97689">
        <w:rPr>
          <w:highlight w:val="white"/>
          <w:lang w:val="en-US"/>
        </w:rPr>
        <w:t xml:space="preserve"> some confounding factor (such as </w:t>
      </w:r>
      <w:r w:rsidR="00F424DF">
        <w:rPr>
          <w:highlight w:val="white"/>
          <w:lang w:val="en-US"/>
        </w:rPr>
        <w:t xml:space="preserve">sex – if for example </w:t>
      </w:r>
      <w:r w:rsidR="00C23A09">
        <w:rPr>
          <w:highlight w:val="white"/>
          <w:lang w:val="en-US"/>
        </w:rPr>
        <w:t xml:space="preserve">all </w:t>
      </w:r>
      <w:r w:rsidR="00F424DF">
        <w:rPr>
          <w:highlight w:val="white"/>
          <w:lang w:val="en-US"/>
        </w:rPr>
        <w:t>controls were female</w:t>
      </w:r>
      <w:r w:rsidR="00B97689">
        <w:rPr>
          <w:highlight w:val="white"/>
          <w:lang w:val="en-US"/>
        </w:rPr>
        <w:t>)</w:t>
      </w:r>
      <w:r w:rsidR="003B2FC7">
        <w:rPr>
          <w:highlight w:val="white"/>
          <w:lang w:val="en-US"/>
        </w:rPr>
        <w:t>.</w:t>
      </w:r>
    </w:p>
    <w:p w14:paraId="49ED8CBE" w14:textId="5524E9F6" w:rsidR="008D1A62" w:rsidRDefault="0054229B" w:rsidP="00F565E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parameters/features, this study employed a min-max normalization. The scaling of both the training and holdout set used the </w:t>
      </w:r>
      <w:r w:rsidR="00AE5ED5">
        <w:rPr>
          <w:highlight w:val="white"/>
          <w:lang w:val="en-US"/>
        </w:rPr>
        <w:lastRenderedPageBreak/>
        <w:t xml:space="preserve">minimum and maximum values from the training set to ensure no information could flow from the training to the holdout set </w:t>
      </w:r>
      <w:r w:rsidR="00AE5ED5">
        <w:rPr>
          <w:highlight w:val="white"/>
          <w:lang w:val="en-US"/>
        </w:rPr>
        <w:fldChar w:fldCharType="begin"/>
      </w:r>
      <w:r w:rsidR="00AE5ED5">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 could have been to standardize the features instead.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53726373" w14:textId="0139F177" w:rsidR="00DB359E" w:rsidRPr="00DB359E" w:rsidRDefault="0054229B" w:rsidP="00F565EF">
      <w:pPr>
        <w:rPr>
          <w:lang w:val="en-US"/>
        </w:rPr>
      </w:pPr>
      <w:r w:rsidRPr="0054229B">
        <w:rPr>
          <w:b/>
          <w:bCs/>
          <w:highlight w:val="white"/>
          <w:lang w:val="en-US"/>
        </w:rPr>
        <w:t>5) Feature selection.</w:t>
      </w:r>
      <w:r w:rsidR="00A710E0">
        <w:rPr>
          <w:highlight w:val="white"/>
          <w:lang w:val="en-US"/>
        </w:rPr>
        <w:t xml:space="preserve"> LASSO regularization was utilized for feature selection in this study. </w:t>
      </w:r>
      <w:r w:rsidR="00A710E0">
        <w:rPr>
          <w:lang w:val="en-US"/>
        </w:rPr>
        <w:t xml:space="preserve">Choosing one specific feature selection technique over another should in theory not have a large impact on performance in classification. Much theory supports the choice being somewhat arbitrary, but in practice it sometimes is not </w:t>
      </w:r>
      <w:r w:rsidR="00A710E0">
        <w:rPr>
          <w:lang w:val="en-US"/>
        </w:rPr>
        <w:fldChar w:fldCharType="begin"/>
      </w:r>
      <w:r w:rsidR="00A710E0">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A710E0">
        <w:rPr>
          <w:lang w:val="en-US"/>
        </w:rPr>
        <w:fldChar w:fldCharType="separate"/>
      </w:r>
      <w:r w:rsidR="00A710E0" w:rsidRPr="00D501EA">
        <w:rPr>
          <w:rFonts w:cs="Calibri"/>
          <w:lang w:val="en-US"/>
        </w:rPr>
        <w:t>(Oreski et al., 2017)</w:t>
      </w:r>
      <w:r w:rsidR="00A710E0">
        <w:rPr>
          <w:lang w:val="en-US"/>
        </w:rPr>
        <w:fldChar w:fldCharType="end"/>
      </w:r>
      <w:r w:rsidR="00A710E0">
        <w:rPr>
          <w:lang w:val="en-US"/>
        </w:rPr>
        <w:t xml:space="preserve">. 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 – the best individually performing feature selection techniques depend on both the dataset and the classifier used</w:t>
      </w:r>
      <w:r w:rsidR="00BB0A5C">
        <w:rPr>
          <w:lang w:val="en-US"/>
        </w:rPr>
        <w:t>. There simply is no silver bullet method</w:t>
      </w:r>
      <w:r w:rsidR="00D24302">
        <w:rPr>
          <w:lang w:val="en-US"/>
        </w:rPr>
        <w:t xml:space="preserve"> </w:t>
      </w:r>
      <w:r w:rsidR="00D24302">
        <w:rPr>
          <w:lang w:val="en-US"/>
        </w:rPr>
        <w:fldChar w:fldCharType="begin"/>
      </w:r>
      <w:r w:rsidR="00D24302">
        <w:rPr>
          <w:lang w:val="en-US"/>
        </w:rPr>
        <w:instrText xml:space="preserve"> ADDIN ZOTERO_ITEM CSL_CITATION {"citationID":"hVYWQcbS","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D24302">
        <w:rPr>
          <w:lang w:val="en-US"/>
        </w:rPr>
        <w:fldChar w:fldCharType="separate"/>
      </w:r>
      <w:r w:rsidR="00D24302" w:rsidRPr="00D24302">
        <w:rPr>
          <w:rFonts w:cs="Calibri"/>
          <w:szCs w:val="24"/>
          <w:lang w:val="en-US"/>
        </w:rPr>
        <w:t>(Jović et al., 2015)</w:t>
      </w:r>
      <w:r w:rsidR="00D24302">
        <w:rPr>
          <w:lang w:val="en-US"/>
        </w:rPr>
        <w:fldChar w:fldCharType="end"/>
      </w:r>
      <w:r w:rsidR="00D24302">
        <w:rPr>
          <w:lang w:val="en-US"/>
        </w:rPr>
        <w:t>.</w:t>
      </w:r>
      <w:r w:rsidR="00DC4536">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 instead of choosing only one technique.</w:t>
      </w:r>
    </w:p>
    <w:p w14:paraId="1C863B4E" w14:textId="5B14E8BE" w:rsidR="003D780A" w:rsidRPr="00BF7876" w:rsidRDefault="001E49FD" w:rsidP="00BF7876">
      <w:pPr>
        <w:ind w:firstLine="0"/>
        <w:rPr>
          <w:lang w:val="en-US"/>
        </w:rPr>
      </w:pPr>
      <w:r>
        <w:rPr>
          <w:lang w:val="en-US"/>
        </w:rPr>
        <w:t>Principal Component Analysis (PCA)</w:t>
      </w:r>
      <w:r w:rsidR="001610DE">
        <w:rPr>
          <w:lang w:val="en-US"/>
        </w:rPr>
        <w:t xml:space="preserve"> 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 This was also the case in</w:t>
      </w:r>
      <w:r w:rsidR="00A372CC">
        <w:rPr>
          <w:lang w:val="en-US"/>
        </w:rPr>
        <w:t xml:space="preserve"> the original paper where multiple feature selection techniques were used. </w:t>
      </w:r>
      <w:r w:rsidR="00E94581">
        <w:rPr>
          <w:lang w:val="en-US"/>
        </w:rPr>
        <w:fldChar w:fldCharType="begin"/>
      </w:r>
      <w:r w:rsidR="00A372CC">
        <w:rPr>
          <w:lang w:val="en-US"/>
        </w:rPr>
        <w:instrText xml:space="preserve"> ADDIN ZOTERO_ITEM CSL_CITATION {"citationID":"oMF086j3","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E94581">
        <w:rPr>
          <w:lang w:val="en-US"/>
        </w:rPr>
        <w:fldChar w:fldCharType="separate"/>
      </w:r>
      <w:r w:rsidR="00A372CC" w:rsidRPr="00A372CC">
        <w:rPr>
          <w:rFonts w:cs="Calibri"/>
          <w:lang w:val="en-US"/>
        </w:rPr>
        <w:t>(Abdi &amp; Williams, 2010; Chakraborty et al., 2018; Sun et al., 2019)</w:t>
      </w:r>
      <w:r w:rsidR="00E94581">
        <w:rPr>
          <w:lang w:val="en-US"/>
        </w:rPr>
        <w:fldChar w:fldCharType="end"/>
      </w:r>
      <w:r w:rsidR="00B34650">
        <w:rPr>
          <w:lang w:val="en-US"/>
        </w:rPr>
        <w:t xml:space="preserve">. </w:t>
      </w:r>
      <w:r w:rsidR="00B34650">
        <w:rPr>
          <w:highlight w:val="white"/>
          <w:lang w:val="en-US"/>
        </w:rPr>
        <w:t>PCA</w:t>
      </w:r>
      <w:r w:rsidR="00AD434D">
        <w:rPr>
          <w:highlight w:val="white"/>
          <w:lang w:val="en-US"/>
        </w:rPr>
        <w:t xml:space="preserve"> </w:t>
      </w:r>
      <w:r w:rsidR="00B34650">
        <w:rPr>
          <w:highlight w:val="white"/>
          <w:lang w:val="en-US"/>
        </w:rPr>
        <w:t>reduces the dimensionality (number of features) of each data point (each recording), by generating a smaller number of new ‘principal components</w:t>
      </w:r>
      <w:r w:rsidR="00AF6B6F">
        <w:rPr>
          <w:highlight w:val="white"/>
          <w:lang w:val="en-US"/>
        </w:rPr>
        <w:t>’</w:t>
      </w:r>
      <w:r w:rsidR="00B34650">
        <w:rPr>
          <w:highlight w:val="white"/>
          <w:lang w:val="en-US"/>
        </w:rPr>
        <w:t xml:space="preserve"> (dimensions) while preserving as much as the </w:t>
      </w:r>
      <w:r w:rsidR="00EF52A2">
        <w:rPr>
          <w:highlight w:val="white"/>
          <w:lang w:val="en-US"/>
        </w:rPr>
        <w:t xml:space="preserve">variation in the data as </w:t>
      </w:r>
      <w:r w:rsidR="00B34650">
        <w:rPr>
          <w:highlight w:val="white"/>
          <w:lang w:val="en-US"/>
        </w:rPr>
        <w:t xml:space="preserve">possible </w:t>
      </w:r>
      <w:r w:rsidR="00B34650">
        <w:rPr>
          <w:highlight w:val="white"/>
          <w:lang w:val="en-US"/>
        </w:rPr>
        <w:fldChar w:fldCharType="begin"/>
      </w:r>
      <w:r w:rsidR="00B34650">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34650">
        <w:rPr>
          <w:highlight w:val="white"/>
          <w:lang w:val="en-US"/>
        </w:rPr>
        <w:fldChar w:fldCharType="separate"/>
      </w:r>
      <w:r w:rsidR="00B34650" w:rsidRPr="00B6206C">
        <w:rPr>
          <w:rFonts w:cs="Calibri"/>
          <w:highlight w:val="white"/>
          <w:lang w:val="en-US"/>
        </w:rPr>
        <w:t>(Abdi &amp; Williams, 2010)</w:t>
      </w:r>
      <w:r w:rsidR="00B34650">
        <w:rPr>
          <w:highlight w:val="white"/>
          <w:lang w:val="en-US"/>
        </w:rPr>
        <w:fldChar w:fldCharType="end"/>
      </w:r>
      <w:r w:rsidR="00B34650">
        <w:rPr>
          <w:highlight w:val="white"/>
          <w:lang w:val="en-US"/>
        </w:rPr>
        <w:t>.</w:t>
      </w:r>
      <w:r w:rsidR="00B34650">
        <w:rPr>
          <w:lang w:val="en-US"/>
        </w:rPr>
        <w:t xml:space="preserve"> The latter feature selection technique diminishes the interpretability of the model</w:t>
      </w:r>
      <w:r w:rsidR="00384F84">
        <w:rPr>
          <w:lang w:val="en-US"/>
        </w:rPr>
        <w:t xml:space="preserve"> as opposed to the former</w:t>
      </w:r>
      <w:r w:rsidR="00B34650">
        <w:rPr>
          <w:lang w:val="en-US"/>
        </w:rPr>
        <w:t>, given that the original acoustic features are convoluted in the new principal components.</w:t>
      </w:r>
      <w:r w:rsidR="00264365">
        <w:rPr>
          <w:lang w:val="en-US"/>
        </w:rPr>
        <w:t xml:space="preserve"> LASSO allows for investigations into which features where most important for classification.</w:t>
      </w:r>
      <w:r w:rsidR="00B34650">
        <w:rPr>
          <w:lang w:val="en-US"/>
        </w:rPr>
        <w:br/>
      </w:r>
      <w:r w:rsidR="0036022E">
        <w:rPr>
          <w:lang w:val="en-US"/>
        </w:rPr>
        <w:t xml:space="preserve">Given that both PCA and LASSO have been known to perform similarly well, it </w:t>
      </w:r>
      <w:r w:rsidR="001C1D87">
        <w:rPr>
          <w:lang w:val="en-US"/>
        </w:rPr>
        <w:t>is therefore 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the acoustic features from ‘</w:t>
      </w:r>
      <w:proofErr w:type="spellStart"/>
      <w:r w:rsidR="001C1D87">
        <w:rPr>
          <w:rFonts w:asciiTheme="majorHAnsi" w:eastAsia="Times New Roman" w:hAnsiTheme="majorHAnsi" w:cstheme="majorHAnsi"/>
          <w:lang w:val="en-US"/>
        </w:rPr>
        <w:t>emobase</w:t>
      </w:r>
      <w:proofErr w:type="spellEnd"/>
      <w:r w:rsidR="001C1D87">
        <w:rPr>
          <w:rFonts w:asciiTheme="majorHAnsi" w:eastAsia="Times New Roman" w:hAnsiTheme="majorHAnsi" w:cstheme="majorHAnsi"/>
          <w:lang w:val="en-US"/>
        </w:rPr>
        <w:t xml:space="preserv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E2E7E">
        <w:rPr>
          <w:rFonts w:asciiTheme="majorHAnsi" w:eastAsia="Times New Roman" w:hAnsiTheme="majorHAnsi" w:cstheme="majorHAnsi"/>
          <w:lang w:val="en-US"/>
        </w:rPr>
        <w:t xml:space="preserve">in theory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525DD305" w14:textId="5144D0D9" w:rsidR="00393622" w:rsidRPr="004E7F2E" w:rsidRDefault="003D780A" w:rsidP="0010469E">
      <w:pPr>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As </w:t>
      </w:r>
      <w:r w:rsidR="005D0715">
        <w:rPr>
          <w:highlight w:val="white"/>
          <w:lang w:val="en-US"/>
        </w:rPr>
        <w:t>this study had both a testing and a holdout set, it was possible to tune the parameters for optimal classification</w:t>
      </w:r>
      <w:r w:rsidR="00AC047C">
        <w:rPr>
          <w:highlight w:val="white"/>
          <w:lang w:val="en-US"/>
        </w:rPr>
        <w:t>.</w:t>
      </w:r>
      <w:r w:rsidR="00C00DC6">
        <w:rPr>
          <w:highlight w:val="white"/>
          <w:lang w:val="en-US"/>
        </w:rPr>
        <w:t xml:space="preserve"> The model was trained on the training data, and subsequently tested on the test data using a grid of different hyperparameters relevant to linear kernel SVM. The hyperparameter values resulting in the best classification on the test set were used</w:t>
      </w:r>
      <w:r w:rsidR="00AC3697">
        <w:rPr>
          <w:highlight w:val="white"/>
          <w:lang w:val="en-US"/>
        </w:rPr>
        <w:t xml:space="preserve"> for the models. This enabled an optimal tuning of the models for the best predictions on the holdout set, without overfitting to the holdout set.</w:t>
      </w:r>
      <w:r w:rsidR="00800ED0">
        <w:rPr>
          <w:highlight w:val="white"/>
          <w:lang w:val="en-US"/>
        </w:rPr>
        <w:t xml:space="preserve"> This is also the background for proposing a split that entails both having a training, testing and a holdout set in the general pipeline. Using cross-validation on the whole dataset would have allowed for using </w:t>
      </w:r>
      <w:proofErr w:type="gramStart"/>
      <w:r w:rsidR="00800ED0">
        <w:rPr>
          <w:highlight w:val="white"/>
          <w:lang w:val="en-US"/>
        </w:rPr>
        <w:t>all of</w:t>
      </w:r>
      <w:proofErr w:type="gramEnd"/>
      <w:r w:rsidR="00800ED0">
        <w:rPr>
          <w:highlight w:val="white"/>
          <w:lang w:val="en-US"/>
        </w:rPr>
        <w:t xml:space="preserve"> the data for </w:t>
      </w:r>
      <w:r w:rsidR="00451C23">
        <w:rPr>
          <w:highlight w:val="white"/>
          <w:lang w:val="en-US"/>
        </w:rPr>
        <w:t>training, but it does not allow for hyperparameter tuning.</w:t>
      </w:r>
    </w:p>
    <w:p w14:paraId="0011C291" w14:textId="5F4E966F" w:rsidR="00D56BE0" w:rsidRDefault="00393622" w:rsidP="00D56BE0">
      <w:pPr>
        <w:rPr>
          <w:lang w:val="en-US"/>
        </w:rPr>
      </w:pPr>
      <w:r w:rsidRPr="00DA57C8">
        <w:rPr>
          <w:b/>
          <w:bCs/>
          <w:highlight w:val="white"/>
          <w:lang w:val="en-US"/>
        </w:rPr>
        <w:lastRenderedPageBreak/>
        <w:t>9) Validation.</w:t>
      </w:r>
      <w:r w:rsidR="00DA57C8">
        <w:rPr>
          <w:highlight w:val="white"/>
          <w:lang w:val="en-US"/>
        </w:rPr>
        <w:t xml:space="preserve"> </w:t>
      </w:r>
      <w:r w:rsidR="0036028E">
        <w:rPr>
          <w:highlight w:val="white"/>
          <w:lang w:val="en-US"/>
        </w:rPr>
        <w:t xml:space="preserve">When validating the model on the final testing set, it is important to evaluate performance. F1-scores gives an accurate, unbiased and easy overview for a model’s performance. </w:t>
      </w:r>
      <w:r w:rsidR="00D56BE0">
        <w:rPr>
          <w:highlight w:val="white"/>
          <w:lang w:val="en-US"/>
        </w:rPr>
        <w:t xml:space="preserve">Confusion </w:t>
      </w:r>
      <w:r w:rsidR="00175CB0">
        <w:rPr>
          <w:highlight w:val="white"/>
          <w:lang w:val="en-US"/>
        </w:rPr>
        <w:t>matrices,</w:t>
      </w:r>
      <w:r w:rsidR="00D56BE0">
        <w:rPr>
          <w:highlight w:val="white"/>
          <w:lang w:val="en-US"/>
        </w:rPr>
        <w:t xml:space="preserve"> however, remain the most important tool in documenting performance as they provide the </w:t>
      </w:r>
      <w:r w:rsidR="00B24621">
        <w:rPr>
          <w:highlight w:val="white"/>
          <w:lang w:val="en-US"/>
        </w:rPr>
        <w:t>raw scores</w:t>
      </w:r>
      <w:r w:rsidR="00D56BE0">
        <w:rPr>
          <w:highlight w:val="white"/>
          <w:lang w:val="en-US"/>
        </w:rPr>
        <w:t xml:space="preserve"> that all performance measures are </w:t>
      </w:r>
      <w:r w:rsidR="00EF734F">
        <w:rPr>
          <w:highlight w:val="white"/>
          <w:lang w:val="en-US"/>
        </w:rPr>
        <w:t>calculated from</w:t>
      </w:r>
      <w:r w:rsidR="00D56BE0">
        <w:rPr>
          <w:highlight w:val="white"/>
          <w:lang w:val="en-US"/>
        </w:rPr>
        <w:t xml:space="preserve">. If anything is missing, it should be </w:t>
      </w:r>
      <w:r w:rsidR="0036028E">
        <w:rPr>
          <w:highlight w:val="white"/>
          <w:lang w:val="en-US"/>
        </w:rPr>
        <w:t xml:space="preserve">ROC-curves </w:t>
      </w:r>
      <w:r w:rsidR="00D56BE0">
        <w:rPr>
          <w:highlight w:val="white"/>
          <w:lang w:val="en-US"/>
        </w:rPr>
        <w:t xml:space="preserve">– these </w:t>
      </w:r>
      <w:r w:rsidR="009158E0">
        <w:rPr>
          <w:highlight w:val="white"/>
          <w:lang w:val="en-US"/>
        </w:rPr>
        <w:t xml:space="preserve">could have </w:t>
      </w:r>
      <w:r w:rsidR="0036028E">
        <w:rPr>
          <w:highlight w:val="white"/>
          <w:lang w:val="en-US"/>
        </w:rPr>
        <w:t>show</w:t>
      </w:r>
      <w:r w:rsidR="009158E0">
        <w:rPr>
          <w:highlight w:val="white"/>
          <w:lang w:val="en-US"/>
        </w:rPr>
        <w:t>ed</w:t>
      </w:r>
      <w:r w:rsidR="0036028E">
        <w:rPr>
          <w:highlight w:val="white"/>
          <w:lang w:val="en-US"/>
        </w:rPr>
        <w:t xml:space="preserve"> the tradeoff between sensitivity and specificity at different </w:t>
      </w:r>
      <w:r w:rsidR="00D56BE0">
        <w:rPr>
          <w:highlight w:val="white"/>
          <w:lang w:val="en-US"/>
        </w:rPr>
        <w:t xml:space="preserve">classification </w:t>
      </w:r>
      <w:r w:rsidR="0036028E">
        <w:rPr>
          <w:highlight w:val="white"/>
          <w:lang w:val="en-US"/>
        </w:rPr>
        <w:t>thresholds could also have been provided.</w:t>
      </w:r>
    </w:p>
    <w:p w14:paraId="27393AEE" w14:textId="67BA25CB" w:rsidR="00255C0F" w:rsidRDefault="009F0AD5" w:rsidP="00D556CB">
      <w:pPr>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 xml:space="preserve">the issues in the current literatur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BE701A">
        <w:rPr>
          <w:lang w:val="en-US"/>
        </w:rPr>
        <w:t xml:space="preserve"> </w:t>
      </w:r>
      <w:r w:rsidR="006268CF">
        <w:rPr>
          <w:lang w:val="en-US"/>
        </w:rPr>
        <w:t>–</w:t>
      </w:r>
      <w:r w:rsidR="00BE701A">
        <w:rPr>
          <w:lang w:val="en-US"/>
        </w:rPr>
        <w:t xml:space="preserve"> </w:t>
      </w:r>
      <w:r w:rsidR="006268CF">
        <w:rPr>
          <w:lang w:val="en-US"/>
        </w:rPr>
        <w:t xml:space="preserve">just </w:t>
      </w:r>
      <w:r w:rsidR="00137310">
        <w:rPr>
          <w:lang w:val="en-US"/>
        </w:rPr>
        <w:t xml:space="preserve">as all good research </w:t>
      </w:r>
      <w:proofErr w:type="gramStart"/>
      <w:r w:rsidR="006268CF">
        <w:rPr>
          <w:lang w:val="en-US"/>
        </w:rPr>
        <w:t>has to</w:t>
      </w:r>
      <w:proofErr w:type="gramEnd"/>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 xml:space="preserve">The specific choices for each step have moreover been discussed, both in terms of their consequences but also in terms of their </w:t>
      </w:r>
      <w:r w:rsidR="0081207C">
        <w:rPr>
          <w:lang w:val="en-US"/>
        </w:rPr>
        <w:t>potential alternatives.</w:t>
      </w:r>
      <w:r w:rsidR="00D556CB">
        <w:rPr>
          <w:lang w:val="en-US"/>
        </w:rPr>
        <w:br/>
      </w:r>
    </w:p>
    <w:p w14:paraId="16958342" w14:textId="59A31D45" w:rsidR="00ED7F50" w:rsidRDefault="00B42A6C" w:rsidP="00D556CB">
      <w:pPr>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002FF69A" w:rsidR="000C280E" w:rsidRDefault="0065538A" w:rsidP="00541A4C">
      <w:pPr>
        <w:pStyle w:val="Heading2"/>
        <w:ind w:firstLine="0"/>
        <w:rPr>
          <w:rFonts w:asciiTheme="majorHAnsi" w:hAnsiTheme="majorHAnsi" w:cstheme="majorHAnsi"/>
          <w:highlight w:val="white"/>
          <w:lang w:val="en-US"/>
        </w:rPr>
      </w:pPr>
      <w:bookmarkStart w:id="34" w:name="_Toc59011371"/>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8011C9">
        <w:rPr>
          <w:rFonts w:asciiTheme="majorHAnsi" w:hAnsiTheme="majorHAnsi" w:cstheme="majorHAnsi"/>
          <w:highlight w:val="white"/>
          <w:lang w:val="en-US"/>
        </w:rPr>
        <w:t>P</w:t>
      </w:r>
      <w:r w:rsidR="00B50646">
        <w:rPr>
          <w:rFonts w:asciiTheme="majorHAnsi" w:hAnsiTheme="majorHAnsi" w:cstheme="majorHAnsi"/>
          <w:highlight w:val="white"/>
          <w:lang w:val="en-US"/>
        </w:rPr>
        <w:t>rospects and limitations</w:t>
      </w:r>
      <w:r w:rsidR="008011C9">
        <w:rPr>
          <w:rFonts w:asciiTheme="majorHAnsi" w:hAnsiTheme="majorHAnsi" w:cstheme="majorHAnsi"/>
          <w:highlight w:val="white"/>
          <w:lang w:val="en-US"/>
        </w:rPr>
        <w:t xml:space="preserve"> of the proposed overall pipeline</w:t>
      </w:r>
      <w:bookmarkEnd w:id="34"/>
    </w:p>
    <w:p w14:paraId="066BE7A2" w14:textId="10371E3B" w:rsidR="00296CB1" w:rsidRDefault="00296CB1" w:rsidP="002D04CB">
      <w:pPr>
        <w:rPr>
          <w:highlight w:val="white"/>
          <w:lang w:val="en-US"/>
        </w:rPr>
      </w:pPr>
      <w:r>
        <w:rPr>
          <w:highlight w:val="white"/>
          <w:lang w:val="en-US"/>
        </w:rPr>
        <w:t>Overall pipeline (not individual steps, but the thing from introduction)</w:t>
      </w:r>
    </w:p>
    <w:p w14:paraId="0364A7E8" w14:textId="0F09CF8C" w:rsidR="002D04CB" w:rsidRDefault="00922E84" w:rsidP="002D04CB">
      <w:pPr>
        <w:rPr>
          <w:highlight w:val="white"/>
          <w:lang w:val="en-US"/>
        </w:rPr>
      </w:pPr>
      <w:r>
        <w:rPr>
          <w:highlight w:val="white"/>
          <w:lang w:val="en-US"/>
        </w:rPr>
        <w:t xml:space="preserve">1. Good things mentioned in the introduction, shortly </w:t>
      </w:r>
      <w:r w:rsidR="00CC1ECE">
        <w:rPr>
          <w:highlight w:val="white"/>
          <w:lang w:val="en-US"/>
        </w:rPr>
        <w:t>summarized</w:t>
      </w:r>
      <w:r w:rsidR="000C1EA0">
        <w:rPr>
          <w:highlight w:val="white"/>
          <w:lang w:val="en-US"/>
        </w:rPr>
        <w:t>… end with “But limitations!”</w:t>
      </w:r>
    </w:p>
    <w:p w14:paraId="035506BB" w14:textId="7D942984" w:rsidR="00CC1ECE" w:rsidRDefault="00CC1ECE" w:rsidP="00CC1ECE">
      <w:pPr>
        <w:pStyle w:val="BodyText"/>
        <w:rPr>
          <w:highlight w:val="white"/>
          <w:lang w:val="en-US"/>
        </w:rPr>
      </w:pPr>
    </w:p>
    <w:p w14:paraId="3809A271" w14:textId="2693952B" w:rsidR="00CC1ECE" w:rsidRDefault="00CC1ECE" w:rsidP="00CC1ECE">
      <w:pPr>
        <w:pStyle w:val="BodyText"/>
        <w:rPr>
          <w:highlight w:val="white"/>
          <w:lang w:val="en-US"/>
        </w:rPr>
      </w:pPr>
      <w:r>
        <w:rPr>
          <w:highlight w:val="white"/>
          <w:lang w:val="en-US"/>
        </w:rPr>
        <w:t>2. Limitations</w:t>
      </w:r>
      <w:r w:rsidR="00584E51">
        <w:rPr>
          <w:highlight w:val="white"/>
          <w:lang w:val="en-US"/>
        </w:rPr>
        <w:t xml:space="preserve"> (some of which were found from doing a replication)</w:t>
      </w:r>
    </w:p>
    <w:p w14:paraId="4744FFDE" w14:textId="3D18BD38" w:rsidR="00A377BB" w:rsidRDefault="00A377BB" w:rsidP="00CC1ECE">
      <w:pPr>
        <w:pStyle w:val="BodyText"/>
        <w:rPr>
          <w:highlight w:val="white"/>
          <w:lang w:val="en-US"/>
        </w:rPr>
      </w:pPr>
    </w:p>
    <w:p w14:paraId="791FD173" w14:textId="1AFFBD0C" w:rsidR="00A377BB" w:rsidRPr="00CC1ECE" w:rsidRDefault="00A377BB" w:rsidP="00CC1ECE">
      <w:pPr>
        <w:pStyle w:val="BodyText"/>
        <w:rPr>
          <w:highlight w:val="white"/>
          <w:lang w:val="en-US"/>
        </w:rPr>
      </w:pPr>
      <w:r>
        <w:rPr>
          <w:highlight w:val="white"/>
          <w:lang w:val="en-US"/>
        </w:rPr>
        <w:t xml:space="preserve">3. Something about </w:t>
      </w:r>
      <w:r w:rsidR="00FC6C5B">
        <w:rPr>
          <w:highlight w:val="white"/>
          <w:lang w:val="en-US"/>
        </w:rPr>
        <w:t xml:space="preserve">the </w:t>
      </w:r>
      <w:r w:rsidR="00154DD9">
        <w:rPr>
          <w:highlight w:val="white"/>
          <w:lang w:val="en-US"/>
        </w:rPr>
        <w:t>futur</w:t>
      </w:r>
      <w:r w:rsidR="00730BA5">
        <w:rPr>
          <w:highlight w:val="white"/>
          <w:lang w:val="en-US"/>
        </w:rPr>
        <w:t>e</w:t>
      </w:r>
      <w:r>
        <w:rPr>
          <w:highlight w:val="white"/>
          <w:lang w:val="en-US"/>
        </w:rPr>
        <w:t>? Future development?</w:t>
      </w:r>
      <w:r w:rsidR="00367615">
        <w:rPr>
          <w:highlight w:val="white"/>
          <w:lang w:val="en-US"/>
        </w:rPr>
        <w:t xml:space="preserve"> Future research?</w:t>
      </w:r>
      <w:r w:rsidR="007F72B8">
        <w:rPr>
          <w:highlight w:val="white"/>
          <w:lang w:val="en-US"/>
        </w:rPr>
        <w:t xml:space="preserve"> Looking forwards</w:t>
      </w:r>
    </w:p>
    <w:p w14:paraId="04EDA888" w14:textId="2C6726B3" w:rsidR="002D04CB" w:rsidRDefault="002D04CB" w:rsidP="002D04CB">
      <w:pPr>
        <w:pStyle w:val="BodyText"/>
        <w:rPr>
          <w:highlight w:val="white"/>
          <w:lang w:val="en-US"/>
        </w:rPr>
      </w:pPr>
    </w:p>
    <w:p w14:paraId="5E646376" w14:textId="02C7014F" w:rsidR="005E7C4B" w:rsidRPr="002D307B" w:rsidRDefault="00F07CD2" w:rsidP="00541A4C">
      <w:pPr>
        <w:pStyle w:val="Heading1"/>
        <w:ind w:firstLine="0"/>
        <w:rPr>
          <w:rFonts w:asciiTheme="majorHAnsi" w:hAnsiTheme="majorHAnsi" w:cstheme="majorHAnsi"/>
          <w:highlight w:val="white"/>
          <w:lang w:val="en-US"/>
        </w:rPr>
      </w:pPr>
      <w:bookmarkStart w:id="35" w:name="_Toc59011372"/>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4A99C338" w14:textId="77777777" w:rsidR="006F0915" w:rsidRPr="006F0915" w:rsidRDefault="0085226C" w:rsidP="006F0915">
      <w:pPr>
        <w:pStyle w:val="Bibliography"/>
        <w:rPr>
          <w:lang w:val="en-US"/>
        </w:rPr>
      </w:pPr>
      <w:r w:rsidRPr="002D307B">
        <w:rPr>
          <w:rFonts w:asciiTheme="majorHAnsi" w:eastAsia="Times New Roman" w:hAnsiTheme="majorHAnsi" w:cstheme="majorHAnsi"/>
          <w:highlight w:val="white"/>
          <w:lang w:val="en-US"/>
        </w:rPr>
        <w:fldChar w:fldCharType="begin"/>
      </w:r>
      <w:r w:rsidR="0008350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6F0915" w:rsidRPr="006F0915">
        <w:rPr>
          <w:lang w:val="en-US"/>
        </w:rPr>
        <w:t xml:space="preserve">Abdi, H., &amp; Williams, L. J. (2010). Principal component analysis. </w:t>
      </w:r>
      <w:r w:rsidR="006F0915" w:rsidRPr="006F0915">
        <w:rPr>
          <w:i/>
          <w:iCs/>
          <w:lang w:val="en-US"/>
        </w:rPr>
        <w:t>Wiley Interdisciplinary Reviews: Computational Statistics</w:t>
      </w:r>
      <w:r w:rsidR="006F0915" w:rsidRPr="006F0915">
        <w:rPr>
          <w:lang w:val="en-US"/>
        </w:rPr>
        <w:t xml:space="preserve">, </w:t>
      </w:r>
      <w:r w:rsidR="006F0915" w:rsidRPr="006F0915">
        <w:rPr>
          <w:i/>
          <w:iCs/>
          <w:lang w:val="en-US"/>
        </w:rPr>
        <w:t>2</w:t>
      </w:r>
      <w:r w:rsidR="006F0915" w:rsidRPr="006F0915">
        <w:rPr>
          <w:lang w:val="en-US"/>
        </w:rPr>
        <w:t>(4), 433–459.</w:t>
      </w:r>
    </w:p>
    <w:p w14:paraId="07E30CA5" w14:textId="77777777" w:rsidR="006F0915" w:rsidRPr="006F0915" w:rsidRDefault="006F0915" w:rsidP="006F0915">
      <w:pPr>
        <w:pStyle w:val="Bibliography"/>
        <w:rPr>
          <w:lang w:val="en-US"/>
        </w:rPr>
      </w:pPr>
      <w:r w:rsidRPr="006F0915">
        <w:rPr>
          <w:lang w:val="en-US"/>
        </w:rPr>
        <w:lastRenderedPageBreak/>
        <w:t xml:space="preserve">Abell, F., </w:t>
      </w:r>
      <w:proofErr w:type="spellStart"/>
      <w:r w:rsidRPr="006F0915">
        <w:rPr>
          <w:lang w:val="en-US"/>
        </w:rPr>
        <w:t>Happé</w:t>
      </w:r>
      <w:proofErr w:type="spellEnd"/>
      <w:r w:rsidRPr="006F0915">
        <w:rPr>
          <w:lang w:val="en-US"/>
        </w:rPr>
        <w:t xml:space="preserve">, F., &amp; </w:t>
      </w:r>
      <w:proofErr w:type="spellStart"/>
      <w:r w:rsidRPr="006F0915">
        <w:rPr>
          <w:lang w:val="en-US"/>
        </w:rPr>
        <w:t>Frith</w:t>
      </w:r>
      <w:proofErr w:type="spellEnd"/>
      <w:r w:rsidRPr="006F0915">
        <w:rPr>
          <w:lang w:val="en-US"/>
        </w:rPr>
        <w:t xml:space="preserve">, U. (2000). Do triangles play tricks? Attribution of mental states to animated shapes in normal and abnormal development. </w:t>
      </w:r>
      <w:r w:rsidRPr="006F0915">
        <w:rPr>
          <w:i/>
          <w:iCs/>
          <w:lang w:val="en-US"/>
        </w:rPr>
        <w:t>Cognitive Development</w:t>
      </w:r>
      <w:r w:rsidRPr="006F0915">
        <w:rPr>
          <w:lang w:val="en-US"/>
        </w:rPr>
        <w:t xml:space="preserve">, </w:t>
      </w:r>
      <w:r w:rsidRPr="006F0915">
        <w:rPr>
          <w:i/>
          <w:iCs/>
          <w:lang w:val="en-US"/>
        </w:rPr>
        <w:t>15</w:t>
      </w:r>
      <w:r w:rsidRPr="006F0915">
        <w:rPr>
          <w:lang w:val="en-US"/>
        </w:rPr>
        <w:t>(1), 1–16. https://doi.org/10.1016/S0885-2014(00)00014-9</w:t>
      </w:r>
    </w:p>
    <w:p w14:paraId="2C68CC7E" w14:textId="77777777" w:rsidR="006F0915" w:rsidRPr="006F0915" w:rsidRDefault="006F0915" w:rsidP="006F0915">
      <w:pPr>
        <w:pStyle w:val="Bibliography"/>
        <w:rPr>
          <w:lang w:val="en-US"/>
        </w:rPr>
      </w:pPr>
      <w:r w:rsidRPr="006F0915">
        <w:rPr>
          <w:lang w:val="en-US"/>
        </w:rPr>
        <w:t xml:space="preserve">Andreasen, N. C., Arndt, S., </w:t>
      </w:r>
      <w:proofErr w:type="spellStart"/>
      <w:r w:rsidRPr="006F0915">
        <w:rPr>
          <w:lang w:val="en-US"/>
        </w:rPr>
        <w:t>Alliger</w:t>
      </w:r>
      <w:proofErr w:type="spellEnd"/>
      <w:r w:rsidRPr="006F0915">
        <w:rPr>
          <w:lang w:val="en-US"/>
        </w:rPr>
        <w:t xml:space="preserve">, R., Miller, D., &amp; </w:t>
      </w:r>
      <w:proofErr w:type="spellStart"/>
      <w:r w:rsidRPr="006F0915">
        <w:rPr>
          <w:lang w:val="en-US"/>
        </w:rPr>
        <w:t>Flaum</w:t>
      </w:r>
      <w:proofErr w:type="spellEnd"/>
      <w:r w:rsidRPr="006F0915">
        <w:rPr>
          <w:lang w:val="en-US"/>
        </w:rPr>
        <w:t xml:space="preserve">, M. (1995). Symptoms of schizophrenia: Methods, meanings, and mechanisms. </w:t>
      </w:r>
      <w:r w:rsidRPr="006F0915">
        <w:rPr>
          <w:i/>
          <w:iCs/>
          <w:lang w:val="en-US"/>
        </w:rPr>
        <w:t>Archives of General Psychiatry</w:t>
      </w:r>
      <w:r w:rsidRPr="006F0915">
        <w:rPr>
          <w:lang w:val="en-US"/>
        </w:rPr>
        <w:t xml:space="preserve">, </w:t>
      </w:r>
      <w:r w:rsidRPr="006F0915">
        <w:rPr>
          <w:i/>
          <w:iCs/>
          <w:lang w:val="en-US"/>
        </w:rPr>
        <w:t>52</w:t>
      </w:r>
      <w:r w:rsidRPr="006F0915">
        <w:rPr>
          <w:lang w:val="en-US"/>
        </w:rPr>
        <w:t>(5), 341–351.</w:t>
      </w:r>
    </w:p>
    <w:p w14:paraId="4B79BA3D" w14:textId="77777777" w:rsidR="006F0915" w:rsidRPr="006F0915" w:rsidRDefault="006F0915" w:rsidP="006F0915">
      <w:pPr>
        <w:pStyle w:val="Bibliography"/>
        <w:rPr>
          <w:lang w:val="en-US"/>
        </w:rPr>
      </w:pPr>
      <w:r w:rsidRPr="006F0915">
        <w:rPr>
          <w:lang w:val="en-US"/>
        </w:rPr>
        <w:t xml:space="preserve">Bearden, C. E., Wu, K. N., Caplan, R., &amp; Cannon, T. D. (2011). Thought disorder and communication deviance as predictors of outcome in youth at clinical high risk for psychosis. </w:t>
      </w:r>
      <w:r w:rsidRPr="006F0915">
        <w:rPr>
          <w:i/>
          <w:iCs/>
          <w:lang w:val="en-US"/>
        </w:rPr>
        <w:t>Journal of the American Academy of Child &amp; Adolescent Psychiatry</w:t>
      </w:r>
      <w:r w:rsidRPr="006F0915">
        <w:rPr>
          <w:lang w:val="en-US"/>
        </w:rPr>
        <w:t xml:space="preserve">, </w:t>
      </w:r>
      <w:r w:rsidRPr="006F0915">
        <w:rPr>
          <w:i/>
          <w:iCs/>
          <w:lang w:val="en-US"/>
        </w:rPr>
        <w:t>50</w:t>
      </w:r>
      <w:r w:rsidRPr="006F0915">
        <w:rPr>
          <w:lang w:val="en-US"/>
        </w:rPr>
        <w:t>(7), 669–680.</w:t>
      </w:r>
    </w:p>
    <w:p w14:paraId="17EAA668" w14:textId="77777777" w:rsidR="006F0915" w:rsidRPr="006F0915" w:rsidRDefault="006F0915" w:rsidP="006F0915">
      <w:pPr>
        <w:pStyle w:val="Bibliography"/>
        <w:rPr>
          <w:lang w:val="en-US"/>
        </w:rPr>
      </w:pPr>
      <w:r w:rsidRPr="006F0915">
        <w:rPr>
          <w:lang w:val="en-US"/>
        </w:rPr>
        <w:t xml:space="preserve">Beck, K. I., Simonsen, A., Wang, H., Yang, L., Zhou, Y., &amp; </w:t>
      </w:r>
      <w:proofErr w:type="spellStart"/>
      <w:r w:rsidRPr="006F0915">
        <w:rPr>
          <w:lang w:val="en-US"/>
        </w:rPr>
        <w:t>Bliksted</w:t>
      </w:r>
      <w:proofErr w:type="spellEnd"/>
      <w:r w:rsidRPr="006F0915">
        <w:rPr>
          <w:lang w:val="en-US"/>
        </w:rPr>
        <w:t xml:space="preserve">, V. (2020). Cross-cultural comparison of theory of mind deficits in patients with schizophrenia from China and Denmark: Different aspects of </w:t>
      </w:r>
      <w:proofErr w:type="spellStart"/>
      <w:r w:rsidRPr="006F0915">
        <w:rPr>
          <w:lang w:val="en-US"/>
        </w:rPr>
        <w:t>ToM</w:t>
      </w:r>
      <w:proofErr w:type="spellEnd"/>
      <w:r w:rsidRPr="006F0915">
        <w:rPr>
          <w:lang w:val="en-US"/>
        </w:rPr>
        <w:t xml:space="preserve"> show different results. </w:t>
      </w:r>
      <w:r w:rsidRPr="006F0915">
        <w:rPr>
          <w:i/>
          <w:iCs/>
          <w:lang w:val="en-US"/>
        </w:rPr>
        <w:t>Nordic Journal of Psychiatry</w:t>
      </w:r>
      <w:r w:rsidRPr="006F0915">
        <w:rPr>
          <w:lang w:val="en-US"/>
        </w:rPr>
        <w:t>, 1–8.</w:t>
      </w:r>
    </w:p>
    <w:p w14:paraId="1FFE9B01" w14:textId="77777777" w:rsidR="006F0915" w:rsidRPr="006F0915" w:rsidRDefault="006F0915" w:rsidP="006F0915">
      <w:pPr>
        <w:pStyle w:val="Bibliography"/>
        <w:rPr>
          <w:lang w:val="en-US"/>
        </w:rPr>
      </w:pPr>
      <w:r w:rsidRPr="006F0915">
        <w:rPr>
          <w:lang w:val="en-US"/>
        </w:rPr>
        <w:t xml:space="preserve">Bleuler, E. (1950). </w:t>
      </w:r>
      <w:r w:rsidRPr="006F0915">
        <w:rPr>
          <w:i/>
          <w:iCs/>
          <w:lang w:val="en-US"/>
        </w:rPr>
        <w:t>Dementia praecox or the group of schizophrenias.</w:t>
      </w:r>
    </w:p>
    <w:p w14:paraId="058D4A30" w14:textId="77777777" w:rsidR="006F0915" w:rsidRPr="006F0915" w:rsidRDefault="006F0915" w:rsidP="006F0915">
      <w:pPr>
        <w:pStyle w:val="Bibliography"/>
        <w:rPr>
          <w:lang w:val="en-US"/>
        </w:rPr>
      </w:pPr>
      <w:proofErr w:type="spellStart"/>
      <w:r w:rsidRPr="006F0915">
        <w:rPr>
          <w:lang w:val="en-US"/>
        </w:rPr>
        <w:t>Bliksted</w:t>
      </w:r>
      <w:proofErr w:type="spellEnd"/>
      <w:r w:rsidRPr="006F0915">
        <w:rPr>
          <w:lang w:val="en-US"/>
        </w:rPr>
        <w:t xml:space="preserve">, V., </w:t>
      </w:r>
      <w:proofErr w:type="spellStart"/>
      <w:r w:rsidRPr="006F0915">
        <w:rPr>
          <w:lang w:val="en-US"/>
        </w:rPr>
        <w:t>Fagerlund</w:t>
      </w:r>
      <w:proofErr w:type="spellEnd"/>
      <w:r w:rsidRPr="006F0915">
        <w:rPr>
          <w:lang w:val="en-US"/>
        </w:rPr>
        <w:t xml:space="preserve">, B., Weed, E., </w:t>
      </w:r>
      <w:proofErr w:type="spellStart"/>
      <w:r w:rsidRPr="006F0915">
        <w:rPr>
          <w:lang w:val="en-US"/>
        </w:rPr>
        <w:t>Frith</w:t>
      </w:r>
      <w:proofErr w:type="spellEnd"/>
      <w:r w:rsidRPr="006F0915">
        <w:rPr>
          <w:lang w:val="en-US"/>
        </w:rPr>
        <w:t xml:space="preserve">, C., &amp; </w:t>
      </w:r>
      <w:proofErr w:type="spellStart"/>
      <w:r w:rsidRPr="006F0915">
        <w:rPr>
          <w:lang w:val="en-US"/>
        </w:rPr>
        <w:t>Videbech</w:t>
      </w:r>
      <w:proofErr w:type="spellEnd"/>
      <w:r w:rsidRPr="006F0915">
        <w:rPr>
          <w:lang w:val="en-US"/>
        </w:rPr>
        <w:t xml:space="preserve">, P. (2014). Social cognition and neurocognitive deficits in first-episode schizophrenia. </w:t>
      </w:r>
      <w:r w:rsidRPr="006F0915">
        <w:rPr>
          <w:i/>
          <w:iCs/>
          <w:lang w:val="en-US"/>
        </w:rPr>
        <w:t>Schizophrenia Research</w:t>
      </w:r>
      <w:r w:rsidRPr="006F0915">
        <w:rPr>
          <w:lang w:val="en-US"/>
        </w:rPr>
        <w:t xml:space="preserve">, </w:t>
      </w:r>
      <w:r w:rsidRPr="006F0915">
        <w:rPr>
          <w:i/>
          <w:iCs/>
          <w:lang w:val="en-US"/>
        </w:rPr>
        <w:t>153</w:t>
      </w:r>
      <w:r w:rsidRPr="006F0915">
        <w:rPr>
          <w:lang w:val="en-US"/>
        </w:rPr>
        <w:t>(1), 9–17. https://doi.org/10.1016/j.schres.2014.01.010</w:t>
      </w:r>
    </w:p>
    <w:p w14:paraId="1863B83B" w14:textId="77777777" w:rsidR="006F0915" w:rsidRPr="006F0915" w:rsidRDefault="006F0915" w:rsidP="006F0915">
      <w:pPr>
        <w:pStyle w:val="Bibliography"/>
        <w:rPr>
          <w:lang w:val="en-US"/>
        </w:rPr>
      </w:pPr>
      <w:proofErr w:type="spellStart"/>
      <w:r w:rsidRPr="006F0915">
        <w:rPr>
          <w:lang w:val="en-US"/>
        </w:rPr>
        <w:t>Bliksted</w:t>
      </w:r>
      <w:proofErr w:type="spellEnd"/>
      <w:r w:rsidRPr="006F0915">
        <w:rPr>
          <w:lang w:val="en-US"/>
        </w:rPr>
        <w:t xml:space="preserve">, V., </w:t>
      </w:r>
      <w:proofErr w:type="spellStart"/>
      <w:r w:rsidRPr="006F0915">
        <w:rPr>
          <w:lang w:val="en-US"/>
        </w:rPr>
        <w:t>Frith</w:t>
      </w:r>
      <w:proofErr w:type="spellEnd"/>
      <w:r w:rsidRPr="006F0915">
        <w:rPr>
          <w:lang w:val="en-US"/>
        </w:rPr>
        <w:t xml:space="preserve">, C., </w:t>
      </w:r>
      <w:proofErr w:type="spellStart"/>
      <w:r w:rsidRPr="006F0915">
        <w:rPr>
          <w:lang w:val="en-US"/>
        </w:rPr>
        <w:t>Videbech</w:t>
      </w:r>
      <w:proofErr w:type="spellEnd"/>
      <w:r w:rsidRPr="006F0915">
        <w:rPr>
          <w:lang w:val="en-US"/>
        </w:rPr>
        <w:t xml:space="preserve">, P., </w:t>
      </w:r>
      <w:proofErr w:type="spellStart"/>
      <w:r w:rsidRPr="006F0915">
        <w:rPr>
          <w:lang w:val="en-US"/>
        </w:rPr>
        <w:t>Fagerlund</w:t>
      </w:r>
      <w:proofErr w:type="spellEnd"/>
      <w:r w:rsidRPr="006F0915">
        <w:rPr>
          <w:lang w:val="en-US"/>
        </w:rPr>
        <w:t xml:space="preserve">, B., </w:t>
      </w:r>
      <w:proofErr w:type="spellStart"/>
      <w:r w:rsidRPr="006F0915">
        <w:rPr>
          <w:lang w:val="en-US"/>
        </w:rPr>
        <w:t>Emborg</w:t>
      </w:r>
      <w:proofErr w:type="spellEnd"/>
      <w:r w:rsidRPr="006F0915">
        <w:rPr>
          <w:lang w:val="en-US"/>
        </w:rPr>
        <w:t xml:space="preserve">, C., Simonsen, A., Roepstorff, A., &amp; Campbell-Meiklejohn, D. (2019). Hyper-and </w:t>
      </w:r>
      <w:proofErr w:type="spellStart"/>
      <w:r w:rsidRPr="006F0915">
        <w:rPr>
          <w:lang w:val="en-US"/>
        </w:rPr>
        <w:t>hypomentalizing</w:t>
      </w:r>
      <w:proofErr w:type="spellEnd"/>
      <w:r w:rsidRPr="006F0915">
        <w:rPr>
          <w:lang w:val="en-US"/>
        </w:rPr>
        <w:t xml:space="preserve"> in patients with first-episode schizophrenia: FMRI and behavioral studies. </w:t>
      </w:r>
      <w:r w:rsidRPr="006F0915">
        <w:rPr>
          <w:i/>
          <w:iCs/>
          <w:lang w:val="en-US"/>
        </w:rPr>
        <w:t>Schizophrenia Bulletin</w:t>
      </w:r>
      <w:r w:rsidRPr="006F0915">
        <w:rPr>
          <w:lang w:val="en-US"/>
        </w:rPr>
        <w:t xml:space="preserve">, </w:t>
      </w:r>
      <w:r w:rsidRPr="006F0915">
        <w:rPr>
          <w:i/>
          <w:iCs/>
          <w:lang w:val="en-US"/>
        </w:rPr>
        <w:t>45</w:t>
      </w:r>
      <w:r w:rsidRPr="006F0915">
        <w:rPr>
          <w:lang w:val="en-US"/>
        </w:rPr>
        <w:t>(2), 377–385.</w:t>
      </w:r>
    </w:p>
    <w:p w14:paraId="449F6A07" w14:textId="77777777" w:rsidR="006F0915" w:rsidRPr="006F0915" w:rsidRDefault="006F0915" w:rsidP="006F0915">
      <w:pPr>
        <w:pStyle w:val="Bibliography"/>
        <w:rPr>
          <w:lang w:val="en-US"/>
        </w:rPr>
      </w:pPr>
      <w:r w:rsidRPr="006F0915">
        <w:rPr>
          <w:lang w:val="en-US"/>
        </w:rPr>
        <w:t xml:space="preserve">Bone, D., </w:t>
      </w:r>
      <w:proofErr w:type="spellStart"/>
      <w:r w:rsidRPr="006F0915">
        <w:rPr>
          <w:lang w:val="en-US"/>
        </w:rPr>
        <w:t>Chaspari</w:t>
      </w:r>
      <w:proofErr w:type="spellEnd"/>
      <w:r w:rsidRPr="006F0915">
        <w:rPr>
          <w:lang w:val="en-US"/>
        </w:rPr>
        <w:t xml:space="preserve">, T., </w:t>
      </w:r>
      <w:proofErr w:type="spellStart"/>
      <w:r w:rsidRPr="006F0915">
        <w:rPr>
          <w:lang w:val="en-US"/>
        </w:rPr>
        <w:t>Audhkhasi</w:t>
      </w:r>
      <w:proofErr w:type="spellEnd"/>
      <w:r w:rsidRPr="006F0915">
        <w:rPr>
          <w:lang w:val="en-US"/>
        </w:rPr>
        <w:t xml:space="preserve">, K., Gibson, J., </w:t>
      </w:r>
      <w:proofErr w:type="spellStart"/>
      <w:r w:rsidRPr="006F0915">
        <w:rPr>
          <w:lang w:val="en-US"/>
        </w:rPr>
        <w:t>Tsiartas</w:t>
      </w:r>
      <w:proofErr w:type="spellEnd"/>
      <w:r w:rsidRPr="006F0915">
        <w:rPr>
          <w:lang w:val="en-US"/>
        </w:rPr>
        <w:t xml:space="preserve">, A., Van </w:t>
      </w:r>
      <w:proofErr w:type="spellStart"/>
      <w:r w:rsidRPr="006F0915">
        <w:rPr>
          <w:lang w:val="en-US"/>
        </w:rPr>
        <w:t>Segbroeck</w:t>
      </w:r>
      <w:proofErr w:type="spellEnd"/>
      <w:r w:rsidRPr="006F0915">
        <w:rPr>
          <w:lang w:val="en-US"/>
        </w:rPr>
        <w:t xml:space="preserve">, M., Li, M., Lee, S., &amp; Narayanan, S. (2013). </w:t>
      </w:r>
      <w:r w:rsidRPr="006F0915">
        <w:rPr>
          <w:i/>
          <w:iCs/>
          <w:lang w:val="en-US"/>
        </w:rPr>
        <w:t>Classifying Language-Related Developmental Disorders from Speech Cues: The Promise and the Potential Confounds</w:t>
      </w:r>
      <w:r w:rsidRPr="006F0915">
        <w:rPr>
          <w:lang w:val="en-US"/>
        </w:rPr>
        <w:t>.</w:t>
      </w:r>
    </w:p>
    <w:p w14:paraId="32B36A08" w14:textId="77777777" w:rsidR="006F0915" w:rsidRPr="006F0915" w:rsidRDefault="006F0915" w:rsidP="006F0915">
      <w:pPr>
        <w:pStyle w:val="Bibliography"/>
        <w:rPr>
          <w:lang w:val="en-US"/>
        </w:rPr>
      </w:pPr>
      <w:r w:rsidRPr="006F0915">
        <w:rPr>
          <w:lang w:val="en-US"/>
        </w:rPr>
        <w:t xml:space="preserve">Chakraborty, D., Yang, Z., Tahir, Y., </w:t>
      </w:r>
      <w:proofErr w:type="spellStart"/>
      <w:r w:rsidRPr="006F0915">
        <w:rPr>
          <w:lang w:val="en-US"/>
        </w:rPr>
        <w:t>Maszczyk</w:t>
      </w:r>
      <w:proofErr w:type="spellEnd"/>
      <w:r w:rsidRPr="006F0915">
        <w:rPr>
          <w:lang w:val="en-US"/>
        </w:rPr>
        <w:t xml:space="preserve">, T., </w:t>
      </w:r>
      <w:proofErr w:type="spellStart"/>
      <w:r w:rsidRPr="006F0915">
        <w:rPr>
          <w:lang w:val="en-US"/>
        </w:rPr>
        <w:t>Dauwels</w:t>
      </w:r>
      <w:proofErr w:type="spellEnd"/>
      <w:r w:rsidRPr="006F0915">
        <w:rPr>
          <w:lang w:val="en-US"/>
        </w:rPr>
        <w:t xml:space="preserve">, J., </w:t>
      </w:r>
      <w:proofErr w:type="spellStart"/>
      <w:r w:rsidRPr="006F0915">
        <w:rPr>
          <w:lang w:val="en-US"/>
        </w:rPr>
        <w:t>Thalmann</w:t>
      </w:r>
      <w:proofErr w:type="spellEnd"/>
      <w:r w:rsidRPr="006F0915">
        <w:rPr>
          <w:lang w:val="en-US"/>
        </w:rPr>
        <w:t xml:space="preserve">, N., Zheng, J., </w:t>
      </w:r>
      <w:proofErr w:type="spellStart"/>
      <w:r w:rsidRPr="006F0915">
        <w:rPr>
          <w:lang w:val="en-US"/>
        </w:rPr>
        <w:t>Maniam</w:t>
      </w:r>
      <w:proofErr w:type="spellEnd"/>
      <w:r w:rsidRPr="006F0915">
        <w:rPr>
          <w:lang w:val="en-US"/>
        </w:rPr>
        <w:t xml:space="preserve">, Y., Amirah, N., &amp; Tan, B. L. (2018). Prediction of negative symptoms of schizophrenia from emotion related low-level speech signals. </w:t>
      </w:r>
      <w:r w:rsidRPr="006F0915">
        <w:rPr>
          <w:i/>
          <w:iCs/>
          <w:lang w:val="en-US"/>
        </w:rPr>
        <w:t>2018 IEEE International Conference on Acoustics, Speech and Signal Processing (ICASSP)</w:t>
      </w:r>
      <w:r w:rsidRPr="006F0915">
        <w:rPr>
          <w:lang w:val="en-US"/>
        </w:rPr>
        <w:t>, 6024–6028.</w:t>
      </w:r>
    </w:p>
    <w:p w14:paraId="27F7866E" w14:textId="77777777" w:rsidR="006F0915" w:rsidRPr="006F0915" w:rsidRDefault="006F0915" w:rsidP="006F0915">
      <w:pPr>
        <w:pStyle w:val="Bibliography"/>
        <w:rPr>
          <w:lang w:val="en-US"/>
        </w:rPr>
      </w:pPr>
      <w:r w:rsidRPr="006F0915">
        <w:rPr>
          <w:lang w:val="en-US"/>
        </w:rPr>
        <w:lastRenderedPageBreak/>
        <w:t xml:space="preserve">Cohen, A. S., </w:t>
      </w:r>
      <w:proofErr w:type="spellStart"/>
      <w:r w:rsidRPr="006F0915">
        <w:rPr>
          <w:lang w:val="en-US"/>
        </w:rPr>
        <w:t>Najolia</w:t>
      </w:r>
      <w:proofErr w:type="spellEnd"/>
      <w:r w:rsidRPr="006F0915">
        <w:rPr>
          <w:lang w:val="en-US"/>
        </w:rPr>
        <w:t xml:space="preserve">, G. M., Kim, Y., &amp; </w:t>
      </w:r>
      <w:proofErr w:type="spellStart"/>
      <w:r w:rsidRPr="006F0915">
        <w:rPr>
          <w:lang w:val="en-US"/>
        </w:rPr>
        <w:t>Dinzeo</w:t>
      </w:r>
      <w:proofErr w:type="spellEnd"/>
      <w:r w:rsidRPr="006F0915">
        <w:rPr>
          <w:lang w:val="en-US"/>
        </w:rPr>
        <w:t xml:space="preserve">, T. J. (2012). On the boundaries of blunt affect/alogia across severe mental illness: Implications for Research Domain Criteria. </w:t>
      </w:r>
      <w:r w:rsidRPr="006F0915">
        <w:rPr>
          <w:i/>
          <w:iCs/>
          <w:lang w:val="en-US"/>
        </w:rPr>
        <w:t>Schizophrenia Research</w:t>
      </w:r>
      <w:r w:rsidRPr="006F0915">
        <w:rPr>
          <w:lang w:val="en-US"/>
        </w:rPr>
        <w:t xml:space="preserve">, </w:t>
      </w:r>
      <w:r w:rsidRPr="006F0915">
        <w:rPr>
          <w:i/>
          <w:iCs/>
          <w:lang w:val="en-US"/>
        </w:rPr>
        <w:t>140</w:t>
      </w:r>
      <w:r w:rsidRPr="006F0915">
        <w:rPr>
          <w:lang w:val="en-US"/>
        </w:rPr>
        <w:t>(1), 41–45. https://doi.org/10.1016/j.schres.2012.07.001</w:t>
      </w:r>
    </w:p>
    <w:p w14:paraId="5DECF56A" w14:textId="77777777" w:rsidR="006F0915" w:rsidRPr="006F0915" w:rsidRDefault="006F0915" w:rsidP="006F0915">
      <w:pPr>
        <w:pStyle w:val="Bibliography"/>
        <w:rPr>
          <w:lang w:val="en-US"/>
        </w:rPr>
      </w:pPr>
      <w:r w:rsidRPr="006F0915">
        <w:rPr>
          <w:lang w:val="en-US"/>
        </w:rPr>
        <w:t xml:space="preserve">Corcoran, C. M., Mittal, V. A., Bearden, C. E., Gur, R. E., </w:t>
      </w:r>
      <w:proofErr w:type="spellStart"/>
      <w:r w:rsidRPr="006F0915">
        <w:rPr>
          <w:lang w:val="en-US"/>
        </w:rPr>
        <w:t>Hitczenko</w:t>
      </w:r>
      <w:proofErr w:type="spellEnd"/>
      <w:r w:rsidRPr="006F0915">
        <w:rPr>
          <w:lang w:val="en-US"/>
        </w:rPr>
        <w:t xml:space="preserve">, K., </w:t>
      </w:r>
      <w:proofErr w:type="spellStart"/>
      <w:r w:rsidRPr="006F0915">
        <w:rPr>
          <w:lang w:val="en-US"/>
        </w:rPr>
        <w:t>Bilgrami</w:t>
      </w:r>
      <w:proofErr w:type="spellEnd"/>
      <w:r w:rsidRPr="006F0915">
        <w:rPr>
          <w:lang w:val="en-US"/>
        </w:rPr>
        <w:t xml:space="preserve">, Z., </w:t>
      </w:r>
      <w:proofErr w:type="spellStart"/>
      <w:r w:rsidRPr="006F0915">
        <w:rPr>
          <w:lang w:val="en-US"/>
        </w:rPr>
        <w:t>Savic</w:t>
      </w:r>
      <w:proofErr w:type="spellEnd"/>
      <w:r w:rsidRPr="006F0915">
        <w:rPr>
          <w:lang w:val="en-US"/>
        </w:rPr>
        <w:t xml:space="preserve">, A., Cecchi, G. A., &amp; Wolff, P. (2020). Language as a biomarker for psychosis: A natural language processing approach. </w:t>
      </w:r>
      <w:r w:rsidRPr="006F0915">
        <w:rPr>
          <w:i/>
          <w:iCs/>
          <w:lang w:val="en-US"/>
        </w:rPr>
        <w:t>Schizophrenia Research</w:t>
      </w:r>
      <w:r w:rsidRPr="006F0915">
        <w:rPr>
          <w:lang w:val="en-US"/>
        </w:rPr>
        <w:t>.</w:t>
      </w:r>
    </w:p>
    <w:p w14:paraId="668FB9F9" w14:textId="77777777" w:rsidR="006F0915" w:rsidRPr="006F0915" w:rsidRDefault="006F0915" w:rsidP="006F0915">
      <w:pPr>
        <w:pStyle w:val="Bibliography"/>
        <w:rPr>
          <w:lang w:val="en-US"/>
        </w:rPr>
      </w:pPr>
      <w:r w:rsidRPr="006F0915">
        <w:rPr>
          <w:lang w:val="en-US"/>
        </w:rPr>
        <w:t xml:space="preserve">Covington, M. A., He, C., Brown, C., </w:t>
      </w:r>
      <w:proofErr w:type="spellStart"/>
      <w:r w:rsidRPr="006F0915">
        <w:rPr>
          <w:lang w:val="en-US"/>
        </w:rPr>
        <w:t>Naçi</w:t>
      </w:r>
      <w:proofErr w:type="spellEnd"/>
      <w:r w:rsidRPr="006F0915">
        <w:rPr>
          <w:lang w:val="en-US"/>
        </w:rPr>
        <w:t xml:space="preserve">, L., McClain, J. T., </w:t>
      </w:r>
      <w:proofErr w:type="spellStart"/>
      <w:r w:rsidRPr="006F0915">
        <w:rPr>
          <w:lang w:val="en-US"/>
        </w:rPr>
        <w:t>Fjordbak</w:t>
      </w:r>
      <w:proofErr w:type="spellEnd"/>
      <w:r w:rsidRPr="006F0915">
        <w:rPr>
          <w:lang w:val="en-US"/>
        </w:rPr>
        <w:t xml:space="preserve">, B. S., Semple, J., &amp; Brown, J. (2005). Schizophrenia and the structure of language: The linguist’s view. </w:t>
      </w:r>
      <w:r w:rsidRPr="006F0915">
        <w:rPr>
          <w:i/>
          <w:iCs/>
          <w:lang w:val="en-US"/>
        </w:rPr>
        <w:t>Schizophrenia Research</w:t>
      </w:r>
      <w:r w:rsidRPr="006F0915">
        <w:rPr>
          <w:lang w:val="en-US"/>
        </w:rPr>
        <w:t xml:space="preserve">, </w:t>
      </w:r>
      <w:r w:rsidRPr="006F0915">
        <w:rPr>
          <w:i/>
          <w:iCs/>
          <w:lang w:val="en-US"/>
        </w:rPr>
        <w:t>77</w:t>
      </w:r>
      <w:r w:rsidRPr="006F0915">
        <w:rPr>
          <w:lang w:val="en-US"/>
        </w:rPr>
        <w:t>(1), 85–98. https://doi.org/10.1016/j.schres.2005.01.016</w:t>
      </w:r>
    </w:p>
    <w:p w14:paraId="32DE76D3" w14:textId="77777777" w:rsidR="006F0915" w:rsidRPr="006F0915" w:rsidRDefault="006F0915" w:rsidP="006F0915">
      <w:pPr>
        <w:pStyle w:val="Bibliography"/>
        <w:rPr>
          <w:lang w:val="en-US"/>
        </w:rPr>
      </w:pPr>
      <w:proofErr w:type="spellStart"/>
      <w:r w:rsidRPr="006F0915">
        <w:rPr>
          <w:lang w:val="en-US"/>
        </w:rPr>
        <w:t>DeVylder</w:t>
      </w:r>
      <w:proofErr w:type="spellEnd"/>
      <w:r w:rsidRPr="006F0915">
        <w:rPr>
          <w:lang w:val="en-US"/>
        </w:rPr>
        <w:t xml:space="preserve">, J. E., </w:t>
      </w:r>
      <w:proofErr w:type="spellStart"/>
      <w:r w:rsidRPr="006F0915">
        <w:rPr>
          <w:lang w:val="en-US"/>
        </w:rPr>
        <w:t>Muchomba</w:t>
      </w:r>
      <w:proofErr w:type="spellEnd"/>
      <w:r w:rsidRPr="006F0915">
        <w:rPr>
          <w:lang w:val="en-US"/>
        </w:rPr>
        <w:t xml:space="preserve">, F. M., Gill, K. E., Ben-David, S., </w:t>
      </w:r>
      <w:proofErr w:type="spellStart"/>
      <w:r w:rsidRPr="006F0915">
        <w:rPr>
          <w:lang w:val="en-US"/>
        </w:rPr>
        <w:t>Walder</w:t>
      </w:r>
      <w:proofErr w:type="spellEnd"/>
      <w:r w:rsidRPr="006F0915">
        <w:rPr>
          <w:lang w:val="en-US"/>
        </w:rPr>
        <w:t xml:space="preserve">, D. J., Malaspina, D., &amp; Corcoran, C. M. (2014). Symptom trajectories and psychosis onset in a clinical high-risk cohort: The relevance of subthreshold thought disorder. </w:t>
      </w:r>
      <w:r w:rsidRPr="006F0915">
        <w:rPr>
          <w:i/>
          <w:iCs/>
          <w:lang w:val="en-US"/>
        </w:rPr>
        <w:t>Schizophrenia Research</w:t>
      </w:r>
      <w:r w:rsidRPr="006F0915">
        <w:rPr>
          <w:lang w:val="en-US"/>
        </w:rPr>
        <w:t xml:space="preserve">, </w:t>
      </w:r>
      <w:r w:rsidRPr="006F0915">
        <w:rPr>
          <w:i/>
          <w:iCs/>
          <w:lang w:val="en-US"/>
        </w:rPr>
        <w:t>159</w:t>
      </w:r>
      <w:r w:rsidRPr="006F0915">
        <w:rPr>
          <w:lang w:val="en-US"/>
        </w:rPr>
        <w:t>(2), 278–283. https://doi.org/10.1016/j.schres.2014.08.008</w:t>
      </w:r>
    </w:p>
    <w:p w14:paraId="1B814FAD" w14:textId="77777777" w:rsidR="006F0915" w:rsidRPr="006F0915" w:rsidRDefault="006F0915" w:rsidP="006F0915">
      <w:pPr>
        <w:pStyle w:val="Bibliography"/>
        <w:rPr>
          <w:lang w:val="en-US"/>
        </w:rPr>
      </w:pPr>
      <w:proofErr w:type="spellStart"/>
      <w:r w:rsidRPr="006F0915">
        <w:rPr>
          <w:lang w:val="en-US"/>
        </w:rPr>
        <w:t>Dietterich</w:t>
      </w:r>
      <w:proofErr w:type="spellEnd"/>
      <w:r w:rsidRPr="006F0915">
        <w:rPr>
          <w:lang w:val="en-US"/>
        </w:rPr>
        <w:t xml:space="preserve">, T. (1995). Overfitting and </w:t>
      </w:r>
      <w:proofErr w:type="spellStart"/>
      <w:r w:rsidRPr="006F0915">
        <w:rPr>
          <w:lang w:val="en-US"/>
        </w:rPr>
        <w:t>undercomputing</w:t>
      </w:r>
      <w:proofErr w:type="spellEnd"/>
      <w:r w:rsidRPr="006F0915">
        <w:rPr>
          <w:lang w:val="en-US"/>
        </w:rPr>
        <w:t xml:space="preserve"> in machine learning. </w:t>
      </w:r>
      <w:r w:rsidRPr="006F0915">
        <w:rPr>
          <w:i/>
          <w:iCs/>
          <w:lang w:val="en-US"/>
        </w:rPr>
        <w:t>ACM Computing Surveys</w:t>
      </w:r>
      <w:r w:rsidRPr="006F0915">
        <w:rPr>
          <w:lang w:val="en-US"/>
        </w:rPr>
        <w:t xml:space="preserve">, </w:t>
      </w:r>
      <w:r w:rsidRPr="006F0915">
        <w:rPr>
          <w:i/>
          <w:iCs/>
          <w:lang w:val="en-US"/>
        </w:rPr>
        <w:t>27</w:t>
      </w:r>
      <w:r w:rsidRPr="006F0915">
        <w:rPr>
          <w:lang w:val="en-US"/>
        </w:rPr>
        <w:t>(3), 326–327. https://doi.org/10.1145/212094.212114</w:t>
      </w:r>
    </w:p>
    <w:p w14:paraId="4ADA5D37" w14:textId="77777777" w:rsidR="006F0915" w:rsidRPr="006F0915" w:rsidRDefault="006F0915" w:rsidP="006F0915">
      <w:pPr>
        <w:pStyle w:val="Bibliography"/>
        <w:rPr>
          <w:lang w:val="en-US"/>
        </w:rPr>
      </w:pPr>
      <w:proofErr w:type="spellStart"/>
      <w:r w:rsidRPr="006F0915">
        <w:rPr>
          <w:lang w:val="en-US"/>
        </w:rPr>
        <w:t>FabFilter</w:t>
      </w:r>
      <w:proofErr w:type="spellEnd"/>
      <w:r w:rsidRPr="006F0915">
        <w:rPr>
          <w:lang w:val="en-US"/>
        </w:rPr>
        <w:t xml:space="preserve"> Software Instruments. (2018). </w:t>
      </w:r>
      <w:proofErr w:type="spellStart"/>
      <w:r w:rsidRPr="006F0915">
        <w:rPr>
          <w:i/>
          <w:iCs/>
          <w:lang w:val="en-US"/>
        </w:rPr>
        <w:t>FabFilter</w:t>
      </w:r>
      <w:proofErr w:type="spellEnd"/>
      <w:r w:rsidRPr="006F0915">
        <w:rPr>
          <w:lang w:val="en-US"/>
        </w:rPr>
        <w:t xml:space="preserve"> (</w:t>
      </w:r>
      <w:proofErr w:type="spellStart"/>
      <w:r w:rsidRPr="006F0915">
        <w:rPr>
          <w:lang w:val="en-US"/>
        </w:rPr>
        <w:t>Fabfilter</w:t>
      </w:r>
      <w:proofErr w:type="spellEnd"/>
      <w:r w:rsidRPr="006F0915">
        <w:rPr>
          <w:lang w:val="en-US"/>
        </w:rPr>
        <w:t xml:space="preserve"> pro-q 2.) [Computer software].</w:t>
      </w:r>
    </w:p>
    <w:p w14:paraId="3636D7C1" w14:textId="77777777" w:rsidR="006F0915" w:rsidRPr="006F0915" w:rsidRDefault="006F0915" w:rsidP="006F0915">
      <w:pPr>
        <w:pStyle w:val="Bibliography"/>
        <w:rPr>
          <w:lang w:val="en-US"/>
        </w:rPr>
      </w:pPr>
      <w:r w:rsidRPr="006F0915">
        <w:rPr>
          <w:lang w:val="en-US"/>
        </w:rPr>
        <w:t xml:space="preserve">Foody, G. M. (2017). Impacts of sample design for validation data on the accuracy of feedforward neural network classification. </w:t>
      </w:r>
      <w:r w:rsidRPr="006F0915">
        <w:rPr>
          <w:i/>
          <w:iCs/>
          <w:lang w:val="en-US"/>
        </w:rPr>
        <w:t>Applied Sciences</w:t>
      </w:r>
      <w:r w:rsidRPr="006F0915">
        <w:rPr>
          <w:lang w:val="en-US"/>
        </w:rPr>
        <w:t xml:space="preserve">, </w:t>
      </w:r>
      <w:r w:rsidRPr="006F0915">
        <w:rPr>
          <w:i/>
          <w:iCs/>
          <w:lang w:val="en-US"/>
        </w:rPr>
        <w:t>7</w:t>
      </w:r>
      <w:r w:rsidRPr="006F0915">
        <w:rPr>
          <w:lang w:val="en-US"/>
        </w:rPr>
        <w:t>(9), 888.</w:t>
      </w:r>
    </w:p>
    <w:p w14:paraId="70FFD99B" w14:textId="77777777" w:rsidR="006F0915" w:rsidRPr="006F0915" w:rsidRDefault="006F0915" w:rsidP="006F0915">
      <w:pPr>
        <w:pStyle w:val="Bibliography"/>
        <w:rPr>
          <w:lang w:val="en-US"/>
        </w:rPr>
      </w:pPr>
      <w:r w:rsidRPr="006F0915">
        <w:rPr>
          <w:lang w:val="en-US"/>
        </w:rPr>
        <w:t xml:space="preserve">Friedman, J., Hastie, T., &amp; </w:t>
      </w:r>
      <w:proofErr w:type="spellStart"/>
      <w:r w:rsidRPr="006F0915">
        <w:rPr>
          <w:lang w:val="en-US"/>
        </w:rPr>
        <w:t>Tibshirani</w:t>
      </w:r>
      <w:proofErr w:type="spellEnd"/>
      <w:r w:rsidRPr="006F0915">
        <w:rPr>
          <w:lang w:val="en-US"/>
        </w:rPr>
        <w:t xml:space="preserve">, R. (2010). </w:t>
      </w:r>
      <w:r w:rsidRPr="006F0915">
        <w:rPr>
          <w:i/>
          <w:iCs/>
          <w:lang w:val="en-US"/>
        </w:rPr>
        <w:t>Regularization Paths for Generalized Linear Models via Coordinate   Descent. Journal of Statistical Software</w:t>
      </w:r>
      <w:r w:rsidRPr="006F0915">
        <w:rPr>
          <w:lang w:val="en-US"/>
        </w:rPr>
        <w:t xml:space="preserve">. </w:t>
      </w:r>
      <w:r w:rsidRPr="006F0915">
        <w:rPr>
          <w:i/>
          <w:iCs/>
          <w:lang w:val="en-US"/>
        </w:rPr>
        <w:t>33(1)</w:t>
      </w:r>
      <w:r w:rsidRPr="006F0915">
        <w:rPr>
          <w:lang w:val="en-US"/>
        </w:rPr>
        <w:t>, 1–22.</w:t>
      </w:r>
    </w:p>
    <w:p w14:paraId="224C0EFD" w14:textId="77777777" w:rsidR="006F0915" w:rsidRPr="006F0915" w:rsidRDefault="006F0915" w:rsidP="006F0915">
      <w:pPr>
        <w:pStyle w:val="Bibliography"/>
        <w:rPr>
          <w:lang w:val="en-US"/>
        </w:rPr>
      </w:pPr>
      <w:proofErr w:type="spellStart"/>
      <w:r w:rsidRPr="006F0915">
        <w:rPr>
          <w:lang w:val="en-US"/>
        </w:rPr>
        <w:t>Géron</w:t>
      </w:r>
      <w:proofErr w:type="spellEnd"/>
      <w:r w:rsidRPr="006F0915">
        <w:rPr>
          <w:lang w:val="en-US"/>
        </w:rPr>
        <w:t xml:space="preserve">, A. (2019). Feature scaling. In </w:t>
      </w:r>
      <w:r w:rsidRPr="006F0915">
        <w:rPr>
          <w:i/>
          <w:iCs/>
          <w:lang w:val="en-US"/>
        </w:rPr>
        <w:t xml:space="preserve">Hands-on machine learning with </w:t>
      </w:r>
      <w:proofErr w:type="spellStart"/>
      <w:r w:rsidRPr="006F0915">
        <w:rPr>
          <w:i/>
          <w:iCs/>
          <w:lang w:val="en-US"/>
        </w:rPr>
        <w:t>Scikit</w:t>
      </w:r>
      <w:proofErr w:type="spellEnd"/>
      <w:r w:rsidRPr="006F0915">
        <w:rPr>
          <w:i/>
          <w:iCs/>
          <w:lang w:val="en-US"/>
        </w:rPr>
        <w:t xml:space="preserve">-Learn, </w:t>
      </w:r>
      <w:proofErr w:type="spellStart"/>
      <w:r w:rsidRPr="006F0915">
        <w:rPr>
          <w:i/>
          <w:iCs/>
          <w:lang w:val="en-US"/>
        </w:rPr>
        <w:t>Keras</w:t>
      </w:r>
      <w:proofErr w:type="spellEnd"/>
      <w:r w:rsidRPr="006F0915">
        <w:rPr>
          <w:i/>
          <w:iCs/>
          <w:lang w:val="en-US"/>
        </w:rPr>
        <w:t>, and TensorFlow: Concepts, tools, and techniques to build intelligent systems</w:t>
      </w:r>
      <w:r w:rsidRPr="006F0915">
        <w:rPr>
          <w:lang w:val="en-US"/>
        </w:rPr>
        <w:t xml:space="preserve"> (pp. 69–70). O’Reilly Media. https://books.google.dk/books?hl=da&amp;lr=&amp;id=HHetDwAAQBAJ&amp;oi=fnd&amp;pg=PP1&amp;dq=Hands-On+Machine+Learning+with+Scikit-Learn+and+TensorFlow&amp;ots=0Lnl2wglVq&amp;sig=ZdRI2rr1GjIiSpc764zQV-</w:t>
      </w:r>
      <w:r w:rsidRPr="006F0915">
        <w:rPr>
          <w:lang w:val="en-US"/>
        </w:rPr>
        <w:lastRenderedPageBreak/>
        <w:t>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5AE7C72A" w14:textId="77777777" w:rsidR="006F0915" w:rsidRPr="006F0915" w:rsidRDefault="006F0915" w:rsidP="006F0915">
      <w:pPr>
        <w:pStyle w:val="Bibliography"/>
        <w:rPr>
          <w:lang w:val="en-US"/>
        </w:rPr>
      </w:pPr>
      <w:proofErr w:type="spellStart"/>
      <w:r w:rsidRPr="006F0915">
        <w:rPr>
          <w:lang w:val="en-US"/>
        </w:rPr>
        <w:t>Gosztolya</w:t>
      </w:r>
      <w:proofErr w:type="spellEnd"/>
      <w:r w:rsidRPr="006F0915">
        <w:rPr>
          <w:lang w:val="en-US"/>
        </w:rPr>
        <w:t xml:space="preserve">, G., </w:t>
      </w:r>
      <w:proofErr w:type="spellStart"/>
      <w:r w:rsidRPr="006F0915">
        <w:rPr>
          <w:lang w:val="en-US"/>
        </w:rPr>
        <w:t>Bagi</w:t>
      </w:r>
      <w:proofErr w:type="spellEnd"/>
      <w:r w:rsidRPr="006F0915">
        <w:rPr>
          <w:lang w:val="en-US"/>
        </w:rPr>
        <w:t xml:space="preserve">, A., </w:t>
      </w:r>
      <w:proofErr w:type="spellStart"/>
      <w:r w:rsidRPr="006F0915">
        <w:rPr>
          <w:lang w:val="en-US"/>
        </w:rPr>
        <w:t>Szalóki</w:t>
      </w:r>
      <w:proofErr w:type="spellEnd"/>
      <w:r w:rsidRPr="006F0915">
        <w:rPr>
          <w:lang w:val="en-US"/>
        </w:rPr>
        <w:t xml:space="preserve">, S., </w:t>
      </w:r>
      <w:proofErr w:type="spellStart"/>
      <w:r w:rsidRPr="006F0915">
        <w:rPr>
          <w:lang w:val="en-US"/>
        </w:rPr>
        <w:t>Szendi</w:t>
      </w:r>
      <w:proofErr w:type="spellEnd"/>
      <w:r w:rsidRPr="006F0915">
        <w:rPr>
          <w:lang w:val="en-US"/>
        </w:rPr>
        <w:t xml:space="preserve">, I., &amp; Hoffmann, I. (2018). Identifying Schizophrenia Based on Temporal Parameters in Spontaneous Speech. </w:t>
      </w:r>
      <w:proofErr w:type="spellStart"/>
      <w:r w:rsidRPr="006F0915">
        <w:rPr>
          <w:i/>
          <w:iCs/>
          <w:lang w:val="en-US"/>
        </w:rPr>
        <w:t>Interspeech</w:t>
      </w:r>
      <w:proofErr w:type="spellEnd"/>
      <w:r w:rsidRPr="006F0915">
        <w:rPr>
          <w:i/>
          <w:iCs/>
          <w:lang w:val="en-US"/>
        </w:rPr>
        <w:t xml:space="preserve"> 2018</w:t>
      </w:r>
      <w:r w:rsidRPr="006F0915">
        <w:rPr>
          <w:lang w:val="en-US"/>
        </w:rPr>
        <w:t>, 3408–3412. https://doi.org/10.21437/Interspeech.2018-1079</w:t>
      </w:r>
    </w:p>
    <w:p w14:paraId="08D08C80" w14:textId="77777777" w:rsidR="006F0915" w:rsidRPr="006F0915" w:rsidRDefault="006F0915" w:rsidP="006F0915">
      <w:pPr>
        <w:pStyle w:val="Bibliography"/>
        <w:rPr>
          <w:lang w:val="en-US"/>
        </w:rPr>
      </w:pPr>
      <w:proofErr w:type="spellStart"/>
      <w:r w:rsidRPr="006F0915">
        <w:rPr>
          <w:lang w:val="en-US"/>
        </w:rPr>
        <w:t>Guzzetta</w:t>
      </w:r>
      <w:proofErr w:type="spellEnd"/>
      <w:r w:rsidRPr="006F0915">
        <w:rPr>
          <w:lang w:val="en-US"/>
        </w:rPr>
        <w:t xml:space="preserve">, G., </w:t>
      </w:r>
      <w:proofErr w:type="spellStart"/>
      <w:r w:rsidRPr="006F0915">
        <w:rPr>
          <w:lang w:val="en-US"/>
        </w:rPr>
        <w:t>Jurman</w:t>
      </w:r>
      <w:proofErr w:type="spellEnd"/>
      <w:r w:rsidRPr="006F0915">
        <w:rPr>
          <w:lang w:val="en-US"/>
        </w:rPr>
        <w:t xml:space="preserve">, G., &amp; </w:t>
      </w:r>
      <w:proofErr w:type="spellStart"/>
      <w:r w:rsidRPr="006F0915">
        <w:rPr>
          <w:lang w:val="en-US"/>
        </w:rPr>
        <w:t>Furlanello</w:t>
      </w:r>
      <w:proofErr w:type="spellEnd"/>
      <w:r w:rsidRPr="006F0915">
        <w:rPr>
          <w:lang w:val="en-US"/>
        </w:rPr>
        <w:t xml:space="preserve">, C. (2010). A machine learning pipeline for quantitative phenotype prediction from genotype data. </w:t>
      </w:r>
      <w:r w:rsidRPr="006F0915">
        <w:rPr>
          <w:i/>
          <w:iCs/>
          <w:lang w:val="en-US"/>
        </w:rPr>
        <w:t>BMC Bioinformatics</w:t>
      </w:r>
      <w:r w:rsidRPr="006F0915">
        <w:rPr>
          <w:lang w:val="en-US"/>
        </w:rPr>
        <w:t xml:space="preserve">, </w:t>
      </w:r>
      <w:r w:rsidRPr="006F0915">
        <w:rPr>
          <w:i/>
          <w:iCs/>
          <w:lang w:val="en-US"/>
        </w:rPr>
        <w:t>11</w:t>
      </w:r>
      <w:r w:rsidRPr="006F0915">
        <w:rPr>
          <w:lang w:val="en-US"/>
        </w:rPr>
        <w:t>(8), S3. https://doi.org/10.1186/1471-2105-11-S8-S3</w:t>
      </w:r>
    </w:p>
    <w:p w14:paraId="43AAAFBD" w14:textId="77777777" w:rsidR="006F0915" w:rsidRPr="006F0915" w:rsidRDefault="006F0915" w:rsidP="006F0915">
      <w:pPr>
        <w:pStyle w:val="Bibliography"/>
        <w:rPr>
          <w:lang w:val="en-US"/>
        </w:rPr>
      </w:pPr>
      <w:r w:rsidRPr="006F0915">
        <w:rPr>
          <w:lang w:val="en-US"/>
        </w:rPr>
        <w:t xml:space="preserve">Hastie, T., </w:t>
      </w:r>
      <w:proofErr w:type="spellStart"/>
      <w:r w:rsidRPr="006F0915">
        <w:rPr>
          <w:lang w:val="en-US"/>
        </w:rPr>
        <w:t>Tibshirani</w:t>
      </w:r>
      <w:proofErr w:type="spellEnd"/>
      <w:r w:rsidRPr="006F0915">
        <w:rPr>
          <w:lang w:val="en-US"/>
        </w:rPr>
        <w:t xml:space="preserve">, R., &amp; Friedman, J. (2009). </w:t>
      </w:r>
      <w:r w:rsidRPr="006F0915">
        <w:rPr>
          <w:i/>
          <w:iCs/>
          <w:lang w:val="en-US"/>
        </w:rPr>
        <w:t>The elements of statistical learning: Data mining, inference, and prediction</w:t>
      </w:r>
      <w:r w:rsidRPr="006F0915">
        <w:rPr>
          <w:lang w:val="en-US"/>
        </w:rPr>
        <w:t>. Springer Science &amp; Business Media.</w:t>
      </w:r>
    </w:p>
    <w:p w14:paraId="0624CA11" w14:textId="77777777" w:rsidR="006F0915" w:rsidRPr="006F0915" w:rsidRDefault="006F0915" w:rsidP="006F0915">
      <w:pPr>
        <w:pStyle w:val="Bibliography"/>
        <w:rPr>
          <w:lang w:val="en-US"/>
        </w:rPr>
      </w:pPr>
      <w:r w:rsidRPr="006F0915">
        <w:rPr>
          <w:lang w:val="en-US"/>
        </w:rPr>
        <w:t xml:space="preserve">Hawkins, D. M. (2004). The problem of overfitting. </w:t>
      </w:r>
      <w:r w:rsidRPr="006F0915">
        <w:rPr>
          <w:i/>
          <w:iCs/>
          <w:lang w:val="en-US"/>
        </w:rPr>
        <w:t>Journal of Chemical Information and Computer Sciences</w:t>
      </w:r>
      <w:r w:rsidRPr="006F0915">
        <w:rPr>
          <w:lang w:val="en-US"/>
        </w:rPr>
        <w:t xml:space="preserve">, </w:t>
      </w:r>
      <w:r w:rsidRPr="006F0915">
        <w:rPr>
          <w:i/>
          <w:iCs/>
          <w:lang w:val="en-US"/>
        </w:rPr>
        <w:t>44</w:t>
      </w:r>
      <w:r w:rsidRPr="006F0915">
        <w:rPr>
          <w:lang w:val="en-US"/>
        </w:rPr>
        <w:t>(1), 1–12.</w:t>
      </w:r>
    </w:p>
    <w:p w14:paraId="4C68B0F0" w14:textId="77777777" w:rsidR="006F0915" w:rsidRPr="006F0915" w:rsidRDefault="006F0915" w:rsidP="006F0915">
      <w:pPr>
        <w:pStyle w:val="Bibliography"/>
        <w:rPr>
          <w:lang w:val="en-US"/>
        </w:rPr>
      </w:pPr>
      <w:proofErr w:type="spellStart"/>
      <w:r w:rsidRPr="006F0915">
        <w:rPr>
          <w:lang w:val="en-US"/>
        </w:rPr>
        <w:t>Hitczenko</w:t>
      </w:r>
      <w:proofErr w:type="spellEnd"/>
      <w:r w:rsidRPr="006F0915">
        <w:rPr>
          <w:lang w:val="en-US"/>
        </w:rPr>
        <w:t xml:space="preserve">, K., Mittal, V. A., &amp; </w:t>
      </w:r>
      <w:proofErr w:type="spellStart"/>
      <w:r w:rsidRPr="006F0915">
        <w:rPr>
          <w:lang w:val="en-US"/>
        </w:rPr>
        <w:t>Goldrick</w:t>
      </w:r>
      <w:proofErr w:type="spellEnd"/>
      <w:r w:rsidRPr="006F0915">
        <w:rPr>
          <w:lang w:val="en-US"/>
        </w:rPr>
        <w:t xml:space="preserve">, M. (2020). Understanding Language Abnormalities and Associated Clinical Markers in Psychosis: The Promise of Computational Methods. </w:t>
      </w:r>
      <w:r w:rsidRPr="006F0915">
        <w:rPr>
          <w:i/>
          <w:iCs/>
          <w:lang w:val="en-US"/>
        </w:rPr>
        <w:t>Schizophrenia Bulletin</w:t>
      </w:r>
      <w:r w:rsidRPr="006F0915">
        <w:rPr>
          <w:lang w:val="en-US"/>
        </w:rPr>
        <w:t>. https://doi.org/10.1093/schbul/sbaa141</w:t>
      </w:r>
    </w:p>
    <w:p w14:paraId="6758BAF5" w14:textId="77777777" w:rsidR="006F0915" w:rsidRPr="006F0915" w:rsidRDefault="006F0915" w:rsidP="006F0915">
      <w:pPr>
        <w:pStyle w:val="Bibliography"/>
        <w:rPr>
          <w:lang w:val="en-US"/>
        </w:rPr>
      </w:pPr>
      <w:proofErr w:type="spellStart"/>
      <w:r w:rsidRPr="006F0915">
        <w:rPr>
          <w:lang w:val="en-US"/>
        </w:rPr>
        <w:t>iZotope</w:t>
      </w:r>
      <w:proofErr w:type="spellEnd"/>
      <w:r w:rsidRPr="006F0915">
        <w:rPr>
          <w:lang w:val="en-US"/>
        </w:rPr>
        <w:t xml:space="preserve"> Inc. (2018). </w:t>
      </w:r>
      <w:proofErr w:type="spellStart"/>
      <w:r w:rsidRPr="006F0915">
        <w:rPr>
          <w:i/>
          <w:iCs/>
          <w:lang w:val="en-US"/>
        </w:rPr>
        <w:t>IZotope</w:t>
      </w:r>
      <w:proofErr w:type="spellEnd"/>
      <w:r w:rsidRPr="006F0915">
        <w:rPr>
          <w:i/>
          <w:iCs/>
          <w:lang w:val="en-US"/>
        </w:rPr>
        <w:t xml:space="preserve"> RX 6</w:t>
      </w:r>
      <w:r w:rsidRPr="006F0915">
        <w:rPr>
          <w:lang w:val="en-US"/>
        </w:rPr>
        <w:t>.</w:t>
      </w:r>
    </w:p>
    <w:p w14:paraId="520925B0" w14:textId="77777777" w:rsidR="006F0915" w:rsidRPr="006F0915" w:rsidRDefault="006F0915" w:rsidP="006F0915">
      <w:pPr>
        <w:pStyle w:val="Bibliography"/>
        <w:rPr>
          <w:lang w:val="en-US"/>
        </w:rPr>
      </w:pPr>
      <w:r w:rsidRPr="006F0915">
        <w:rPr>
          <w:lang w:val="en-US"/>
        </w:rPr>
        <w:t xml:space="preserve">James, G., Witten, D., Hastie, T., &amp; </w:t>
      </w:r>
      <w:proofErr w:type="spellStart"/>
      <w:r w:rsidRPr="006F0915">
        <w:rPr>
          <w:lang w:val="en-US"/>
        </w:rPr>
        <w:t>Tibshirani</w:t>
      </w:r>
      <w:proofErr w:type="spellEnd"/>
      <w:r w:rsidRPr="006F0915">
        <w:rPr>
          <w:lang w:val="en-US"/>
        </w:rPr>
        <w:t xml:space="preserve">, R. (2013). </w:t>
      </w:r>
      <w:r w:rsidRPr="006F0915">
        <w:rPr>
          <w:i/>
          <w:iCs/>
          <w:lang w:val="en-US"/>
        </w:rPr>
        <w:t>An introduction to statistical learning</w:t>
      </w:r>
      <w:r w:rsidRPr="006F0915">
        <w:rPr>
          <w:lang w:val="en-US"/>
        </w:rPr>
        <w:t xml:space="preserve"> (Vol. 112). Springer.</w:t>
      </w:r>
    </w:p>
    <w:p w14:paraId="43F7C53A" w14:textId="77777777" w:rsidR="006F0915" w:rsidRPr="006F0915" w:rsidRDefault="006F0915" w:rsidP="006F0915">
      <w:pPr>
        <w:pStyle w:val="Bibliography"/>
        <w:rPr>
          <w:lang w:val="en-US"/>
        </w:rPr>
      </w:pPr>
      <w:proofErr w:type="spellStart"/>
      <w:r w:rsidRPr="006F0915">
        <w:rPr>
          <w:lang w:val="en-US"/>
        </w:rPr>
        <w:t>Jović</w:t>
      </w:r>
      <w:proofErr w:type="spellEnd"/>
      <w:r w:rsidRPr="006F0915">
        <w:rPr>
          <w:lang w:val="en-US"/>
        </w:rPr>
        <w:t xml:space="preserve">, A., </w:t>
      </w:r>
      <w:proofErr w:type="spellStart"/>
      <w:r w:rsidRPr="006F0915">
        <w:rPr>
          <w:lang w:val="en-US"/>
        </w:rPr>
        <w:t>Brkić</w:t>
      </w:r>
      <w:proofErr w:type="spellEnd"/>
      <w:r w:rsidRPr="006F0915">
        <w:rPr>
          <w:lang w:val="en-US"/>
        </w:rPr>
        <w:t xml:space="preserve">, K., &amp; </w:t>
      </w:r>
      <w:proofErr w:type="spellStart"/>
      <w:r w:rsidRPr="006F0915">
        <w:rPr>
          <w:lang w:val="en-US"/>
        </w:rPr>
        <w:t>Bogunović</w:t>
      </w:r>
      <w:proofErr w:type="spellEnd"/>
      <w:r w:rsidRPr="006F0915">
        <w:rPr>
          <w:lang w:val="en-US"/>
        </w:rPr>
        <w:t xml:space="preserve">, N. (2015). A review of feature selection methods with applications. </w:t>
      </w:r>
      <w:r w:rsidRPr="006F0915">
        <w:rPr>
          <w:i/>
          <w:iCs/>
          <w:lang w:val="en-US"/>
        </w:rPr>
        <w:t>2015 38th International Convention on Information and Communication Technology, Electronics and Microelectronics (MIPRO)</w:t>
      </w:r>
      <w:r w:rsidRPr="006F0915">
        <w:rPr>
          <w:lang w:val="en-US"/>
        </w:rPr>
        <w:t>, 1200–1205.</w:t>
      </w:r>
    </w:p>
    <w:p w14:paraId="13561851" w14:textId="77777777" w:rsidR="006F0915" w:rsidRPr="006F0915" w:rsidRDefault="006F0915" w:rsidP="006F0915">
      <w:pPr>
        <w:pStyle w:val="Bibliography"/>
        <w:rPr>
          <w:lang w:val="en-US"/>
        </w:rPr>
      </w:pPr>
      <w:proofErr w:type="spellStart"/>
      <w:r w:rsidRPr="006F0915">
        <w:rPr>
          <w:lang w:val="en-US"/>
        </w:rPr>
        <w:t>Kliper</w:t>
      </w:r>
      <w:proofErr w:type="spellEnd"/>
      <w:r w:rsidRPr="006F0915">
        <w:rPr>
          <w:lang w:val="en-US"/>
        </w:rPr>
        <w:t xml:space="preserve">, R., Portuguese, S., &amp; </w:t>
      </w:r>
      <w:proofErr w:type="spellStart"/>
      <w:r w:rsidRPr="006F0915">
        <w:rPr>
          <w:lang w:val="en-US"/>
        </w:rPr>
        <w:t>Weinshall</w:t>
      </w:r>
      <w:proofErr w:type="spellEnd"/>
      <w:r w:rsidRPr="006F0915">
        <w:rPr>
          <w:lang w:val="en-US"/>
        </w:rPr>
        <w:t xml:space="preserve">, D. (2016). Prosodic Analysis of Speech and the Underlying Mental State. In S. </w:t>
      </w:r>
      <w:proofErr w:type="spellStart"/>
      <w:r w:rsidRPr="006F0915">
        <w:rPr>
          <w:lang w:val="en-US"/>
        </w:rPr>
        <w:t>Serino</w:t>
      </w:r>
      <w:proofErr w:type="spellEnd"/>
      <w:r w:rsidRPr="006F0915">
        <w:rPr>
          <w:lang w:val="en-US"/>
        </w:rPr>
        <w:t xml:space="preserve">, A. Matic, D. </w:t>
      </w:r>
      <w:proofErr w:type="spellStart"/>
      <w:r w:rsidRPr="006F0915">
        <w:rPr>
          <w:lang w:val="en-US"/>
        </w:rPr>
        <w:t>Giakoumis</w:t>
      </w:r>
      <w:proofErr w:type="spellEnd"/>
      <w:r w:rsidRPr="006F0915">
        <w:rPr>
          <w:lang w:val="en-US"/>
        </w:rPr>
        <w:t xml:space="preserve">, G. Lopez, &amp; P. </w:t>
      </w:r>
      <w:proofErr w:type="spellStart"/>
      <w:r w:rsidRPr="006F0915">
        <w:rPr>
          <w:lang w:val="en-US"/>
        </w:rPr>
        <w:t>Cipresso</w:t>
      </w:r>
      <w:proofErr w:type="spellEnd"/>
      <w:r w:rsidRPr="006F0915">
        <w:rPr>
          <w:lang w:val="en-US"/>
        </w:rPr>
        <w:t xml:space="preserve"> (Eds.), </w:t>
      </w:r>
      <w:r w:rsidRPr="006F0915">
        <w:rPr>
          <w:i/>
          <w:iCs/>
          <w:lang w:val="en-US"/>
        </w:rPr>
        <w:t xml:space="preserve">Pervasive </w:t>
      </w:r>
      <w:r w:rsidRPr="006F0915">
        <w:rPr>
          <w:i/>
          <w:iCs/>
          <w:lang w:val="en-US"/>
        </w:rPr>
        <w:lastRenderedPageBreak/>
        <w:t>Computing Paradigms for Mental Health</w:t>
      </w:r>
      <w:r w:rsidRPr="006F0915">
        <w:rPr>
          <w:lang w:val="en-US"/>
        </w:rPr>
        <w:t xml:space="preserve"> (pp. 52–62). Springer International Publishing. https://doi.org/10.1007/978-3-319-32270-4_6</w:t>
      </w:r>
    </w:p>
    <w:p w14:paraId="68EF9186" w14:textId="77777777" w:rsidR="006F0915" w:rsidRPr="006F0915" w:rsidRDefault="006F0915" w:rsidP="006F0915">
      <w:pPr>
        <w:pStyle w:val="Bibliography"/>
        <w:rPr>
          <w:lang w:val="en-US"/>
        </w:rPr>
      </w:pPr>
      <w:proofErr w:type="spellStart"/>
      <w:r w:rsidRPr="006F0915">
        <w:rPr>
          <w:lang w:val="en-US"/>
        </w:rPr>
        <w:t>Kotsiantis</w:t>
      </w:r>
      <w:proofErr w:type="spellEnd"/>
      <w:r w:rsidRPr="006F0915">
        <w:rPr>
          <w:lang w:val="en-US"/>
        </w:rPr>
        <w:t xml:space="preserve">, S. B., </w:t>
      </w:r>
      <w:proofErr w:type="spellStart"/>
      <w:r w:rsidRPr="006F0915">
        <w:rPr>
          <w:lang w:val="en-US"/>
        </w:rPr>
        <w:t>Zaharakis</w:t>
      </w:r>
      <w:proofErr w:type="spellEnd"/>
      <w:r w:rsidRPr="006F0915">
        <w:rPr>
          <w:lang w:val="en-US"/>
        </w:rPr>
        <w:t xml:space="preserve">, I., &amp; </w:t>
      </w:r>
      <w:proofErr w:type="spellStart"/>
      <w:r w:rsidRPr="006F0915">
        <w:rPr>
          <w:lang w:val="en-US"/>
        </w:rPr>
        <w:t>Pintelas</w:t>
      </w:r>
      <w:proofErr w:type="spellEnd"/>
      <w:r w:rsidRPr="006F0915">
        <w:rPr>
          <w:lang w:val="en-US"/>
        </w:rPr>
        <w:t xml:space="preserve">, P. (2007). Supervised machine learning: A review of classification techniques. </w:t>
      </w:r>
      <w:r w:rsidRPr="006F0915">
        <w:rPr>
          <w:i/>
          <w:iCs/>
          <w:lang w:val="en-US"/>
        </w:rPr>
        <w:t>Emerging Artificial Intelligence Applications in Computer Engineering</w:t>
      </w:r>
      <w:r w:rsidRPr="006F0915">
        <w:rPr>
          <w:lang w:val="en-US"/>
        </w:rPr>
        <w:t xml:space="preserve">, </w:t>
      </w:r>
      <w:r w:rsidRPr="006F0915">
        <w:rPr>
          <w:i/>
          <w:iCs/>
          <w:lang w:val="en-US"/>
        </w:rPr>
        <w:t>160</w:t>
      </w:r>
      <w:r w:rsidRPr="006F0915">
        <w:rPr>
          <w:lang w:val="en-US"/>
        </w:rPr>
        <w:t>(1), 3–24.</w:t>
      </w:r>
    </w:p>
    <w:p w14:paraId="49AEA110" w14:textId="77777777" w:rsidR="006F0915" w:rsidRPr="006F0915" w:rsidRDefault="006F0915" w:rsidP="006F0915">
      <w:pPr>
        <w:pStyle w:val="Bibliography"/>
        <w:rPr>
          <w:lang w:val="en-US"/>
        </w:rPr>
      </w:pPr>
      <w:r w:rsidRPr="006F0915">
        <w:rPr>
          <w:lang w:val="en-US"/>
        </w:rPr>
        <w:t xml:space="preserve">Kuperberg, G. R. (2010). Language in Schizophrenia Part 1: An Introduction. </w:t>
      </w:r>
      <w:r w:rsidRPr="006F0915">
        <w:rPr>
          <w:i/>
          <w:iCs/>
          <w:lang w:val="en-US"/>
        </w:rPr>
        <w:t>Language and Linguistics Compass</w:t>
      </w:r>
      <w:r w:rsidRPr="006F0915">
        <w:rPr>
          <w:lang w:val="en-US"/>
        </w:rPr>
        <w:t xml:space="preserve">, </w:t>
      </w:r>
      <w:r w:rsidRPr="006F0915">
        <w:rPr>
          <w:i/>
          <w:iCs/>
          <w:lang w:val="en-US"/>
        </w:rPr>
        <w:t>4</w:t>
      </w:r>
      <w:r w:rsidRPr="006F0915">
        <w:rPr>
          <w:lang w:val="en-US"/>
        </w:rPr>
        <w:t>(8), 576–589. https://doi.org/10.1111/j.1749-818X.2010.00216.x</w:t>
      </w:r>
    </w:p>
    <w:p w14:paraId="4B65C56B" w14:textId="77777777" w:rsidR="006F0915" w:rsidRPr="006F0915" w:rsidRDefault="006F0915" w:rsidP="006F0915">
      <w:pPr>
        <w:pStyle w:val="Bibliography"/>
        <w:rPr>
          <w:lang w:val="en-US"/>
        </w:rPr>
      </w:pPr>
      <w:r w:rsidRPr="006F0915">
        <w:rPr>
          <w:i/>
          <w:iCs/>
          <w:lang w:val="en-US"/>
        </w:rPr>
        <w:t>Lundbeck Institute Campus</w:t>
      </w:r>
      <w:r w:rsidRPr="006F0915">
        <w:rPr>
          <w:lang w:val="en-US"/>
        </w:rPr>
        <w:t>. (2016, January 6). https://institute.progress.im/en/content/schizophrenia-across-cultures</w:t>
      </w:r>
    </w:p>
    <w:p w14:paraId="1A537536" w14:textId="77777777" w:rsidR="006F0915" w:rsidRPr="006F0915" w:rsidRDefault="006F0915" w:rsidP="006F0915">
      <w:pPr>
        <w:pStyle w:val="Bibliography"/>
        <w:rPr>
          <w:lang w:val="en-US"/>
        </w:rPr>
      </w:pPr>
      <w:r w:rsidRPr="006F0915">
        <w:rPr>
          <w:lang w:val="en-US"/>
        </w:rPr>
        <w:t xml:space="preserve">Martínez-Sánchez, F., </w:t>
      </w:r>
      <w:proofErr w:type="spellStart"/>
      <w:r w:rsidRPr="006F0915">
        <w:rPr>
          <w:lang w:val="en-US"/>
        </w:rPr>
        <w:t>Muela</w:t>
      </w:r>
      <w:proofErr w:type="spellEnd"/>
      <w:r w:rsidRPr="006F0915">
        <w:rPr>
          <w:lang w:val="en-US"/>
        </w:rPr>
        <w:t xml:space="preserve">-Martínez, J., Cortés-Soto, P., </w:t>
      </w:r>
      <w:proofErr w:type="spellStart"/>
      <w:r w:rsidRPr="006F0915">
        <w:rPr>
          <w:lang w:val="en-US"/>
        </w:rPr>
        <w:t>Meilán</w:t>
      </w:r>
      <w:proofErr w:type="spellEnd"/>
      <w:r w:rsidRPr="006F0915">
        <w:rPr>
          <w:lang w:val="en-US"/>
        </w:rPr>
        <w:t xml:space="preserve">, J., </w:t>
      </w:r>
      <w:proofErr w:type="spellStart"/>
      <w:r w:rsidRPr="006F0915">
        <w:rPr>
          <w:lang w:val="en-US"/>
        </w:rPr>
        <w:t>Ferrándiz</w:t>
      </w:r>
      <w:proofErr w:type="spellEnd"/>
      <w:r w:rsidRPr="006F0915">
        <w:rPr>
          <w:lang w:val="en-US"/>
        </w:rPr>
        <w:t xml:space="preserve">, J., </w:t>
      </w:r>
      <w:proofErr w:type="spellStart"/>
      <w:r w:rsidRPr="006F0915">
        <w:rPr>
          <w:lang w:val="en-US"/>
        </w:rPr>
        <w:t>Egea-Caparrós</w:t>
      </w:r>
      <w:proofErr w:type="spellEnd"/>
      <w:r w:rsidRPr="006F0915">
        <w:rPr>
          <w:lang w:val="en-US"/>
        </w:rPr>
        <w:t xml:space="preserve">, D., &amp; Valverde, I. M. (2015). Can the Acoustic Analysis of Expressive Prosody Discriminate Schizophrenia? </w:t>
      </w:r>
      <w:r w:rsidRPr="006F0915">
        <w:rPr>
          <w:i/>
          <w:iCs/>
          <w:lang w:val="en-US"/>
        </w:rPr>
        <w:t>The Spanish Journal of Psychology</w:t>
      </w:r>
      <w:r w:rsidRPr="006F0915">
        <w:rPr>
          <w:lang w:val="en-US"/>
        </w:rPr>
        <w:t xml:space="preserve">, </w:t>
      </w:r>
      <w:r w:rsidRPr="006F0915">
        <w:rPr>
          <w:i/>
          <w:iCs/>
          <w:lang w:val="en-US"/>
        </w:rPr>
        <w:t>18</w:t>
      </w:r>
      <w:r w:rsidRPr="006F0915">
        <w:rPr>
          <w:lang w:val="en-US"/>
        </w:rPr>
        <w:t>, 1–9. https://doi.org/10.1017/sjp.2015.85</w:t>
      </w:r>
    </w:p>
    <w:p w14:paraId="0EC45C35" w14:textId="77777777" w:rsidR="006F0915" w:rsidRPr="006F0915" w:rsidRDefault="006F0915" w:rsidP="006F0915">
      <w:pPr>
        <w:pStyle w:val="Bibliography"/>
        <w:rPr>
          <w:lang w:val="en-US"/>
        </w:rPr>
      </w:pPr>
      <w:proofErr w:type="spellStart"/>
      <w:r w:rsidRPr="006F0915">
        <w:rPr>
          <w:lang w:val="en-US"/>
        </w:rPr>
        <w:t>Morice</w:t>
      </w:r>
      <w:proofErr w:type="spellEnd"/>
      <w:r w:rsidRPr="006F0915">
        <w:rPr>
          <w:lang w:val="en-US"/>
        </w:rPr>
        <w:t xml:space="preserve">, R. D., &amp; Ingram, J. C. (1983). Language complexity and age of onset of schizophrenia. </w:t>
      </w:r>
      <w:r w:rsidRPr="006F0915">
        <w:rPr>
          <w:i/>
          <w:iCs/>
          <w:lang w:val="en-US"/>
        </w:rPr>
        <w:t>Psychiatry Research</w:t>
      </w:r>
      <w:r w:rsidRPr="006F0915">
        <w:rPr>
          <w:lang w:val="en-US"/>
        </w:rPr>
        <w:t xml:space="preserve">, </w:t>
      </w:r>
      <w:r w:rsidRPr="006F0915">
        <w:rPr>
          <w:i/>
          <w:iCs/>
          <w:lang w:val="en-US"/>
        </w:rPr>
        <w:t>9</w:t>
      </w:r>
      <w:r w:rsidRPr="006F0915">
        <w:rPr>
          <w:lang w:val="en-US"/>
        </w:rPr>
        <w:t>(3), 233–242.</w:t>
      </w:r>
    </w:p>
    <w:p w14:paraId="1E120A97" w14:textId="77777777" w:rsidR="006F0915" w:rsidRPr="006F0915" w:rsidRDefault="006F0915" w:rsidP="006F0915">
      <w:pPr>
        <w:pStyle w:val="Bibliography"/>
        <w:rPr>
          <w:lang w:val="en-US"/>
        </w:rPr>
      </w:pPr>
      <w:proofErr w:type="spellStart"/>
      <w:r w:rsidRPr="006F0915">
        <w:rPr>
          <w:lang w:val="en-US"/>
        </w:rPr>
        <w:t>Myrianthous</w:t>
      </w:r>
      <w:proofErr w:type="spellEnd"/>
      <w:r w:rsidRPr="006F0915">
        <w:rPr>
          <w:lang w:val="en-US"/>
        </w:rPr>
        <w:t xml:space="preserve">, G. (2020, June 28). </w:t>
      </w:r>
      <w:r w:rsidRPr="006F0915">
        <w:rPr>
          <w:i/>
          <w:iCs/>
          <w:lang w:val="en-US"/>
        </w:rPr>
        <w:t xml:space="preserve">Feature </w:t>
      </w:r>
      <w:proofErr w:type="spellStart"/>
      <w:r w:rsidRPr="006F0915">
        <w:rPr>
          <w:i/>
          <w:iCs/>
          <w:lang w:val="en-US"/>
        </w:rPr>
        <w:t>Normalisation</w:t>
      </w:r>
      <w:proofErr w:type="spellEnd"/>
      <w:r w:rsidRPr="006F0915">
        <w:rPr>
          <w:i/>
          <w:iCs/>
          <w:lang w:val="en-US"/>
        </w:rPr>
        <w:t xml:space="preserve"> and Scaling | Analytics Vidhya</w:t>
      </w:r>
      <w:r w:rsidRPr="006F0915">
        <w:rPr>
          <w:lang w:val="en-US"/>
        </w:rPr>
        <w:t>. https://medium.com/analytics-vidhya/feature-scaling-and-normalisation-in-a-nutshell-5319af86f89b</w:t>
      </w:r>
    </w:p>
    <w:p w14:paraId="352CF236" w14:textId="77777777" w:rsidR="006F0915" w:rsidRPr="006F0915" w:rsidRDefault="006F0915" w:rsidP="006F0915">
      <w:pPr>
        <w:pStyle w:val="Bibliography"/>
        <w:rPr>
          <w:lang w:val="en-US"/>
        </w:rPr>
      </w:pPr>
      <w:r w:rsidRPr="006F0915">
        <w:rPr>
          <w:lang w:val="en-US"/>
        </w:rPr>
        <w:t xml:space="preserve">Olsen, L. (2018). </w:t>
      </w:r>
      <w:r w:rsidRPr="006F0915">
        <w:rPr>
          <w:i/>
          <w:iCs/>
          <w:lang w:val="en-US"/>
        </w:rPr>
        <w:t>Automatically diagnosing mental disorders from voice: A deep learning approach</w:t>
      </w:r>
      <w:r w:rsidRPr="006F0915">
        <w:rPr>
          <w:lang w:val="en-US"/>
        </w:rPr>
        <w:t>.</w:t>
      </w:r>
    </w:p>
    <w:p w14:paraId="1854D3AB" w14:textId="77777777" w:rsidR="006F0915" w:rsidRPr="006F0915" w:rsidRDefault="006F0915" w:rsidP="006F0915">
      <w:pPr>
        <w:pStyle w:val="Bibliography"/>
        <w:rPr>
          <w:lang w:val="en-US"/>
        </w:rPr>
      </w:pPr>
      <w:r w:rsidRPr="006F0915">
        <w:rPr>
          <w:lang w:val="en-US"/>
        </w:rPr>
        <w:t xml:space="preserve">Olsen, L. (2020). </w:t>
      </w:r>
      <w:r w:rsidRPr="006F0915">
        <w:rPr>
          <w:i/>
          <w:iCs/>
          <w:lang w:val="en-US"/>
        </w:rPr>
        <w:t>groupdata2: Creating Groups from Data</w:t>
      </w:r>
      <w:r w:rsidRPr="006F0915">
        <w:rPr>
          <w:lang w:val="en-US"/>
        </w:rPr>
        <w:t xml:space="preserve"> (1.3.0) [Computer software]. https://CRAN.R-project.org/package=groupdata2</w:t>
      </w:r>
    </w:p>
    <w:p w14:paraId="0948F6A1" w14:textId="77777777" w:rsidR="006F0915" w:rsidRPr="006F0915" w:rsidRDefault="006F0915" w:rsidP="006F0915">
      <w:pPr>
        <w:pStyle w:val="Bibliography"/>
        <w:rPr>
          <w:lang w:val="en-US"/>
        </w:rPr>
      </w:pPr>
      <w:r w:rsidRPr="006F0915">
        <w:rPr>
          <w:lang w:val="en-US"/>
        </w:rPr>
        <w:t xml:space="preserve">Olson, R. S., &amp; Moore, J. H. (2016). TPOT: A tree-based pipeline optimization tool for automating machine learning. </w:t>
      </w:r>
      <w:r w:rsidRPr="006F0915">
        <w:rPr>
          <w:i/>
          <w:iCs/>
          <w:lang w:val="en-US"/>
        </w:rPr>
        <w:t>Workshop on Automatic Machine Learning</w:t>
      </w:r>
      <w:r w:rsidRPr="006F0915">
        <w:rPr>
          <w:lang w:val="en-US"/>
        </w:rPr>
        <w:t>, 66–74.</w:t>
      </w:r>
    </w:p>
    <w:p w14:paraId="4F2A381C" w14:textId="77777777" w:rsidR="006F0915" w:rsidRPr="006F0915" w:rsidRDefault="006F0915" w:rsidP="006F0915">
      <w:pPr>
        <w:pStyle w:val="Bibliography"/>
        <w:rPr>
          <w:lang w:val="en-US"/>
        </w:rPr>
      </w:pPr>
      <w:proofErr w:type="spellStart"/>
      <w:r w:rsidRPr="006F0915">
        <w:rPr>
          <w:lang w:val="en-US"/>
        </w:rPr>
        <w:t>Oreski</w:t>
      </w:r>
      <w:proofErr w:type="spellEnd"/>
      <w:r w:rsidRPr="006F0915">
        <w:rPr>
          <w:lang w:val="en-US"/>
        </w:rPr>
        <w:t xml:space="preserve">, D., </w:t>
      </w:r>
      <w:proofErr w:type="spellStart"/>
      <w:r w:rsidRPr="006F0915">
        <w:rPr>
          <w:lang w:val="en-US"/>
        </w:rPr>
        <w:t>Oreski</w:t>
      </w:r>
      <w:proofErr w:type="spellEnd"/>
      <w:r w:rsidRPr="006F0915">
        <w:rPr>
          <w:lang w:val="en-US"/>
        </w:rPr>
        <w:t xml:space="preserve">, S., &amp; </w:t>
      </w:r>
      <w:proofErr w:type="spellStart"/>
      <w:r w:rsidRPr="006F0915">
        <w:rPr>
          <w:lang w:val="en-US"/>
        </w:rPr>
        <w:t>Klicek</w:t>
      </w:r>
      <w:proofErr w:type="spellEnd"/>
      <w:r w:rsidRPr="006F0915">
        <w:rPr>
          <w:lang w:val="en-US"/>
        </w:rPr>
        <w:t xml:space="preserve">, B. (2017). Effects of dataset characteristics on the performance of feature selection techniques. </w:t>
      </w:r>
      <w:r w:rsidRPr="006F0915">
        <w:rPr>
          <w:i/>
          <w:iCs/>
          <w:lang w:val="en-US"/>
        </w:rPr>
        <w:t>Applied Soft Computing</w:t>
      </w:r>
      <w:r w:rsidRPr="006F0915">
        <w:rPr>
          <w:lang w:val="en-US"/>
        </w:rPr>
        <w:t xml:space="preserve">, </w:t>
      </w:r>
      <w:r w:rsidRPr="006F0915">
        <w:rPr>
          <w:i/>
          <w:iCs/>
          <w:lang w:val="en-US"/>
        </w:rPr>
        <w:t>52</w:t>
      </w:r>
      <w:r w:rsidRPr="006F0915">
        <w:rPr>
          <w:lang w:val="en-US"/>
        </w:rPr>
        <w:t>, 109–119. https://doi.org/10.1016/j.asoc.2016.12.023</w:t>
      </w:r>
    </w:p>
    <w:p w14:paraId="21B757CD" w14:textId="77777777" w:rsidR="006F0915" w:rsidRPr="006F0915" w:rsidRDefault="006F0915" w:rsidP="006F0915">
      <w:pPr>
        <w:pStyle w:val="Bibliography"/>
        <w:rPr>
          <w:lang w:val="en-US"/>
        </w:rPr>
      </w:pPr>
      <w:proofErr w:type="spellStart"/>
      <w:r w:rsidRPr="006F0915">
        <w:rPr>
          <w:lang w:val="en-US"/>
        </w:rPr>
        <w:lastRenderedPageBreak/>
        <w:t>Parola</w:t>
      </w:r>
      <w:proofErr w:type="spellEnd"/>
      <w:r w:rsidRPr="006F0915">
        <w:rPr>
          <w:lang w:val="en-US"/>
        </w:rPr>
        <w:t xml:space="preserve">, A., Simonsen, A., </w:t>
      </w:r>
      <w:proofErr w:type="spellStart"/>
      <w:r w:rsidRPr="006F0915">
        <w:rPr>
          <w:lang w:val="en-US"/>
        </w:rPr>
        <w:t>Bliksted</w:t>
      </w:r>
      <w:proofErr w:type="spellEnd"/>
      <w:r w:rsidRPr="006F0915">
        <w:rPr>
          <w:lang w:val="en-US"/>
        </w:rPr>
        <w:t xml:space="preserve">, V., &amp; </w:t>
      </w:r>
      <w:proofErr w:type="spellStart"/>
      <w:r w:rsidRPr="006F0915">
        <w:rPr>
          <w:lang w:val="en-US"/>
        </w:rPr>
        <w:t>Fusaroli</w:t>
      </w:r>
      <w:proofErr w:type="spellEnd"/>
      <w:r w:rsidRPr="006F0915">
        <w:rPr>
          <w:lang w:val="en-US"/>
        </w:rPr>
        <w:t xml:space="preserve">, R. (2019). </w:t>
      </w:r>
      <w:r w:rsidRPr="006F0915">
        <w:rPr>
          <w:i/>
          <w:iCs/>
          <w:lang w:val="en-US"/>
        </w:rPr>
        <w:t>Voice Patterns in Schizophrenia: A systematic Review and Bayesian Meta-Analysis</w:t>
      </w:r>
      <w:r w:rsidRPr="006F0915">
        <w:rPr>
          <w:lang w:val="en-US"/>
        </w:rPr>
        <w:t xml:space="preserve"> [Preprint]. Bioinformatics. https://doi.org/10.1101/583815</w:t>
      </w:r>
    </w:p>
    <w:p w14:paraId="11B00DD8" w14:textId="77777777" w:rsidR="006F0915" w:rsidRPr="006F0915" w:rsidRDefault="006F0915" w:rsidP="006F0915">
      <w:pPr>
        <w:pStyle w:val="Bibliography"/>
        <w:rPr>
          <w:lang w:val="en-US"/>
        </w:rPr>
      </w:pPr>
      <w:proofErr w:type="spellStart"/>
      <w:r w:rsidRPr="006F0915">
        <w:rPr>
          <w:lang w:val="en-US"/>
        </w:rPr>
        <w:t>Picardi</w:t>
      </w:r>
      <w:proofErr w:type="spellEnd"/>
      <w:r w:rsidRPr="006F0915">
        <w:rPr>
          <w:lang w:val="en-US"/>
        </w:rPr>
        <w:t xml:space="preserve">, A., </w:t>
      </w:r>
      <w:proofErr w:type="spellStart"/>
      <w:r w:rsidRPr="006F0915">
        <w:rPr>
          <w:lang w:val="en-US"/>
        </w:rPr>
        <w:t>Viroli</w:t>
      </w:r>
      <w:proofErr w:type="spellEnd"/>
      <w:r w:rsidRPr="006F0915">
        <w:rPr>
          <w:lang w:val="en-US"/>
        </w:rPr>
        <w:t xml:space="preserve">, C., </w:t>
      </w:r>
      <w:proofErr w:type="spellStart"/>
      <w:r w:rsidRPr="006F0915">
        <w:rPr>
          <w:lang w:val="en-US"/>
        </w:rPr>
        <w:t>Tarsitani</w:t>
      </w:r>
      <w:proofErr w:type="spellEnd"/>
      <w:r w:rsidRPr="006F0915">
        <w:rPr>
          <w:lang w:val="en-US"/>
        </w:rPr>
        <w:t xml:space="preserve">, L., </w:t>
      </w:r>
      <w:proofErr w:type="spellStart"/>
      <w:r w:rsidRPr="006F0915">
        <w:rPr>
          <w:lang w:val="en-US"/>
        </w:rPr>
        <w:t>Miglio</w:t>
      </w:r>
      <w:proofErr w:type="spellEnd"/>
      <w:r w:rsidRPr="006F0915">
        <w:rPr>
          <w:lang w:val="en-US"/>
        </w:rPr>
        <w:t xml:space="preserve">, R., de Girolamo, G., </w:t>
      </w:r>
      <w:proofErr w:type="spellStart"/>
      <w:r w:rsidRPr="006F0915">
        <w:rPr>
          <w:lang w:val="en-US"/>
        </w:rPr>
        <w:t>Dell’Acqua</w:t>
      </w:r>
      <w:proofErr w:type="spellEnd"/>
      <w:r w:rsidRPr="006F0915">
        <w:rPr>
          <w:lang w:val="en-US"/>
        </w:rPr>
        <w:t xml:space="preserve">, G., &amp; Biondi, M. (2012). Heterogeneity and symptom structure of schizophrenia. </w:t>
      </w:r>
      <w:r w:rsidRPr="006F0915">
        <w:rPr>
          <w:i/>
          <w:iCs/>
          <w:lang w:val="en-US"/>
        </w:rPr>
        <w:t>Psychiatry Research</w:t>
      </w:r>
      <w:r w:rsidRPr="006F0915">
        <w:rPr>
          <w:lang w:val="en-US"/>
        </w:rPr>
        <w:t xml:space="preserve">, </w:t>
      </w:r>
      <w:r w:rsidRPr="006F0915">
        <w:rPr>
          <w:i/>
          <w:iCs/>
          <w:lang w:val="en-US"/>
        </w:rPr>
        <w:t>198</w:t>
      </w:r>
      <w:r w:rsidRPr="006F0915">
        <w:rPr>
          <w:lang w:val="en-US"/>
        </w:rPr>
        <w:t>(3), 386–394. https://doi.org/10.1016/j.psychres.2011.12.051</w:t>
      </w:r>
    </w:p>
    <w:p w14:paraId="2A0FDE0E" w14:textId="77777777" w:rsidR="006F0915" w:rsidRPr="006F0915" w:rsidRDefault="006F0915" w:rsidP="006F0915">
      <w:pPr>
        <w:pStyle w:val="Bibliography"/>
        <w:rPr>
          <w:lang w:val="en-US"/>
        </w:rPr>
      </w:pPr>
      <w:proofErr w:type="spellStart"/>
      <w:r w:rsidRPr="006F0915">
        <w:rPr>
          <w:lang w:val="en-US"/>
        </w:rPr>
        <w:t>Püschel</w:t>
      </w:r>
      <w:proofErr w:type="spellEnd"/>
      <w:r w:rsidRPr="006F0915">
        <w:rPr>
          <w:lang w:val="en-US"/>
        </w:rPr>
        <w:t xml:space="preserve">, J., Stassen, H. H., </w:t>
      </w:r>
      <w:proofErr w:type="spellStart"/>
      <w:r w:rsidRPr="006F0915">
        <w:rPr>
          <w:lang w:val="en-US"/>
        </w:rPr>
        <w:t>Bomben</w:t>
      </w:r>
      <w:proofErr w:type="spellEnd"/>
      <w:r w:rsidRPr="006F0915">
        <w:rPr>
          <w:lang w:val="en-US"/>
        </w:rPr>
        <w:t xml:space="preserve">, G., </w:t>
      </w:r>
      <w:proofErr w:type="spellStart"/>
      <w:r w:rsidRPr="006F0915">
        <w:rPr>
          <w:lang w:val="en-US"/>
        </w:rPr>
        <w:t>Scharfetter</w:t>
      </w:r>
      <w:proofErr w:type="spellEnd"/>
      <w:r w:rsidRPr="006F0915">
        <w:rPr>
          <w:lang w:val="en-US"/>
        </w:rPr>
        <w:t xml:space="preserve">, Ch., &amp; Hell, D. (1998). Speaking behavior and speech sound characteristics in acute schizophrenia. </w:t>
      </w:r>
      <w:r w:rsidRPr="006F0915">
        <w:rPr>
          <w:i/>
          <w:iCs/>
          <w:lang w:val="en-US"/>
        </w:rPr>
        <w:t>Journal of Psychiatric Research</w:t>
      </w:r>
      <w:r w:rsidRPr="006F0915">
        <w:rPr>
          <w:lang w:val="en-US"/>
        </w:rPr>
        <w:t xml:space="preserve">, </w:t>
      </w:r>
      <w:r w:rsidRPr="006F0915">
        <w:rPr>
          <w:i/>
          <w:iCs/>
          <w:lang w:val="en-US"/>
        </w:rPr>
        <w:t>32</w:t>
      </w:r>
      <w:r w:rsidRPr="006F0915">
        <w:rPr>
          <w:lang w:val="en-US"/>
        </w:rPr>
        <w:t>(2), 89–97. https://doi.org/10.1016/S0022-3956(98)00046-6</w:t>
      </w:r>
    </w:p>
    <w:p w14:paraId="3DC6769C" w14:textId="77777777" w:rsidR="006F0915" w:rsidRPr="006F0915" w:rsidRDefault="006F0915" w:rsidP="006F0915">
      <w:pPr>
        <w:pStyle w:val="Bibliography"/>
        <w:rPr>
          <w:lang w:val="en-US"/>
        </w:rPr>
      </w:pPr>
      <w:proofErr w:type="spellStart"/>
      <w:r w:rsidRPr="006F0915">
        <w:rPr>
          <w:lang w:val="en-US"/>
        </w:rPr>
        <w:t>Rapcan</w:t>
      </w:r>
      <w:proofErr w:type="spellEnd"/>
      <w:r w:rsidRPr="006F0915">
        <w:rPr>
          <w:lang w:val="en-US"/>
        </w:rPr>
        <w:t xml:space="preserve">, V., D’Arcy, S., </w:t>
      </w:r>
      <w:proofErr w:type="spellStart"/>
      <w:r w:rsidRPr="006F0915">
        <w:rPr>
          <w:lang w:val="en-US"/>
        </w:rPr>
        <w:t>Yeap</w:t>
      </w:r>
      <w:proofErr w:type="spellEnd"/>
      <w:r w:rsidRPr="006F0915">
        <w:rPr>
          <w:lang w:val="en-US"/>
        </w:rPr>
        <w:t xml:space="preserve">, S., Afzal, N., Thakore, J., &amp; Reilly, R. B. (2010). Acoustic and temporal analysis of speech: A potential biomarker for schizophrenia. </w:t>
      </w:r>
      <w:r w:rsidRPr="006F0915">
        <w:rPr>
          <w:i/>
          <w:iCs/>
          <w:lang w:val="en-US"/>
        </w:rPr>
        <w:t>Medical Engineering &amp; Physics</w:t>
      </w:r>
      <w:r w:rsidRPr="006F0915">
        <w:rPr>
          <w:lang w:val="en-US"/>
        </w:rPr>
        <w:t xml:space="preserve">, </w:t>
      </w:r>
      <w:r w:rsidRPr="006F0915">
        <w:rPr>
          <w:i/>
          <w:iCs/>
          <w:lang w:val="en-US"/>
        </w:rPr>
        <w:t>32</w:t>
      </w:r>
      <w:r w:rsidRPr="006F0915">
        <w:rPr>
          <w:lang w:val="en-US"/>
        </w:rPr>
        <w:t>(9), 1074–1079. https://doi.org/10.1016/j.medengphy.2010.07.013</w:t>
      </w:r>
    </w:p>
    <w:p w14:paraId="01C10901" w14:textId="77777777" w:rsidR="006F0915" w:rsidRPr="006F0915" w:rsidRDefault="006F0915" w:rsidP="006F0915">
      <w:pPr>
        <w:pStyle w:val="Bibliography"/>
        <w:rPr>
          <w:lang w:val="en-US"/>
        </w:rPr>
      </w:pPr>
      <w:r w:rsidRPr="006F0915">
        <w:rPr>
          <w:lang w:val="en-US"/>
        </w:rPr>
        <w:t xml:space="preserve">Samad, M. D., &amp; </w:t>
      </w:r>
      <w:proofErr w:type="spellStart"/>
      <w:r w:rsidRPr="006F0915">
        <w:rPr>
          <w:lang w:val="en-US"/>
        </w:rPr>
        <w:t>Witherow</w:t>
      </w:r>
      <w:proofErr w:type="spellEnd"/>
      <w:r w:rsidRPr="006F0915">
        <w:rPr>
          <w:lang w:val="en-US"/>
        </w:rPr>
        <w:t xml:space="preserve">, M. A. (2018). A Machine Learning Pipeline to Optimally Utilize Limited Samples in Predictive Modeling. </w:t>
      </w:r>
      <w:r w:rsidRPr="006F0915">
        <w:rPr>
          <w:i/>
          <w:iCs/>
          <w:lang w:val="en-US"/>
        </w:rPr>
        <w:t>2018 9th International Conference on Computing, Communication and Networking Technologies (ICCCNT)</w:t>
      </w:r>
      <w:r w:rsidRPr="006F0915">
        <w:rPr>
          <w:lang w:val="en-US"/>
        </w:rPr>
        <w:t>, 1–5. https://doi.org/10.1109/ICCCNT.2018.8494100</w:t>
      </w:r>
    </w:p>
    <w:p w14:paraId="65832608" w14:textId="77777777" w:rsidR="006F0915" w:rsidRPr="00DB2974" w:rsidRDefault="006F0915" w:rsidP="006F0915">
      <w:pPr>
        <w:pStyle w:val="Bibliography"/>
        <w:rPr>
          <w:lang w:val="en-US"/>
        </w:rPr>
      </w:pPr>
      <w:r>
        <w:t xml:space="preserve">Sartorius, N., Jablensky, A., Korten, A., Ernberg, G., Anker, M., Cooper, J. E., &amp; Day, R. (1986). </w:t>
      </w:r>
      <w:r w:rsidRPr="006F0915">
        <w:rPr>
          <w:lang w:val="en-US"/>
        </w:rPr>
        <w:t xml:space="preserve">Early manifestations and first-contact incidence of schizophrenia in different cultures: A preliminary report on the initial evaluation phase of the WHO Collaborative Study on Determinants of Outcome of Severe Mental Disorders. </w:t>
      </w:r>
      <w:r w:rsidRPr="00DB2974">
        <w:rPr>
          <w:i/>
          <w:iCs/>
          <w:lang w:val="en-US"/>
        </w:rPr>
        <w:t>Psychological Medicine</w:t>
      </w:r>
      <w:r w:rsidRPr="00DB2974">
        <w:rPr>
          <w:lang w:val="en-US"/>
        </w:rPr>
        <w:t xml:space="preserve">, </w:t>
      </w:r>
      <w:r w:rsidRPr="00DB2974">
        <w:rPr>
          <w:i/>
          <w:iCs/>
          <w:lang w:val="en-US"/>
        </w:rPr>
        <w:t>16</w:t>
      </w:r>
      <w:r w:rsidRPr="00DB2974">
        <w:rPr>
          <w:lang w:val="en-US"/>
        </w:rPr>
        <w:t>(4), 909–928. https://doi.org/10.1017/S0033291700011910</w:t>
      </w:r>
    </w:p>
    <w:p w14:paraId="7356E35D" w14:textId="77777777" w:rsidR="006F0915" w:rsidRPr="00DB2974" w:rsidRDefault="006F0915" w:rsidP="006F0915">
      <w:pPr>
        <w:pStyle w:val="Bibliography"/>
        <w:rPr>
          <w:lang w:val="en-US"/>
        </w:rPr>
      </w:pPr>
      <w:proofErr w:type="spellStart"/>
      <w:r w:rsidRPr="00DB2974">
        <w:rPr>
          <w:lang w:val="en-US"/>
        </w:rPr>
        <w:t>Sichlinger</w:t>
      </w:r>
      <w:proofErr w:type="spellEnd"/>
      <w:r w:rsidRPr="00DB2974">
        <w:rPr>
          <w:lang w:val="en-US"/>
        </w:rPr>
        <w:t xml:space="preserve">, L., </w:t>
      </w:r>
      <w:proofErr w:type="spellStart"/>
      <w:r w:rsidRPr="00DB2974">
        <w:rPr>
          <w:lang w:val="en-US"/>
        </w:rPr>
        <w:t>Cibelli</w:t>
      </w:r>
      <w:proofErr w:type="spellEnd"/>
      <w:r w:rsidRPr="00DB2974">
        <w:rPr>
          <w:lang w:val="en-US"/>
        </w:rPr>
        <w:t xml:space="preserve">, E., </w:t>
      </w:r>
      <w:proofErr w:type="spellStart"/>
      <w:r w:rsidRPr="00DB2974">
        <w:rPr>
          <w:lang w:val="en-US"/>
        </w:rPr>
        <w:t>Goldrick</w:t>
      </w:r>
      <w:proofErr w:type="spellEnd"/>
      <w:r w:rsidRPr="00DB2974">
        <w:rPr>
          <w:lang w:val="en-US"/>
        </w:rPr>
        <w:t xml:space="preserve">, M., &amp; Mittal, V. A. (2019). Clinical correlates of aberrant conversational turn-taking in youth at clinical high-risk for psychosis. </w:t>
      </w:r>
      <w:r w:rsidRPr="00DB2974">
        <w:rPr>
          <w:i/>
          <w:iCs/>
          <w:lang w:val="en-US"/>
        </w:rPr>
        <w:t>Schizophrenia Research</w:t>
      </w:r>
      <w:r w:rsidRPr="00DB2974">
        <w:rPr>
          <w:lang w:val="en-US"/>
        </w:rPr>
        <w:t xml:space="preserve">, </w:t>
      </w:r>
      <w:r w:rsidRPr="00DB2974">
        <w:rPr>
          <w:i/>
          <w:iCs/>
          <w:lang w:val="en-US"/>
        </w:rPr>
        <w:t>204</w:t>
      </w:r>
      <w:r w:rsidRPr="00DB2974">
        <w:rPr>
          <w:lang w:val="en-US"/>
        </w:rPr>
        <w:t>, 419–420. https://doi.org/10.1016/j.schres.2018.08.009</w:t>
      </w:r>
    </w:p>
    <w:p w14:paraId="675D4B30" w14:textId="77777777" w:rsidR="006F0915" w:rsidRPr="00DB2974" w:rsidRDefault="006F0915" w:rsidP="006F0915">
      <w:pPr>
        <w:pStyle w:val="Bibliography"/>
        <w:rPr>
          <w:lang w:val="en-US"/>
        </w:rPr>
      </w:pPr>
      <w:r w:rsidRPr="00DB2974">
        <w:rPr>
          <w:lang w:val="en-US"/>
        </w:rPr>
        <w:t xml:space="preserve">Solomon, M., Olsen, E., </w:t>
      </w:r>
      <w:proofErr w:type="spellStart"/>
      <w:r w:rsidRPr="00DB2974">
        <w:rPr>
          <w:lang w:val="en-US"/>
        </w:rPr>
        <w:t>Niendam</w:t>
      </w:r>
      <w:proofErr w:type="spellEnd"/>
      <w:r w:rsidRPr="00DB2974">
        <w:rPr>
          <w:lang w:val="en-US"/>
        </w:rPr>
        <w:t xml:space="preserve">, T., Ragland, J. D., Yoon, J., </w:t>
      </w:r>
      <w:proofErr w:type="spellStart"/>
      <w:r w:rsidRPr="00DB2974">
        <w:rPr>
          <w:lang w:val="en-US"/>
        </w:rPr>
        <w:t>Minzenberg</w:t>
      </w:r>
      <w:proofErr w:type="spellEnd"/>
      <w:r w:rsidRPr="00DB2974">
        <w:rPr>
          <w:lang w:val="en-US"/>
        </w:rPr>
        <w:t xml:space="preserve">, M., &amp; Carter, C. S. (2011). From lumping to splitting and back again: Atypical social and language development in </w:t>
      </w:r>
      <w:r w:rsidRPr="00DB2974">
        <w:rPr>
          <w:lang w:val="en-US"/>
        </w:rPr>
        <w:lastRenderedPageBreak/>
        <w:t xml:space="preserve">individuals with clinical-high-risk for psychosis, first episode schizophrenia, and autism spectrum disorders. </w:t>
      </w:r>
      <w:r w:rsidRPr="00DB2974">
        <w:rPr>
          <w:i/>
          <w:iCs/>
          <w:lang w:val="en-US"/>
        </w:rPr>
        <w:t>Schizophrenia Research</w:t>
      </w:r>
      <w:r w:rsidRPr="00DB2974">
        <w:rPr>
          <w:lang w:val="en-US"/>
        </w:rPr>
        <w:t xml:space="preserve">, </w:t>
      </w:r>
      <w:r w:rsidRPr="00DB2974">
        <w:rPr>
          <w:i/>
          <w:iCs/>
          <w:lang w:val="en-US"/>
        </w:rPr>
        <w:t>131</w:t>
      </w:r>
      <w:r w:rsidRPr="00DB2974">
        <w:rPr>
          <w:lang w:val="en-US"/>
        </w:rPr>
        <w:t>(1–3), 146–151.</w:t>
      </w:r>
    </w:p>
    <w:p w14:paraId="011A5991" w14:textId="77777777" w:rsidR="006F0915" w:rsidRPr="00DB2974" w:rsidRDefault="006F0915" w:rsidP="006F0915">
      <w:pPr>
        <w:pStyle w:val="Bibliography"/>
        <w:rPr>
          <w:lang w:val="en-US"/>
        </w:rPr>
      </w:pPr>
      <w:r w:rsidRPr="00DB2974">
        <w:rPr>
          <w:lang w:val="en-US"/>
        </w:rPr>
        <w:t xml:space="preserve">Stassen, H. H., Albers, M., </w:t>
      </w:r>
      <w:proofErr w:type="spellStart"/>
      <w:r w:rsidRPr="00DB2974">
        <w:rPr>
          <w:lang w:val="en-US"/>
        </w:rPr>
        <w:t>Püschel</w:t>
      </w:r>
      <w:proofErr w:type="spellEnd"/>
      <w:r w:rsidRPr="00DB2974">
        <w:rPr>
          <w:lang w:val="en-US"/>
        </w:rPr>
        <w:t xml:space="preserve">, J., </w:t>
      </w:r>
      <w:proofErr w:type="spellStart"/>
      <w:r w:rsidRPr="00DB2974">
        <w:rPr>
          <w:lang w:val="en-US"/>
        </w:rPr>
        <w:t>Scharfetter</w:t>
      </w:r>
      <w:proofErr w:type="spellEnd"/>
      <w:r w:rsidRPr="00DB2974">
        <w:rPr>
          <w:lang w:val="en-US"/>
        </w:rPr>
        <w:t xml:space="preserve">, Ch., </w:t>
      </w:r>
      <w:proofErr w:type="spellStart"/>
      <w:r w:rsidRPr="00DB2974">
        <w:rPr>
          <w:lang w:val="en-US"/>
        </w:rPr>
        <w:t>Tewesmeier</w:t>
      </w:r>
      <w:proofErr w:type="spellEnd"/>
      <w:r w:rsidRPr="00DB2974">
        <w:rPr>
          <w:lang w:val="en-US"/>
        </w:rPr>
        <w:t xml:space="preserve">, M., &amp; </w:t>
      </w:r>
      <w:proofErr w:type="spellStart"/>
      <w:r w:rsidRPr="00DB2974">
        <w:rPr>
          <w:lang w:val="en-US"/>
        </w:rPr>
        <w:t>Woggon</w:t>
      </w:r>
      <w:proofErr w:type="spellEnd"/>
      <w:r w:rsidRPr="00DB2974">
        <w:rPr>
          <w:lang w:val="en-US"/>
        </w:rPr>
        <w:t xml:space="preserve">, B. (1995). Speaking behavior and voice sound characteristics associated with negative schizophrenia. </w:t>
      </w:r>
      <w:r w:rsidRPr="00DB2974">
        <w:rPr>
          <w:i/>
          <w:iCs/>
          <w:lang w:val="en-US"/>
        </w:rPr>
        <w:t>Journal of Psychiatric Research</w:t>
      </w:r>
      <w:r w:rsidRPr="00DB2974">
        <w:rPr>
          <w:lang w:val="en-US"/>
        </w:rPr>
        <w:t xml:space="preserve">, </w:t>
      </w:r>
      <w:r w:rsidRPr="00DB2974">
        <w:rPr>
          <w:i/>
          <w:iCs/>
          <w:lang w:val="en-US"/>
        </w:rPr>
        <w:t>29</w:t>
      </w:r>
      <w:r w:rsidRPr="00DB2974">
        <w:rPr>
          <w:lang w:val="en-US"/>
        </w:rPr>
        <w:t>(4), 277–296. https://doi.org/10.1016/0022-3956(95)00004-O</w:t>
      </w:r>
    </w:p>
    <w:p w14:paraId="6AEABD14" w14:textId="77777777" w:rsidR="006F0915" w:rsidRPr="00DB2974" w:rsidRDefault="006F0915" w:rsidP="006F0915">
      <w:pPr>
        <w:pStyle w:val="Bibliography"/>
        <w:rPr>
          <w:lang w:val="en-US"/>
        </w:rPr>
      </w:pPr>
      <w:r w:rsidRPr="00DB2974">
        <w:rPr>
          <w:i/>
          <w:iCs/>
          <w:lang w:val="en-US"/>
        </w:rPr>
        <w:t>Statistics Denmark</w:t>
      </w:r>
      <w:r w:rsidRPr="00DB2974">
        <w:rPr>
          <w:lang w:val="en-US"/>
        </w:rPr>
        <w:t>. (n.d.). Retrieved 11 November 2020, from https://www.dst.dk/en/</w:t>
      </w:r>
    </w:p>
    <w:p w14:paraId="4A64AB51" w14:textId="77777777" w:rsidR="006F0915" w:rsidRPr="00272303" w:rsidRDefault="006F0915" w:rsidP="006F0915">
      <w:pPr>
        <w:pStyle w:val="Bibliography"/>
        <w:rPr>
          <w:lang w:val="en-US"/>
        </w:rPr>
      </w:pPr>
      <w:r w:rsidRPr="00DB2974">
        <w:rPr>
          <w:lang w:val="en-US"/>
        </w:rPr>
        <w:t xml:space="preserve">Sun, P., Wang, D., </w:t>
      </w:r>
      <w:proofErr w:type="spellStart"/>
      <w:r w:rsidRPr="00DB2974">
        <w:rPr>
          <w:lang w:val="en-US"/>
        </w:rPr>
        <w:t>Mok</w:t>
      </w:r>
      <w:proofErr w:type="spellEnd"/>
      <w:r w:rsidRPr="00DB2974">
        <w:rPr>
          <w:lang w:val="en-US"/>
        </w:rPr>
        <w:t xml:space="preserve">, V. C., &amp; Shi, L. (2019). Comparison of feature selection methods and machine learning classifiers for Radiomics analysis in glioma grading. </w:t>
      </w:r>
      <w:r w:rsidRPr="00272303">
        <w:rPr>
          <w:i/>
          <w:iCs/>
          <w:lang w:val="en-US"/>
        </w:rPr>
        <w:t>IEEE Access</w:t>
      </w:r>
      <w:r w:rsidRPr="00272303">
        <w:rPr>
          <w:lang w:val="en-US"/>
        </w:rPr>
        <w:t xml:space="preserve">, </w:t>
      </w:r>
      <w:r w:rsidRPr="00272303">
        <w:rPr>
          <w:i/>
          <w:iCs/>
          <w:lang w:val="en-US"/>
        </w:rPr>
        <w:t>7</w:t>
      </w:r>
      <w:r w:rsidRPr="00272303">
        <w:rPr>
          <w:lang w:val="en-US"/>
        </w:rPr>
        <w:t>, 102010–102020.</w:t>
      </w:r>
    </w:p>
    <w:p w14:paraId="130D1BF8" w14:textId="77777777" w:rsidR="006F0915" w:rsidRPr="00272303" w:rsidRDefault="006F0915" w:rsidP="006F0915">
      <w:pPr>
        <w:pStyle w:val="Bibliography"/>
        <w:rPr>
          <w:lang w:val="en-US"/>
        </w:rPr>
      </w:pPr>
      <w:r w:rsidRPr="00272303">
        <w:rPr>
          <w:lang w:val="en-US"/>
        </w:rPr>
        <w:t xml:space="preserve">Tahir, Y., Yang, Z., Chakraborty, D., </w:t>
      </w:r>
      <w:proofErr w:type="spellStart"/>
      <w:r w:rsidRPr="00272303">
        <w:rPr>
          <w:lang w:val="en-US"/>
        </w:rPr>
        <w:t>Thalmann</w:t>
      </w:r>
      <w:proofErr w:type="spellEnd"/>
      <w:r w:rsidRPr="00272303">
        <w:rPr>
          <w:lang w:val="en-US"/>
        </w:rPr>
        <w:t xml:space="preserve">, N., </w:t>
      </w:r>
      <w:proofErr w:type="spellStart"/>
      <w:r w:rsidRPr="00272303">
        <w:rPr>
          <w:lang w:val="en-US"/>
        </w:rPr>
        <w:t>Thalmann</w:t>
      </w:r>
      <w:proofErr w:type="spellEnd"/>
      <w:r w:rsidRPr="00272303">
        <w:rPr>
          <w:lang w:val="en-US"/>
        </w:rPr>
        <w:t xml:space="preserve">, D., </w:t>
      </w:r>
      <w:proofErr w:type="spellStart"/>
      <w:r w:rsidRPr="00272303">
        <w:rPr>
          <w:lang w:val="en-US"/>
        </w:rPr>
        <w:t>Maniam</w:t>
      </w:r>
      <w:proofErr w:type="spellEnd"/>
      <w:r w:rsidRPr="00272303">
        <w:rPr>
          <w:lang w:val="en-US"/>
        </w:rPr>
        <w:t xml:space="preserve">, Y., </w:t>
      </w:r>
      <w:proofErr w:type="spellStart"/>
      <w:r w:rsidRPr="00272303">
        <w:rPr>
          <w:lang w:val="en-US"/>
        </w:rPr>
        <w:t>binte</w:t>
      </w:r>
      <w:proofErr w:type="spellEnd"/>
      <w:r w:rsidRPr="00272303">
        <w:rPr>
          <w:lang w:val="en-US"/>
        </w:rPr>
        <w:t xml:space="preserve"> Abdul Rashid, N. A., Tan, B.-L., Lee Chee </w:t>
      </w:r>
      <w:proofErr w:type="spellStart"/>
      <w:r w:rsidRPr="00272303">
        <w:rPr>
          <w:lang w:val="en-US"/>
        </w:rPr>
        <w:t>Keong</w:t>
      </w:r>
      <w:proofErr w:type="spellEnd"/>
      <w:r w:rsidRPr="00272303">
        <w:rPr>
          <w:lang w:val="en-US"/>
        </w:rPr>
        <w:t xml:space="preserve">, J., &amp; </w:t>
      </w:r>
      <w:proofErr w:type="spellStart"/>
      <w:r w:rsidRPr="00272303">
        <w:rPr>
          <w:lang w:val="en-US"/>
        </w:rPr>
        <w:t>Dauwels</w:t>
      </w:r>
      <w:proofErr w:type="spellEnd"/>
      <w:r w:rsidRPr="00272303">
        <w:rPr>
          <w:lang w:val="en-US"/>
        </w:rPr>
        <w:t xml:space="preserve">, J. (2019). Non-verbal speech cues as objective measures for negative symptoms in patients with schizophrenia. </w:t>
      </w:r>
      <w:proofErr w:type="spellStart"/>
      <w:r w:rsidRPr="00272303">
        <w:rPr>
          <w:i/>
          <w:iCs/>
          <w:lang w:val="en-US"/>
        </w:rPr>
        <w:t>PLoS</w:t>
      </w:r>
      <w:proofErr w:type="spellEnd"/>
      <w:r w:rsidRPr="00272303">
        <w:rPr>
          <w:i/>
          <w:iCs/>
          <w:lang w:val="en-US"/>
        </w:rPr>
        <w:t xml:space="preserve"> ONE</w:t>
      </w:r>
      <w:r w:rsidRPr="00272303">
        <w:rPr>
          <w:lang w:val="en-US"/>
        </w:rPr>
        <w:t xml:space="preserve">, </w:t>
      </w:r>
      <w:r w:rsidRPr="00272303">
        <w:rPr>
          <w:i/>
          <w:iCs/>
          <w:lang w:val="en-US"/>
        </w:rPr>
        <w:t>14</w:t>
      </w:r>
      <w:r w:rsidRPr="00272303">
        <w:rPr>
          <w:lang w:val="en-US"/>
        </w:rPr>
        <w:t>(4). https://doi.org/10.1371/journal.pone.0214314</w:t>
      </w:r>
    </w:p>
    <w:p w14:paraId="78F6AEE4" w14:textId="77777777" w:rsidR="006F0915" w:rsidRPr="00272303" w:rsidRDefault="006F0915" w:rsidP="006F0915">
      <w:pPr>
        <w:pStyle w:val="Bibliography"/>
        <w:rPr>
          <w:lang w:val="en-US"/>
        </w:rPr>
      </w:pPr>
      <w:proofErr w:type="spellStart"/>
      <w:r w:rsidRPr="00272303">
        <w:rPr>
          <w:lang w:val="en-US"/>
        </w:rPr>
        <w:t>Tsuang</w:t>
      </w:r>
      <w:proofErr w:type="spellEnd"/>
      <w:r w:rsidRPr="00272303">
        <w:rPr>
          <w:lang w:val="en-US"/>
        </w:rPr>
        <w:t xml:space="preserve">, M. T., Lyons, M. J., &amp; </w:t>
      </w:r>
      <w:proofErr w:type="spellStart"/>
      <w:r w:rsidRPr="00272303">
        <w:rPr>
          <w:lang w:val="en-US"/>
        </w:rPr>
        <w:t>Faraone</w:t>
      </w:r>
      <w:proofErr w:type="spellEnd"/>
      <w:r w:rsidRPr="00272303">
        <w:rPr>
          <w:lang w:val="en-US"/>
        </w:rPr>
        <w:t xml:space="preserve">, S. V. (1990). Heterogeneity of Schizophrenia: Conceptual Models and Analytic Strategies. </w:t>
      </w:r>
      <w:r w:rsidRPr="00272303">
        <w:rPr>
          <w:i/>
          <w:iCs/>
          <w:lang w:val="en-US"/>
        </w:rPr>
        <w:t>The British Journal of Psychiatry</w:t>
      </w:r>
      <w:r w:rsidRPr="00272303">
        <w:rPr>
          <w:lang w:val="en-US"/>
        </w:rPr>
        <w:t xml:space="preserve">, </w:t>
      </w:r>
      <w:r w:rsidRPr="00272303">
        <w:rPr>
          <w:i/>
          <w:iCs/>
          <w:lang w:val="en-US"/>
        </w:rPr>
        <w:t>156</w:t>
      </w:r>
      <w:r w:rsidRPr="00272303">
        <w:rPr>
          <w:lang w:val="en-US"/>
        </w:rPr>
        <w:t>(1), 17–26. http://dx.doi.org/10.1192/bjp.156.1.17</w:t>
      </w:r>
    </w:p>
    <w:p w14:paraId="2AA04AB4" w14:textId="77777777" w:rsidR="006F0915" w:rsidRDefault="006F0915" w:rsidP="006F0915">
      <w:pPr>
        <w:pStyle w:val="Bibliography"/>
      </w:pPr>
      <w:proofErr w:type="spellStart"/>
      <w:r w:rsidRPr="00272303">
        <w:rPr>
          <w:lang w:val="en-US"/>
        </w:rPr>
        <w:t>Voleti</w:t>
      </w:r>
      <w:proofErr w:type="spellEnd"/>
      <w:r w:rsidRPr="00272303">
        <w:rPr>
          <w:lang w:val="en-US"/>
        </w:rPr>
        <w:t xml:space="preserve">, R., Woolridge, S., </w:t>
      </w:r>
      <w:proofErr w:type="spellStart"/>
      <w:r w:rsidRPr="00272303">
        <w:rPr>
          <w:lang w:val="en-US"/>
        </w:rPr>
        <w:t>Liss</w:t>
      </w:r>
      <w:proofErr w:type="spellEnd"/>
      <w:r w:rsidRPr="00272303">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625EA831" w14:textId="77777777" w:rsidR="006F0915" w:rsidRPr="00272303" w:rsidRDefault="006F0915" w:rsidP="006F0915">
      <w:pPr>
        <w:pStyle w:val="Bibliography"/>
        <w:rPr>
          <w:lang w:val="en-US"/>
        </w:rPr>
      </w:pPr>
      <w:r>
        <w:t xml:space="preserve">Zhang, L., Chen, X., Vakil, A., Byott, A., &amp; Ghomi, R. H. (2019). </w:t>
      </w:r>
      <w:proofErr w:type="spellStart"/>
      <w:r w:rsidRPr="00272303">
        <w:rPr>
          <w:lang w:val="en-US"/>
        </w:rPr>
        <w:t>DigiVoice</w:t>
      </w:r>
      <w:proofErr w:type="spellEnd"/>
      <w:r w:rsidRPr="00272303">
        <w:rPr>
          <w:lang w:val="en-US"/>
        </w:rPr>
        <w:t xml:space="preserve">: Voice Biomarker Featurization and Analysis Pipeline. </w:t>
      </w:r>
      <w:r w:rsidRPr="00272303">
        <w:rPr>
          <w:i/>
          <w:iCs/>
          <w:lang w:val="en-US"/>
        </w:rPr>
        <w:t xml:space="preserve">ArXiv:1906.07222 [Cs, </w:t>
      </w:r>
      <w:proofErr w:type="spellStart"/>
      <w:r w:rsidRPr="00272303">
        <w:rPr>
          <w:i/>
          <w:iCs/>
          <w:lang w:val="en-US"/>
        </w:rPr>
        <w:t>Eess</w:t>
      </w:r>
      <w:proofErr w:type="spellEnd"/>
      <w:r w:rsidRPr="00272303">
        <w:rPr>
          <w:i/>
          <w:iCs/>
          <w:lang w:val="en-US"/>
        </w:rPr>
        <w:t>]</w:t>
      </w:r>
      <w:r w:rsidRPr="00272303">
        <w:rPr>
          <w:lang w:val="en-US"/>
        </w:rPr>
        <w:t>. http://arxiv.org/abs/1906.07222</w:t>
      </w:r>
    </w:p>
    <w:p w14:paraId="6467409B" w14:textId="77777777" w:rsidR="006F0915" w:rsidRDefault="006F0915" w:rsidP="006F0915">
      <w:pPr>
        <w:pStyle w:val="Bibliography"/>
      </w:pPr>
      <w:proofErr w:type="spellStart"/>
      <w:r w:rsidRPr="00272303">
        <w:rPr>
          <w:lang w:val="en-US"/>
        </w:rPr>
        <w:t>Zivetz</w:t>
      </w:r>
      <w:proofErr w:type="spellEnd"/>
      <w:r w:rsidRPr="00272303">
        <w:rPr>
          <w:lang w:val="en-US"/>
        </w:rPr>
        <w:t xml:space="preserve">, L. (1992). </w:t>
      </w:r>
      <w:r w:rsidRPr="00272303">
        <w:rPr>
          <w:i/>
          <w:iCs/>
          <w:lang w:val="en-US"/>
        </w:rPr>
        <w:t xml:space="preserve">The ICD-10 classification of mental and </w:t>
      </w:r>
      <w:proofErr w:type="spellStart"/>
      <w:r w:rsidRPr="00272303">
        <w:rPr>
          <w:i/>
          <w:iCs/>
          <w:lang w:val="en-US"/>
        </w:rPr>
        <w:t>behavioural</w:t>
      </w:r>
      <w:proofErr w:type="spellEnd"/>
      <w:r w:rsidRPr="00272303">
        <w:rPr>
          <w:i/>
          <w:iCs/>
          <w:lang w:val="en-US"/>
        </w:rPr>
        <w:t xml:space="preserve"> disorders: Clinical descriptions and diagnostic guidelines</w:t>
      </w:r>
      <w:r w:rsidRPr="00272303">
        <w:rPr>
          <w:lang w:val="en-US"/>
        </w:rPr>
        <w:t xml:space="preserve"> (Vol. 1). </w:t>
      </w:r>
      <w:r>
        <w:t>World Health Organization.</w:t>
      </w:r>
    </w:p>
    <w:p w14:paraId="4F53FB84" w14:textId="255F5A79"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256611">
      <w:pPr>
        <w:pStyle w:val="Heading1"/>
        <w:ind w:firstLine="0"/>
        <w:rPr>
          <w:rFonts w:cs="Calibri"/>
          <w:highlight w:val="white"/>
          <w:lang w:val="en-US"/>
        </w:rPr>
      </w:pPr>
      <w:bookmarkStart w:id="36" w:name="_Toc59011373"/>
      <w:r>
        <w:rPr>
          <w:rFonts w:cs="Calibri"/>
          <w:highlight w:val="white"/>
          <w:lang w:val="en-US"/>
        </w:rPr>
        <w:lastRenderedPageBreak/>
        <w:t>6</w:t>
      </w:r>
      <w:r w:rsidR="00F32DA0" w:rsidRPr="00087E3C">
        <w:rPr>
          <w:rFonts w:cs="Calibri"/>
          <w:highlight w:val="white"/>
          <w:lang w:val="en-US"/>
        </w:rPr>
        <w:t>. Appendix</w:t>
      </w:r>
      <w:bookmarkEnd w:id="36"/>
    </w:p>
    <w:p w14:paraId="18765B84" w14:textId="0D1D0658" w:rsidR="00F32DA0" w:rsidRDefault="00F32DA0" w:rsidP="00561DC7">
      <w:pPr>
        <w:ind w:firstLine="0"/>
        <w:rPr>
          <w:rFonts w:asciiTheme="majorHAnsi" w:hAnsiTheme="majorHAnsi" w:cstheme="majorHAnsi"/>
          <w:highlight w:val="white"/>
          <w:lang w:val="en-US"/>
        </w:rPr>
      </w:pPr>
    </w:p>
    <w:p w14:paraId="62CED6C6" w14:textId="0BBD17CD" w:rsidR="003E5112" w:rsidRDefault="00F07CD2" w:rsidP="00427A43">
      <w:pPr>
        <w:pStyle w:val="Heading2"/>
        <w:rPr>
          <w:highlight w:val="white"/>
          <w:lang w:val="en-US"/>
        </w:rPr>
      </w:pPr>
      <w:bookmarkStart w:id="37" w:name="_Toc59011374"/>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3E5112">
      <w:pPr>
        <w:pStyle w:val="BodyText"/>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427A43">
      <w:pPr>
        <w:pStyle w:val="Heading2"/>
        <w:rPr>
          <w:highlight w:val="white"/>
          <w:lang w:val="da-DK"/>
        </w:rPr>
      </w:pPr>
      <w:bookmarkStart w:id="38" w:name="_Toc59011375"/>
      <w:r>
        <w:rPr>
          <w:highlight w:val="white"/>
          <w:lang w:val="da-DK"/>
        </w:rPr>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38"/>
    </w:p>
    <w:p w14:paraId="006836DC" w14:textId="390D3983" w:rsidR="003E5112" w:rsidRPr="00EA76D5" w:rsidRDefault="003E5112" w:rsidP="003E5112">
      <w:pPr>
        <w:pStyle w:val="BodyText"/>
        <w:rPr>
          <w:highlight w:val="white"/>
          <w:lang w:val="da-DK"/>
        </w:rPr>
      </w:pPr>
    </w:p>
    <w:p w14:paraId="4B643B25" w14:textId="2D31432B" w:rsidR="003E5112" w:rsidRPr="00EA76D5" w:rsidRDefault="00903BE1" w:rsidP="003E5112">
      <w:pPr>
        <w:pStyle w:val="BodyText"/>
        <w:rPr>
          <w:highlight w:val="white"/>
          <w:lang w:val="da-DK"/>
        </w:rPr>
      </w:pPr>
      <w:r w:rsidRPr="00EA76D5">
        <w:rPr>
          <w:highlight w:val="white"/>
          <w:lang w:val="da-DK"/>
        </w:rPr>
        <w:t>*</w:t>
      </w:r>
    </w:p>
    <w:sectPr w:rsidR="003E5112" w:rsidRPr="00EA76D5"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067E3" w14:textId="77777777" w:rsidR="001A0CCC" w:rsidRDefault="001A0CCC" w:rsidP="001506C0">
      <w:pPr>
        <w:spacing w:line="240" w:lineRule="auto"/>
      </w:pPr>
      <w:r>
        <w:separator/>
      </w:r>
    </w:p>
  </w:endnote>
  <w:endnote w:type="continuationSeparator" w:id="0">
    <w:p w14:paraId="2FA36852" w14:textId="77777777" w:rsidR="001A0CCC" w:rsidRDefault="001A0CC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B06282" w:rsidRDefault="00B06282">
        <w:pPr>
          <w:pStyle w:val="Footer"/>
          <w:jc w:val="center"/>
        </w:pPr>
      </w:p>
    </w:sdtContent>
  </w:sdt>
  <w:p w14:paraId="171544C1" w14:textId="77777777" w:rsidR="00B06282" w:rsidRDefault="00B062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B06282" w:rsidRDefault="00B06282">
    <w:pPr>
      <w:pStyle w:val="Footer"/>
      <w:jc w:val="center"/>
    </w:pPr>
  </w:p>
  <w:p w14:paraId="38CE87B3" w14:textId="77777777" w:rsidR="00B06282" w:rsidRDefault="00B062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B06282" w:rsidRDefault="00B062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B06282" w:rsidRDefault="00B06282">
    <w:pPr>
      <w:pStyle w:val="Footer"/>
    </w:pPr>
  </w:p>
  <w:p w14:paraId="70E9D1B4" w14:textId="77777777" w:rsidR="00B06282" w:rsidRDefault="00B0628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B06282" w:rsidRDefault="00B06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B06282" w:rsidRDefault="00B06282">
    <w:pPr>
      <w:pStyle w:val="Footer"/>
    </w:pPr>
  </w:p>
  <w:p w14:paraId="67614AF0" w14:textId="77777777" w:rsidR="00B06282" w:rsidRDefault="00B062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54119" w14:textId="77777777" w:rsidR="001A0CCC" w:rsidRDefault="001A0CCC" w:rsidP="001506C0">
      <w:pPr>
        <w:spacing w:line="240" w:lineRule="auto"/>
      </w:pPr>
      <w:r>
        <w:separator/>
      </w:r>
    </w:p>
  </w:footnote>
  <w:footnote w:type="continuationSeparator" w:id="0">
    <w:p w14:paraId="6E89EFD4" w14:textId="77777777" w:rsidR="001A0CCC" w:rsidRDefault="001A0CCC"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B06282" w:rsidRPr="00FA6E69" w:rsidRDefault="00B0628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B06282" w:rsidRPr="00FA6E69" w:rsidRDefault="00B0628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8"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31B"/>
    <w:rsid w:val="00000FDE"/>
    <w:rsid w:val="0000176F"/>
    <w:rsid w:val="00001A1B"/>
    <w:rsid w:val="00001A29"/>
    <w:rsid w:val="00001A93"/>
    <w:rsid w:val="00001D0B"/>
    <w:rsid w:val="00002AC6"/>
    <w:rsid w:val="0000357C"/>
    <w:rsid w:val="000039B2"/>
    <w:rsid w:val="00004460"/>
    <w:rsid w:val="0000448A"/>
    <w:rsid w:val="000049AC"/>
    <w:rsid w:val="0000508B"/>
    <w:rsid w:val="00005160"/>
    <w:rsid w:val="00005216"/>
    <w:rsid w:val="00005886"/>
    <w:rsid w:val="00005940"/>
    <w:rsid w:val="00005D50"/>
    <w:rsid w:val="0000625C"/>
    <w:rsid w:val="000066C7"/>
    <w:rsid w:val="000075D8"/>
    <w:rsid w:val="00007802"/>
    <w:rsid w:val="00007954"/>
    <w:rsid w:val="00007A47"/>
    <w:rsid w:val="00007E5A"/>
    <w:rsid w:val="00007F95"/>
    <w:rsid w:val="00010104"/>
    <w:rsid w:val="0001038A"/>
    <w:rsid w:val="0001044D"/>
    <w:rsid w:val="00010478"/>
    <w:rsid w:val="00010D93"/>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30FC"/>
    <w:rsid w:val="000137F4"/>
    <w:rsid w:val="00013AEA"/>
    <w:rsid w:val="00013F0C"/>
    <w:rsid w:val="00014731"/>
    <w:rsid w:val="00014A07"/>
    <w:rsid w:val="00014A24"/>
    <w:rsid w:val="00014ACB"/>
    <w:rsid w:val="00014B55"/>
    <w:rsid w:val="00014C15"/>
    <w:rsid w:val="00014D70"/>
    <w:rsid w:val="00014DCF"/>
    <w:rsid w:val="00014E84"/>
    <w:rsid w:val="00015012"/>
    <w:rsid w:val="00015615"/>
    <w:rsid w:val="00015724"/>
    <w:rsid w:val="00015D9D"/>
    <w:rsid w:val="0001685A"/>
    <w:rsid w:val="00016CD3"/>
    <w:rsid w:val="000170C9"/>
    <w:rsid w:val="00017569"/>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EEB"/>
    <w:rsid w:val="000221FC"/>
    <w:rsid w:val="00022725"/>
    <w:rsid w:val="00022AE3"/>
    <w:rsid w:val="00022AF2"/>
    <w:rsid w:val="00022BCC"/>
    <w:rsid w:val="00022E18"/>
    <w:rsid w:val="00022E95"/>
    <w:rsid w:val="000232E9"/>
    <w:rsid w:val="0002372E"/>
    <w:rsid w:val="00023BEF"/>
    <w:rsid w:val="00023CAE"/>
    <w:rsid w:val="00023F2F"/>
    <w:rsid w:val="00025A28"/>
    <w:rsid w:val="0002604B"/>
    <w:rsid w:val="00026C46"/>
    <w:rsid w:val="00027028"/>
    <w:rsid w:val="000277C9"/>
    <w:rsid w:val="000279CF"/>
    <w:rsid w:val="00027D4E"/>
    <w:rsid w:val="000311CC"/>
    <w:rsid w:val="000311DC"/>
    <w:rsid w:val="000313C6"/>
    <w:rsid w:val="0003160F"/>
    <w:rsid w:val="00031802"/>
    <w:rsid w:val="0003187D"/>
    <w:rsid w:val="00031E2B"/>
    <w:rsid w:val="00031F4B"/>
    <w:rsid w:val="00032418"/>
    <w:rsid w:val="0003295A"/>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6ED4"/>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D02"/>
    <w:rsid w:val="00042FA0"/>
    <w:rsid w:val="0004320C"/>
    <w:rsid w:val="00043A59"/>
    <w:rsid w:val="00043CD9"/>
    <w:rsid w:val="00043F89"/>
    <w:rsid w:val="00044240"/>
    <w:rsid w:val="00044CFF"/>
    <w:rsid w:val="00044FAE"/>
    <w:rsid w:val="00045E76"/>
    <w:rsid w:val="0004602B"/>
    <w:rsid w:val="000463CF"/>
    <w:rsid w:val="0004654F"/>
    <w:rsid w:val="00046CB4"/>
    <w:rsid w:val="00046E89"/>
    <w:rsid w:val="000474F0"/>
    <w:rsid w:val="00047722"/>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EB7"/>
    <w:rsid w:val="00054EFD"/>
    <w:rsid w:val="00055105"/>
    <w:rsid w:val="00055290"/>
    <w:rsid w:val="000558BD"/>
    <w:rsid w:val="00055A14"/>
    <w:rsid w:val="00055FA2"/>
    <w:rsid w:val="0005646B"/>
    <w:rsid w:val="000566B4"/>
    <w:rsid w:val="00056E5D"/>
    <w:rsid w:val="00056E7C"/>
    <w:rsid w:val="00057133"/>
    <w:rsid w:val="00057916"/>
    <w:rsid w:val="00057FDE"/>
    <w:rsid w:val="00060595"/>
    <w:rsid w:val="00060945"/>
    <w:rsid w:val="00060AFA"/>
    <w:rsid w:val="00060CB1"/>
    <w:rsid w:val="000612E6"/>
    <w:rsid w:val="0006143D"/>
    <w:rsid w:val="00061752"/>
    <w:rsid w:val="00061B91"/>
    <w:rsid w:val="00061C23"/>
    <w:rsid w:val="00061DF4"/>
    <w:rsid w:val="0006224C"/>
    <w:rsid w:val="00062908"/>
    <w:rsid w:val="00062D45"/>
    <w:rsid w:val="0006306E"/>
    <w:rsid w:val="0006331A"/>
    <w:rsid w:val="0006428F"/>
    <w:rsid w:val="00064325"/>
    <w:rsid w:val="00064C95"/>
    <w:rsid w:val="00065137"/>
    <w:rsid w:val="00065C18"/>
    <w:rsid w:val="00065FEC"/>
    <w:rsid w:val="00066722"/>
    <w:rsid w:val="00066A5A"/>
    <w:rsid w:val="00066C6D"/>
    <w:rsid w:val="000674F9"/>
    <w:rsid w:val="00067591"/>
    <w:rsid w:val="00067736"/>
    <w:rsid w:val="0006774B"/>
    <w:rsid w:val="00067AA1"/>
    <w:rsid w:val="00067C7E"/>
    <w:rsid w:val="000701E3"/>
    <w:rsid w:val="00070413"/>
    <w:rsid w:val="00070622"/>
    <w:rsid w:val="00070E19"/>
    <w:rsid w:val="000712F4"/>
    <w:rsid w:val="000713AA"/>
    <w:rsid w:val="00071916"/>
    <w:rsid w:val="00071920"/>
    <w:rsid w:val="00071A1B"/>
    <w:rsid w:val="00071DDC"/>
    <w:rsid w:val="00071ED8"/>
    <w:rsid w:val="000720C0"/>
    <w:rsid w:val="0007258B"/>
    <w:rsid w:val="0007315C"/>
    <w:rsid w:val="0007380A"/>
    <w:rsid w:val="00073A23"/>
    <w:rsid w:val="000741D3"/>
    <w:rsid w:val="000745C3"/>
    <w:rsid w:val="000749A8"/>
    <w:rsid w:val="00074FDF"/>
    <w:rsid w:val="000750FD"/>
    <w:rsid w:val="000759C6"/>
    <w:rsid w:val="00075B7D"/>
    <w:rsid w:val="00075D15"/>
    <w:rsid w:val="000761EA"/>
    <w:rsid w:val="000762EA"/>
    <w:rsid w:val="000763F2"/>
    <w:rsid w:val="0007649A"/>
    <w:rsid w:val="00077110"/>
    <w:rsid w:val="00077143"/>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919"/>
    <w:rsid w:val="00082DC3"/>
    <w:rsid w:val="0008350B"/>
    <w:rsid w:val="00083A4D"/>
    <w:rsid w:val="00084161"/>
    <w:rsid w:val="0008434D"/>
    <w:rsid w:val="000848CB"/>
    <w:rsid w:val="00084A66"/>
    <w:rsid w:val="0008580D"/>
    <w:rsid w:val="000859A5"/>
    <w:rsid w:val="00085D1F"/>
    <w:rsid w:val="00085E88"/>
    <w:rsid w:val="00085F19"/>
    <w:rsid w:val="0008600B"/>
    <w:rsid w:val="0008606B"/>
    <w:rsid w:val="000863C2"/>
    <w:rsid w:val="000866C3"/>
    <w:rsid w:val="000867B3"/>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13"/>
    <w:rsid w:val="00091ED6"/>
    <w:rsid w:val="00091EDE"/>
    <w:rsid w:val="00092260"/>
    <w:rsid w:val="00092C26"/>
    <w:rsid w:val="00092EAC"/>
    <w:rsid w:val="00092FC6"/>
    <w:rsid w:val="00093881"/>
    <w:rsid w:val="00093AB2"/>
    <w:rsid w:val="00093B16"/>
    <w:rsid w:val="00093BBE"/>
    <w:rsid w:val="00093F21"/>
    <w:rsid w:val="0009402C"/>
    <w:rsid w:val="000943B8"/>
    <w:rsid w:val="0009454D"/>
    <w:rsid w:val="00094621"/>
    <w:rsid w:val="00094CCA"/>
    <w:rsid w:val="00094F51"/>
    <w:rsid w:val="000954CF"/>
    <w:rsid w:val="00095C1E"/>
    <w:rsid w:val="00095E13"/>
    <w:rsid w:val="0009618E"/>
    <w:rsid w:val="0009656F"/>
    <w:rsid w:val="000970A1"/>
    <w:rsid w:val="00097CC4"/>
    <w:rsid w:val="00097CFA"/>
    <w:rsid w:val="000A01A2"/>
    <w:rsid w:val="000A03EC"/>
    <w:rsid w:val="000A049A"/>
    <w:rsid w:val="000A07D8"/>
    <w:rsid w:val="000A159E"/>
    <w:rsid w:val="000A16F7"/>
    <w:rsid w:val="000A1771"/>
    <w:rsid w:val="000A2823"/>
    <w:rsid w:val="000A2C90"/>
    <w:rsid w:val="000A2DC5"/>
    <w:rsid w:val="000A2E2E"/>
    <w:rsid w:val="000A43FD"/>
    <w:rsid w:val="000A4481"/>
    <w:rsid w:val="000A48C4"/>
    <w:rsid w:val="000A4A6C"/>
    <w:rsid w:val="000A542D"/>
    <w:rsid w:val="000A57AB"/>
    <w:rsid w:val="000A57BE"/>
    <w:rsid w:val="000A5A55"/>
    <w:rsid w:val="000A5C1C"/>
    <w:rsid w:val="000A5DDD"/>
    <w:rsid w:val="000A5E29"/>
    <w:rsid w:val="000A612F"/>
    <w:rsid w:val="000A63BE"/>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1F0C"/>
    <w:rsid w:val="000B1F96"/>
    <w:rsid w:val="000B23F8"/>
    <w:rsid w:val="000B2A8C"/>
    <w:rsid w:val="000B2ACE"/>
    <w:rsid w:val="000B2E30"/>
    <w:rsid w:val="000B2ED1"/>
    <w:rsid w:val="000B3115"/>
    <w:rsid w:val="000B3172"/>
    <w:rsid w:val="000B3680"/>
    <w:rsid w:val="000B4629"/>
    <w:rsid w:val="000B5250"/>
    <w:rsid w:val="000B547D"/>
    <w:rsid w:val="000B5CBD"/>
    <w:rsid w:val="000B5E8E"/>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5EF"/>
    <w:rsid w:val="000C1682"/>
    <w:rsid w:val="000C181F"/>
    <w:rsid w:val="000C1EA0"/>
    <w:rsid w:val="000C1FD8"/>
    <w:rsid w:val="000C280E"/>
    <w:rsid w:val="000C306B"/>
    <w:rsid w:val="000C38D7"/>
    <w:rsid w:val="000C3FDF"/>
    <w:rsid w:val="000C490E"/>
    <w:rsid w:val="000C52C8"/>
    <w:rsid w:val="000C54BC"/>
    <w:rsid w:val="000C5546"/>
    <w:rsid w:val="000C55BF"/>
    <w:rsid w:val="000C55FD"/>
    <w:rsid w:val="000C56DF"/>
    <w:rsid w:val="000C5852"/>
    <w:rsid w:val="000C5DA4"/>
    <w:rsid w:val="000C5DF3"/>
    <w:rsid w:val="000C61F7"/>
    <w:rsid w:val="000C64A9"/>
    <w:rsid w:val="000C69E2"/>
    <w:rsid w:val="000C6D83"/>
    <w:rsid w:val="000C7509"/>
    <w:rsid w:val="000C785D"/>
    <w:rsid w:val="000C79CE"/>
    <w:rsid w:val="000C7C95"/>
    <w:rsid w:val="000C7CA8"/>
    <w:rsid w:val="000C7DE8"/>
    <w:rsid w:val="000C7FA9"/>
    <w:rsid w:val="000D0267"/>
    <w:rsid w:val="000D0655"/>
    <w:rsid w:val="000D0844"/>
    <w:rsid w:val="000D094F"/>
    <w:rsid w:val="000D0EAF"/>
    <w:rsid w:val="000D11BF"/>
    <w:rsid w:val="000D1503"/>
    <w:rsid w:val="000D16A5"/>
    <w:rsid w:val="000D1F07"/>
    <w:rsid w:val="000D1FBE"/>
    <w:rsid w:val="000D200F"/>
    <w:rsid w:val="000D2F1F"/>
    <w:rsid w:val="000D3172"/>
    <w:rsid w:val="000D327D"/>
    <w:rsid w:val="000D3A06"/>
    <w:rsid w:val="000D3D6A"/>
    <w:rsid w:val="000D4691"/>
    <w:rsid w:val="000D498B"/>
    <w:rsid w:val="000D49DA"/>
    <w:rsid w:val="000D4F6C"/>
    <w:rsid w:val="000D5161"/>
    <w:rsid w:val="000D56CF"/>
    <w:rsid w:val="000D5DDB"/>
    <w:rsid w:val="000D5DF1"/>
    <w:rsid w:val="000D6270"/>
    <w:rsid w:val="000D67D8"/>
    <w:rsid w:val="000D68C8"/>
    <w:rsid w:val="000D6D9C"/>
    <w:rsid w:val="000D732F"/>
    <w:rsid w:val="000D73D8"/>
    <w:rsid w:val="000D75E3"/>
    <w:rsid w:val="000D7AA8"/>
    <w:rsid w:val="000D7C77"/>
    <w:rsid w:val="000D7EF1"/>
    <w:rsid w:val="000E0188"/>
    <w:rsid w:val="000E01C7"/>
    <w:rsid w:val="000E0493"/>
    <w:rsid w:val="000E0813"/>
    <w:rsid w:val="000E09DE"/>
    <w:rsid w:val="000E0A23"/>
    <w:rsid w:val="000E0A3D"/>
    <w:rsid w:val="000E0A8F"/>
    <w:rsid w:val="000E0D90"/>
    <w:rsid w:val="000E12F9"/>
    <w:rsid w:val="000E139C"/>
    <w:rsid w:val="000E13C9"/>
    <w:rsid w:val="000E1E24"/>
    <w:rsid w:val="000E2011"/>
    <w:rsid w:val="000E22FB"/>
    <w:rsid w:val="000E23A6"/>
    <w:rsid w:val="000E253C"/>
    <w:rsid w:val="000E2800"/>
    <w:rsid w:val="000E2942"/>
    <w:rsid w:val="000E2C45"/>
    <w:rsid w:val="000E2E7E"/>
    <w:rsid w:val="000E31EF"/>
    <w:rsid w:val="000E32FA"/>
    <w:rsid w:val="000E330D"/>
    <w:rsid w:val="000E3361"/>
    <w:rsid w:val="000E3A0F"/>
    <w:rsid w:val="000E3B8F"/>
    <w:rsid w:val="000E3EB9"/>
    <w:rsid w:val="000E41E0"/>
    <w:rsid w:val="000E43EB"/>
    <w:rsid w:val="000E46D7"/>
    <w:rsid w:val="000E4A9E"/>
    <w:rsid w:val="000E4CD8"/>
    <w:rsid w:val="000E4D3A"/>
    <w:rsid w:val="000E559A"/>
    <w:rsid w:val="000E5A98"/>
    <w:rsid w:val="000E6321"/>
    <w:rsid w:val="000E6453"/>
    <w:rsid w:val="000E653F"/>
    <w:rsid w:val="000E6892"/>
    <w:rsid w:val="000E6A57"/>
    <w:rsid w:val="000E6CF6"/>
    <w:rsid w:val="000E7209"/>
    <w:rsid w:val="000E75FD"/>
    <w:rsid w:val="000F0004"/>
    <w:rsid w:val="000F088A"/>
    <w:rsid w:val="000F0D07"/>
    <w:rsid w:val="000F112E"/>
    <w:rsid w:val="000F1349"/>
    <w:rsid w:val="000F13F1"/>
    <w:rsid w:val="000F14C2"/>
    <w:rsid w:val="000F17FE"/>
    <w:rsid w:val="000F1DD9"/>
    <w:rsid w:val="000F1F50"/>
    <w:rsid w:val="000F25E3"/>
    <w:rsid w:val="000F2DD5"/>
    <w:rsid w:val="000F311D"/>
    <w:rsid w:val="000F3E16"/>
    <w:rsid w:val="000F5892"/>
    <w:rsid w:val="000F5A79"/>
    <w:rsid w:val="000F5BAB"/>
    <w:rsid w:val="000F5EA7"/>
    <w:rsid w:val="000F60B4"/>
    <w:rsid w:val="000F634A"/>
    <w:rsid w:val="000F6369"/>
    <w:rsid w:val="000F6EDD"/>
    <w:rsid w:val="000F786C"/>
    <w:rsid w:val="000F7A6B"/>
    <w:rsid w:val="000F7BE8"/>
    <w:rsid w:val="000F7E7A"/>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71A7"/>
    <w:rsid w:val="001076CD"/>
    <w:rsid w:val="00107722"/>
    <w:rsid w:val="00107B23"/>
    <w:rsid w:val="00110010"/>
    <w:rsid w:val="001103C8"/>
    <w:rsid w:val="001107EB"/>
    <w:rsid w:val="00110DEF"/>
    <w:rsid w:val="00111202"/>
    <w:rsid w:val="0011147B"/>
    <w:rsid w:val="0011171F"/>
    <w:rsid w:val="00111A0E"/>
    <w:rsid w:val="00111A5D"/>
    <w:rsid w:val="00111A8A"/>
    <w:rsid w:val="00111EE8"/>
    <w:rsid w:val="00112467"/>
    <w:rsid w:val="001124F5"/>
    <w:rsid w:val="001125D5"/>
    <w:rsid w:val="00112A2E"/>
    <w:rsid w:val="00112ABE"/>
    <w:rsid w:val="00113079"/>
    <w:rsid w:val="00113387"/>
    <w:rsid w:val="00113434"/>
    <w:rsid w:val="0011348A"/>
    <w:rsid w:val="0011372C"/>
    <w:rsid w:val="00113AA7"/>
    <w:rsid w:val="001142A1"/>
    <w:rsid w:val="0011441F"/>
    <w:rsid w:val="00114D4D"/>
    <w:rsid w:val="00114E12"/>
    <w:rsid w:val="00115005"/>
    <w:rsid w:val="0011651B"/>
    <w:rsid w:val="00116E5F"/>
    <w:rsid w:val="0011734C"/>
    <w:rsid w:val="0011750A"/>
    <w:rsid w:val="001175F7"/>
    <w:rsid w:val="00117655"/>
    <w:rsid w:val="00117C5E"/>
    <w:rsid w:val="00117D51"/>
    <w:rsid w:val="00120707"/>
    <w:rsid w:val="00120B36"/>
    <w:rsid w:val="00120E05"/>
    <w:rsid w:val="001212C9"/>
    <w:rsid w:val="001218F2"/>
    <w:rsid w:val="00121D86"/>
    <w:rsid w:val="00121FA8"/>
    <w:rsid w:val="00122290"/>
    <w:rsid w:val="0012255B"/>
    <w:rsid w:val="001225A9"/>
    <w:rsid w:val="00122B86"/>
    <w:rsid w:val="00122DA2"/>
    <w:rsid w:val="00122EE0"/>
    <w:rsid w:val="00123240"/>
    <w:rsid w:val="001233F6"/>
    <w:rsid w:val="00123637"/>
    <w:rsid w:val="00123E66"/>
    <w:rsid w:val="00123FF8"/>
    <w:rsid w:val="001240F9"/>
    <w:rsid w:val="001249F0"/>
    <w:rsid w:val="00124E06"/>
    <w:rsid w:val="0012565E"/>
    <w:rsid w:val="00125B8D"/>
    <w:rsid w:val="0012632B"/>
    <w:rsid w:val="001264C9"/>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8B"/>
    <w:rsid w:val="00132E5E"/>
    <w:rsid w:val="001330B3"/>
    <w:rsid w:val="0013313D"/>
    <w:rsid w:val="0013335B"/>
    <w:rsid w:val="00133452"/>
    <w:rsid w:val="00133AA4"/>
    <w:rsid w:val="00133C48"/>
    <w:rsid w:val="00133E46"/>
    <w:rsid w:val="00133E67"/>
    <w:rsid w:val="00133FF5"/>
    <w:rsid w:val="001340E5"/>
    <w:rsid w:val="00134281"/>
    <w:rsid w:val="00134453"/>
    <w:rsid w:val="001345D5"/>
    <w:rsid w:val="00134627"/>
    <w:rsid w:val="0013493F"/>
    <w:rsid w:val="00135C92"/>
    <w:rsid w:val="00135E6F"/>
    <w:rsid w:val="00136773"/>
    <w:rsid w:val="0013711A"/>
    <w:rsid w:val="00137310"/>
    <w:rsid w:val="001403CE"/>
    <w:rsid w:val="001404CF"/>
    <w:rsid w:val="001404E9"/>
    <w:rsid w:val="00140663"/>
    <w:rsid w:val="00140DFC"/>
    <w:rsid w:val="00140ECC"/>
    <w:rsid w:val="001411F5"/>
    <w:rsid w:val="001412F4"/>
    <w:rsid w:val="001414E1"/>
    <w:rsid w:val="001416DD"/>
    <w:rsid w:val="00141E2F"/>
    <w:rsid w:val="00142659"/>
    <w:rsid w:val="0014282E"/>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E8A"/>
    <w:rsid w:val="0015012E"/>
    <w:rsid w:val="0015054B"/>
    <w:rsid w:val="00150618"/>
    <w:rsid w:val="001506C0"/>
    <w:rsid w:val="00150EDF"/>
    <w:rsid w:val="0015145B"/>
    <w:rsid w:val="00152160"/>
    <w:rsid w:val="001525CB"/>
    <w:rsid w:val="00152864"/>
    <w:rsid w:val="001528BB"/>
    <w:rsid w:val="00152A05"/>
    <w:rsid w:val="00152D36"/>
    <w:rsid w:val="00153223"/>
    <w:rsid w:val="001536C0"/>
    <w:rsid w:val="0015426C"/>
    <w:rsid w:val="00154C92"/>
    <w:rsid w:val="00154D2D"/>
    <w:rsid w:val="00154DD9"/>
    <w:rsid w:val="001551E8"/>
    <w:rsid w:val="00155210"/>
    <w:rsid w:val="0015533B"/>
    <w:rsid w:val="00155422"/>
    <w:rsid w:val="001554F0"/>
    <w:rsid w:val="0015571A"/>
    <w:rsid w:val="00155DF0"/>
    <w:rsid w:val="001560B8"/>
    <w:rsid w:val="00156814"/>
    <w:rsid w:val="001570CC"/>
    <w:rsid w:val="00157590"/>
    <w:rsid w:val="001576D0"/>
    <w:rsid w:val="00160F96"/>
    <w:rsid w:val="001610DE"/>
    <w:rsid w:val="0016171F"/>
    <w:rsid w:val="001618C3"/>
    <w:rsid w:val="00161BA9"/>
    <w:rsid w:val="00162283"/>
    <w:rsid w:val="001631FE"/>
    <w:rsid w:val="00163463"/>
    <w:rsid w:val="00163563"/>
    <w:rsid w:val="001637B8"/>
    <w:rsid w:val="00163CD7"/>
    <w:rsid w:val="00163D34"/>
    <w:rsid w:val="001641E6"/>
    <w:rsid w:val="0016425F"/>
    <w:rsid w:val="00164937"/>
    <w:rsid w:val="00165806"/>
    <w:rsid w:val="0016627B"/>
    <w:rsid w:val="0016672C"/>
    <w:rsid w:val="00166870"/>
    <w:rsid w:val="001668AF"/>
    <w:rsid w:val="00166EE0"/>
    <w:rsid w:val="00167110"/>
    <w:rsid w:val="00167BA1"/>
    <w:rsid w:val="00167E7D"/>
    <w:rsid w:val="00170008"/>
    <w:rsid w:val="001701CD"/>
    <w:rsid w:val="0017034E"/>
    <w:rsid w:val="001709EF"/>
    <w:rsid w:val="00170B90"/>
    <w:rsid w:val="00170D9B"/>
    <w:rsid w:val="001712F6"/>
    <w:rsid w:val="0017142F"/>
    <w:rsid w:val="001715E2"/>
    <w:rsid w:val="00171759"/>
    <w:rsid w:val="0017193F"/>
    <w:rsid w:val="00171AD4"/>
    <w:rsid w:val="00172138"/>
    <w:rsid w:val="00172495"/>
    <w:rsid w:val="00172707"/>
    <w:rsid w:val="00172DBE"/>
    <w:rsid w:val="00172F5D"/>
    <w:rsid w:val="001735F6"/>
    <w:rsid w:val="00173965"/>
    <w:rsid w:val="001739C3"/>
    <w:rsid w:val="00174627"/>
    <w:rsid w:val="0017498A"/>
    <w:rsid w:val="00174BC8"/>
    <w:rsid w:val="00174D09"/>
    <w:rsid w:val="00174E7E"/>
    <w:rsid w:val="00174E95"/>
    <w:rsid w:val="0017508C"/>
    <w:rsid w:val="0017536B"/>
    <w:rsid w:val="001753FA"/>
    <w:rsid w:val="001754C9"/>
    <w:rsid w:val="00175CB0"/>
    <w:rsid w:val="0017620D"/>
    <w:rsid w:val="00176352"/>
    <w:rsid w:val="00176590"/>
    <w:rsid w:val="001767F2"/>
    <w:rsid w:val="00176865"/>
    <w:rsid w:val="00176FAA"/>
    <w:rsid w:val="00177653"/>
    <w:rsid w:val="001778AD"/>
    <w:rsid w:val="00177C79"/>
    <w:rsid w:val="00177DAB"/>
    <w:rsid w:val="0018037E"/>
    <w:rsid w:val="00180B8F"/>
    <w:rsid w:val="00181FCF"/>
    <w:rsid w:val="001827D0"/>
    <w:rsid w:val="001828DA"/>
    <w:rsid w:val="00182B40"/>
    <w:rsid w:val="00182DF2"/>
    <w:rsid w:val="00183778"/>
    <w:rsid w:val="001837D4"/>
    <w:rsid w:val="00183B13"/>
    <w:rsid w:val="00183B4D"/>
    <w:rsid w:val="00183FD4"/>
    <w:rsid w:val="00184741"/>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F2A"/>
    <w:rsid w:val="00190096"/>
    <w:rsid w:val="0019070F"/>
    <w:rsid w:val="00190774"/>
    <w:rsid w:val="00190892"/>
    <w:rsid w:val="0019095A"/>
    <w:rsid w:val="00190B7F"/>
    <w:rsid w:val="00190FEE"/>
    <w:rsid w:val="001918A7"/>
    <w:rsid w:val="00191A27"/>
    <w:rsid w:val="00191EC2"/>
    <w:rsid w:val="001920FF"/>
    <w:rsid w:val="00192D3F"/>
    <w:rsid w:val="0019326C"/>
    <w:rsid w:val="001938E0"/>
    <w:rsid w:val="00193E8C"/>
    <w:rsid w:val="0019411F"/>
    <w:rsid w:val="00194A54"/>
    <w:rsid w:val="00194D14"/>
    <w:rsid w:val="001958F5"/>
    <w:rsid w:val="00195B9D"/>
    <w:rsid w:val="00195BF2"/>
    <w:rsid w:val="00195F8D"/>
    <w:rsid w:val="001960C3"/>
    <w:rsid w:val="00196274"/>
    <w:rsid w:val="0019627B"/>
    <w:rsid w:val="00196986"/>
    <w:rsid w:val="0019699A"/>
    <w:rsid w:val="00196D83"/>
    <w:rsid w:val="00197648"/>
    <w:rsid w:val="001977D7"/>
    <w:rsid w:val="001979FC"/>
    <w:rsid w:val="00197BCB"/>
    <w:rsid w:val="001A0339"/>
    <w:rsid w:val="001A0476"/>
    <w:rsid w:val="001A0BDD"/>
    <w:rsid w:val="001A0CCC"/>
    <w:rsid w:val="001A1940"/>
    <w:rsid w:val="001A2065"/>
    <w:rsid w:val="001A2289"/>
    <w:rsid w:val="001A281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A47"/>
    <w:rsid w:val="001B0D28"/>
    <w:rsid w:val="001B1231"/>
    <w:rsid w:val="001B13AB"/>
    <w:rsid w:val="001B1432"/>
    <w:rsid w:val="001B16BD"/>
    <w:rsid w:val="001B18DC"/>
    <w:rsid w:val="001B1F56"/>
    <w:rsid w:val="001B22C7"/>
    <w:rsid w:val="001B2619"/>
    <w:rsid w:val="001B2D9A"/>
    <w:rsid w:val="001B3278"/>
    <w:rsid w:val="001B3F8F"/>
    <w:rsid w:val="001B4BD4"/>
    <w:rsid w:val="001B4E0C"/>
    <w:rsid w:val="001B56BF"/>
    <w:rsid w:val="001B5A0A"/>
    <w:rsid w:val="001B5EB3"/>
    <w:rsid w:val="001B63AE"/>
    <w:rsid w:val="001B6470"/>
    <w:rsid w:val="001B653D"/>
    <w:rsid w:val="001B6604"/>
    <w:rsid w:val="001B6F07"/>
    <w:rsid w:val="001B6FB6"/>
    <w:rsid w:val="001B7118"/>
    <w:rsid w:val="001B7183"/>
    <w:rsid w:val="001B76C4"/>
    <w:rsid w:val="001B791D"/>
    <w:rsid w:val="001B7B4D"/>
    <w:rsid w:val="001B7CD8"/>
    <w:rsid w:val="001B7CDD"/>
    <w:rsid w:val="001B7CFB"/>
    <w:rsid w:val="001B7F30"/>
    <w:rsid w:val="001B7FBC"/>
    <w:rsid w:val="001C098D"/>
    <w:rsid w:val="001C0AD6"/>
    <w:rsid w:val="001C0C71"/>
    <w:rsid w:val="001C12AE"/>
    <w:rsid w:val="001C1657"/>
    <w:rsid w:val="001C18B4"/>
    <w:rsid w:val="001C18BB"/>
    <w:rsid w:val="001C1D87"/>
    <w:rsid w:val="001C1FD5"/>
    <w:rsid w:val="001C2257"/>
    <w:rsid w:val="001C25A6"/>
    <w:rsid w:val="001C326D"/>
    <w:rsid w:val="001C3418"/>
    <w:rsid w:val="001C3751"/>
    <w:rsid w:val="001C391A"/>
    <w:rsid w:val="001C3F78"/>
    <w:rsid w:val="001C4799"/>
    <w:rsid w:val="001C493A"/>
    <w:rsid w:val="001C4CF3"/>
    <w:rsid w:val="001C4EF1"/>
    <w:rsid w:val="001C4F37"/>
    <w:rsid w:val="001C4F44"/>
    <w:rsid w:val="001C5088"/>
    <w:rsid w:val="001C56B1"/>
    <w:rsid w:val="001C5C5C"/>
    <w:rsid w:val="001C5EFA"/>
    <w:rsid w:val="001C6569"/>
    <w:rsid w:val="001C6A28"/>
    <w:rsid w:val="001C6CEF"/>
    <w:rsid w:val="001C7167"/>
    <w:rsid w:val="001C7D44"/>
    <w:rsid w:val="001C7F78"/>
    <w:rsid w:val="001D0093"/>
    <w:rsid w:val="001D1106"/>
    <w:rsid w:val="001D15C0"/>
    <w:rsid w:val="001D17AA"/>
    <w:rsid w:val="001D19A3"/>
    <w:rsid w:val="001D1A83"/>
    <w:rsid w:val="001D2360"/>
    <w:rsid w:val="001D3306"/>
    <w:rsid w:val="001D34EB"/>
    <w:rsid w:val="001D39A5"/>
    <w:rsid w:val="001D3F88"/>
    <w:rsid w:val="001D402F"/>
    <w:rsid w:val="001D4370"/>
    <w:rsid w:val="001D43FB"/>
    <w:rsid w:val="001D46B8"/>
    <w:rsid w:val="001D4919"/>
    <w:rsid w:val="001D4AD7"/>
    <w:rsid w:val="001D510F"/>
    <w:rsid w:val="001D558B"/>
    <w:rsid w:val="001D55BD"/>
    <w:rsid w:val="001D5D3C"/>
    <w:rsid w:val="001D5E2C"/>
    <w:rsid w:val="001D5EF6"/>
    <w:rsid w:val="001D690B"/>
    <w:rsid w:val="001D696A"/>
    <w:rsid w:val="001D697D"/>
    <w:rsid w:val="001D718F"/>
    <w:rsid w:val="001D755E"/>
    <w:rsid w:val="001D759C"/>
    <w:rsid w:val="001D78A6"/>
    <w:rsid w:val="001D79B9"/>
    <w:rsid w:val="001E00D1"/>
    <w:rsid w:val="001E0902"/>
    <w:rsid w:val="001E09B0"/>
    <w:rsid w:val="001E0F37"/>
    <w:rsid w:val="001E1C26"/>
    <w:rsid w:val="001E2AC8"/>
    <w:rsid w:val="001E2DB2"/>
    <w:rsid w:val="001E35C4"/>
    <w:rsid w:val="001E3727"/>
    <w:rsid w:val="001E38E8"/>
    <w:rsid w:val="001E3959"/>
    <w:rsid w:val="001E3AE9"/>
    <w:rsid w:val="001E42B3"/>
    <w:rsid w:val="001E487A"/>
    <w:rsid w:val="001E49FD"/>
    <w:rsid w:val="001E4BD8"/>
    <w:rsid w:val="001E4F01"/>
    <w:rsid w:val="001E5366"/>
    <w:rsid w:val="001E541A"/>
    <w:rsid w:val="001E5846"/>
    <w:rsid w:val="001E6081"/>
    <w:rsid w:val="001E6585"/>
    <w:rsid w:val="001E6637"/>
    <w:rsid w:val="001E67B5"/>
    <w:rsid w:val="001E6C6B"/>
    <w:rsid w:val="001E6D6D"/>
    <w:rsid w:val="001E7398"/>
    <w:rsid w:val="001E7500"/>
    <w:rsid w:val="001E75E1"/>
    <w:rsid w:val="001E7829"/>
    <w:rsid w:val="001E7E93"/>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EEE"/>
    <w:rsid w:val="001F1F70"/>
    <w:rsid w:val="001F27B2"/>
    <w:rsid w:val="001F2ECA"/>
    <w:rsid w:val="001F3006"/>
    <w:rsid w:val="001F33BB"/>
    <w:rsid w:val="001F399A"/>
    <w:rsid w:val="001F3F3A"/>
    <w:rsid w:val="001F460B"/>
    <w:rsid w:val="001F539D"/>
    <w:rsid w:val="001F5EA7"/>
    <w:rsid w:val="001F5F86"/>
    <w:rsid w:val="001F6677"/>
    <w:rsid w:val="001F68E0"/>
    <w:rsid w:val="001F6B37"/>
    <w:rsid w:val="001F7484"/>
    <w:rsid w:val="001F7B49"/>
    <w:rsid w:val="00200166"/>
    <w:rsid w:val="00200249"/>
    <w:rsid w:val="00200270"/>
    <w:rsid w:val="0020057A"/>
    <w:rsid w:val="002006AA"/>
    <w:rsid w:val="00200A4E"/>
    <w:rsid w:val="00200F4F"/>
    <w:rsid w:val="002018EF"/>
    <w:rsid w:val="00201E46"/>
    <w:rsid w:val="00202174"/>
    <w:rsid w:val="0020245D"/>
    <w:rsid w:val="00202ADC"/>
    <w:rsid w:val="00203890"/>
    <w:rsid w:val="002039D6"/>
    <w:rsid w:val="00203FBC"/>
    <w:rsid w:val="00204731"/>
    <w:rsid w:val="002057D5"/>
    <w:rsid w:val="00205AB5"/>
    <w:rsid w:val="00205E19"/>
    <w:rsid w:val="00205F20"/>
    <w:rsid w:val="0020602D"/>
    <w:rsid w:val="002060A7"/>
    <w:rsid w:val="002064F8"/>
    <w:rsid w:val="002065D1"/>
    <w:rsid w:val="00206E49"/>
    <w:rsid w:val="002072BD"/>
    <w:rsid w:val="00207383"/>
    <w:rsid w:val="0020780E"/>
    <w:rsid w:val="0020785A"/>
    <w:rsid w:val="00207C81"/>
    <w:rsid w:val="002106C3"/>
    <w:rsid w:val="00210FF7"/>
    <w:rsid w:val="002116F0"/>
    <w:rsid w:val="0021175F"/>
    <w:rsid w:val="002118E3"/>
    <w:rsid w:val="0021199B"/>
    <w:rsid w:val="00211FCA"/>
    <w:rsid w:val="00212564"/>
    <w:rsid w:val="00212C0A"/>
    <w:rsid w:val="00212F46"/>
    <w:rsid w:val="00212F4B"/>
    <w:rsid w:val="00212F95"/>
    <w:rsid w:val="0021316B"/>
    <w:rsid w:val="0021337C"/>
    <w:rsid w:val="00213EE2"/>
    <w:rsid w:val="00213F04"/>
    <w:rsid w:val="00213F92"/>
    <w:rsid w:val="00214085"/>
    <w:rsid w:val="0021411F"/>
    <w:rsid w:val="00214F7D"/>
    <w:rsid w:val="00215427"/>
    <w:rsid w:val="00215637"/>
    <w:rsid w:val="002158F5"/>
    <w:rsid w:val="00216499"/>
    <w:rsid w:val="00216964"/>
    <w:rsid w:val="00216C3C"/>
    <w:rsid w:val="00216CEB"/>
    <w:rsid w:val="002171B1"/>
    <w:rsid w:val="002178D9"/>
    <w:rsid w:val="00217E95"/>
    <w:rsid w:val="00220341"/>
    <w:rsid w:val="00220563"/>
    <w:rsid w:val="0022057D"/>
    <w:rsid w:val="002205EF"/>
    <w:rsid w:val="002207A0"/>
    <w:rsid w:val="00220F0F"/>
    <w:rsid w:val="0022104A"/>
    <w:rsid w:val="00221141"/>
    <w:rsid w:val="002219EA"/>
    <w:rsid w:val="002219ED"/>
    <w:rsid w:val="00221E33"/>
    <w:rsid w:val="002221F1"/>
    <w:rsid w:val="00222418"/>
    <w:rsid w:val="002226E4"/>
    <w:rsid w:val="00222DC1"/>
    <w:rsid w:val="00223146"/>
    <w:rsid w:val="0022318A"/>
    <w:rsid w:val="002237AD"/>
    <w:rsid w:val="0022380E"/>
    <w:rsid w:val="00223B32"/>
    <w:rsid w:val="00224BA9"/>
    <w:rsid w:val="00224C3A"/>
    <w:rsid w:val="0022509F"/>
    <w:rsid w:val="00226286"/>
    <w:rsid w:val="0022693F"/>
    <w:rsid w:val="00226DD9"/>
    <w:rsid w:val="0022792F"/>
    <w:rsid w:val="0023028E"/>
    <w:rsid w:val="00230543"/>
    <w:rsid w:val="00230B5D"/>
    <w:rsid w:val="00232663"/>
    <w:rsid w:val="0023282D"/>
    <w:rsid w:val="00232DFB"/>
    <w:rsid w:val="00232E24"/>
    <w:rsid w:val="00232E40"/>
    <w:rsid w:val="0023301F"/>
    <w:rsid w:val="0023338F"/>
    <w:rsid w:val="00233392"/>
    <w:rsid w:val="00233DFE"/>
    <w:rsid w:val="00234067"/>
    <w:rsid w:val="002344DD"/>
    <w:rsid w:val="002349AF"/>
    <w:rsid w:val="00234BD8"/>
    <w:rsid w:val="00234DFD"/>
    <w:rsid w:val="00234ED1"/>
    <w:rsid w:val="00235061"/>
    <w:rsid w:val="0023513F"/>
    <w:rsid w:val="002353BD"/>
    <w:rsid w:val="002358BA"/>
    <w:rsid w:val="00235AA9"/>
    <w:rsid w:val="00235C1C"/>
    <w:rsid w:val="00235EE0"/>
    <w:rsid w:val="00236689"/>
    <w:rsid w:val="0023687B"/>
    <w:rsid w:val="00236ADD"/>
    <w:rsid w:val="00236DAC"/>
    <w:rsid w:val="00236F3E"/>
    <w:rsid w:val="00237285"/>
    <w:rsid w:val="002372DD"/>
    <w:rsid w:val="002374C3"/>
    <w:rsid w:val="0023773D"/>
    <w:rsid w:val="00237AA1"/>
    <w:rsid w:val="00237BC8"/>
    <w:rsid w:val="00237BE9"/>
    <w:rsid w:val="00237C7C"/>
    <w:rsid w:val="002405DB"/>
    <w:rsid w:val="00240669"/>
    <w:rsid w:val="00240701"/>
    <w:rsid w:val="00240924"/>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85"/>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E8F"/>
    <w:rsid w:val="002521A5"/>
    <w:rsid w:val="0025265D"/>
    <w:rsid w:val="002530C7"/>
    <w:rsid w:val="0025346E"/>
    <w:rsid w:val="00253597"/>
    <w:rsid w:val="002535B6"/>
    <w:rsid w:val="00253E5C"/>
    <w:rsid w:val="002540D2"/>
    <w:rsid w:val="0025414D"/>
    <w:rsid w:val="0025419A"/>
    <w:rsid w:val="0025459C"/>
    <w:rsid w:val="00255375"/>
    <w:rsid w:val="0025541A"/>
    <w:rsid w:val="0025563B"/>
    <w:rsid w:val="00255823"/>
    <w:rsid w:val="00255B67"/>
    <w:rsid w:val="00255C0F"/>
    <w:rsid w:val="00255ECA"/>
    <w:rsid w:val="0025609B"/>
    <w:rsid w:val="002561A1"/>
    <w:rsid w:val="00256210"/>
    <w:rsid w:val="00256611"/>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49D"/>
    <w:rsid w:val="00262659"/>
    <w:rsid w:val="00262C52"/>
    <w:rsid w:val="002636B5"/>
    <w:rsid w:val="00263C9F"/>
    <w:rsid w:val="00263E12"/>
    <w:rsid w:val="00264106"/>
    <w:rsid w:val="00264113"/>
    <w:rsid w:val="002641AB"/>
    <w:rsid w:val="00264365"/>
    <w:rsid w:val="002645E3"/>
    <w:rsid w:val="0026475A"/>
    <w:rsid w:val="00264915"/>
    <w:rsid w:val="00264B34"/>
    <w:rsid w:val="00264DF0"/>
    <w:rsid w:val="00264FCB"/>
    <w:rsid w:val="002651D5"/>
    <w:rsid w:val="00265720"/>
    <w:rsid w:val="00265A25"/>
    <w:rsid w:val="00265FB9"/>
    <w:rsid w:val="0026628C"/>
    <w:rsid w:val="002665E9"/>
    <w:rsid w:val="00266659"/>
    <w:rsid w:val="0026690E"/>
    <w:rsid w:val="00266B4E"/>
    <w:rsid w:val="00266E2B"/>
    <w:rsid w:val="00266EF5"/>
    <w:rsid w:val="00266F22"/>
    <w:rsid w:val="0026765E"/>
    <w:rsid w:val="00267A42"/>
    <w:rsid w:val="00270381"/>
    <w:rsid w:val="002703B3"/>
    <w:rsid w:val="0027174E"/>
    <w:rsid w:val="00271B54"/>
    <w:rsid w:val="00271B55"/>
    <w:rsid w:val="00272190"/>
    <w:rsid w:val="00272303"/>
    <w:rsid w:val="0027255D"/>
    <w:rsid w:val="00272BB7"/>
    <w:rsid w:val="00272BF9"/>
    <w:rsid w:val="002730FA"/>
    <w:rsid w:val="00273797"/>
    <w:rsid w:val="002738FF"/>
    <w:rsid w:val="00273D0D"/>
    <w:rsid w:val="00274750"/>
    <w:rsid w:val="0027477B"/>
    <w:rsid w:val="00274C98"/>
    <w:rsid w:val="00274E44"/>
    <w:rsid w:val="0027501E"/>
    <w:rsid w:val="00275098"/>
    <w:rsid w:val="00275157"/>
    <w:rsid w:val="002751DC"/>
    <w:rsid w:val="00275355"/>
    <w:rsid w:val="002754C3"/>
    <w:rsid w:val="00275BE4"/>
    <w:rsid w:val="00275CBA"/>
    <w:rsid w:val="00275E92"/>
    <w:rsid w:val="00276378"/>
    <w:rsid w:val="002763BD"/>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19"/>
    <w:rsid w:val="0028206E"/>
    <w:rsid w:val="0028239E"/>
    <w:rsid w:val="0028246F"/>
    <w:rsid w:val="00282541"/>
    <w:rsid w:val="0028256F"/>
    <w:rsid w:val="002827A4"/>
    <w:rsid w:val="00283222"/>
    <w:rsid w:val="00283321"/>
    <w:rsid w:val="0028439D"/>
    <w:rsid w:val="00284828"/>
    <w:rsid w:val="00284B27"/>
    <w:rsid w:val="00284C6B"/>
    <w:rsid w:val="00284F3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2C1"/>
    <w:rsid w:val="00290C7B"/>
    <w:rsid w:val="00290D54"/>
    <w:rsid w:val="00290E03"/>
    <w:rsid w:val="00290F91"/>
    <w:rsid w:val="00290FDE"/>
    <w:rsid w:val="0029104B"/>
    <w:rsid w:val="00291052"/>
    <w:rsid w:val="002913C7"/>
    <w:rsid w:val="0029147F"/>
    <w:rsid w:val="002918E1"/>
    <w:rsid w:val="00291A11"/>
    <w:rsid w:val="00291BC2"/>
    <w:rsid w:val="00291E43"/>
    <w:rsid w:val="0029236E"/>
    <w:rsid w:val="00292CCF"/>
    <w:rsid w:val="0029342E"/>
    <w:rsid w:val="00293A41"/>
    <w:rsid w:val="00293B3D"/>
    <w:rsid w:val="00293C43"/>
    <w:rsid w:val="0029412D"/>
    <w:rsid w:val="002942A9"/>
    <w:rsid w:val="002948E1"/>
    <w:rsid w:val="00294943"/>
    <w:rsid w:val="00295545"/>
    <w:rsid w:val="00295ADE"/>
    <w:rsid w:val="0029604B"/>
    <w:rsid w:val="00296055"/>
    <w:rsid w:val="0029630E"/>
    <w:rsid w:val="00296802"/>
    <w:rsid w:val="00296CB1"/>
    <w:rsid w:val="00296F8B"/>
    <w:rsid w:val="00296FCA"/>
    <w:rsid w:val="002972B5"/>
    <w:rsid w:val="00297371"/>
    <w:rsid w:val="002974FA"/>
    <w:rsid w:val="002975EF"/>
    <w:rsid w:val="002976DE"/>
    <w:rsid w:val="002977AB"/>
    <w:rsid w:val="002977BE"/>
    <w:rsid w:val="002A002B"/>
    <w:rsid w:val="002A00E0"/>
    <w:rsid w:val="002A03D7"/>
    <w:rsid w:val="002A08C8"/>
    <w:rsid w:val="002A09E2"/>
    <w:rsid w:val="002A0A08"/>
    <w:rsid w:val="002A0AB9"/>
    <w:rsid w:val="002A0C39"/>
    <w:rsid w:val="002A0F38"/>
    <w:rsid w:val="002A155D"/>
    <w:rsid w:val="002A1989"/>
    <w:rsid w:val="002A1AEE"/>
    <w:rsid w:val="002A28BB"/>
    <w:rsid w:val="002A2987"/>
    <w:rsid w:val="002A3F91"/>
    <w:rsid w:val="002A4AA3"/>
    <w:rsid w:val="002A4B17"/>
    <w:rsid w:val="002A4B8B"/>
    <w:rsid w:val="002A4EC6"/>
    <w:rsid w:val="002A5345"/>
    <w:rsid w:val="002A5615"/>
    <w:rsid w:val="002A5B88"/>
    <w:rsid w:val="002A5C5F"/>
    <w:rsid w:val="002A6087"/>
    <w:rsid w:val="002A63C5"/>
    <w:rsid w:val="002A64EC"/>
    <w:rsid w:val="002A6556"/>
    <w:rsid w:val="002A69D0"/>
    <w:rsid w:val="002A7007"/>
    <w:rsid w:val="002A758E"/>
    <w:rsid w:val="002A7913"/>
    <w:rsid w:val="002A7D45"/>
    <w:rsid w:val="002B035B"/>
    <w:rsid w:val="002B041C"/>
    <w:rsid w:val="002B104C"/>
    <w:rsid w:val="002B16E5"/>
    <w:rsid w:val="002B1C90"/>
    <w:rsid w:val="002B20E4"/>
    <w:rsid w:val="002B2454"/>
    <w:rsid w:val="002B2A40"/>
    <w:rsid w:val="002B2AF2"/>
    <w:rsid w:val="002B2BD1"/>
    <w:rsid w:val="002B3095"/>
    <w:rsid w:val="002B31E3"/>
    <w:rsid w:val="002B3763"/>
    <w:rsid w:val="002B3787"/>
    <w:rsid w:val="002B3AE0"/>
    <w:rsid w:val="002B3BA9"/>
    <w:rsid w:val="002B3BFE"/>
    <w:rsid w:val="002B3ECC"/>
    <w:rsid w:val="002B4582"/>
    <w:rsid w:val="002B45B5"/>
    <w:rsid w:val="002B4B38"/>
    <w:rsid w:val="002B4C5F"/>
    <w:rsid w:val="002B5A05"/>
    <w:rsid w:val="002B5A60"/>
    <w:rsid w:val="002B5D41"/>
    <w:rsid w:val="002B5DD1"/>
    <w:rsid w:val="002B69D4"/>
    <w:rsid w:val="002B6A7B"/>
    <w:rsid w:val="002B6F3B"/>
    <w:rsid w:val="002B7966"/>
    <w:rsid w:val="002B7D1A"/>
    <w:rsid w:val="002C06C7"/>
    <w:rsid w:val="002C09DD"/>
    <w:rsid w:val="002C0D2E"/>
    <w:rsid w:val="002C174D"/>
    <w:rsid w:val="002C1825"/>
    <w:rsid w:val="002C1B3A"/>
    <w:rsid w:val="002C1E6E"/>
    <w:rsid w:val="002C2470"/>
    <w:rsid w:val="002C2658"/>
    <w:rsid w:val="002C2937"/>
    <w:rsid w:val="002C2940"/>
    <w:rsid w:val="002C2DF0"/>
    <w:rsid w:val="002C3464"/>
    <w:rsid w:val="002C3542"/>
    <w:rsid w:val="002C4233"/>
    <w:rsid w:val="002C4264"/>
    <w:rsid w:val="002C442E"/>
    <w:rsid w:val="002C44A8"/>
    <w:rsid w:val="002C4516"/>
    <w:rsid w:val="002C46E9"/>
    <w:rsid w:val="002C496E"/>
    <w:rsid w:val="002C4FAE"/>
    <w:rsid w:val="002C51A1"/>
    <w:rsid w:val="002C5863"/>
    <w:rsid w:val="002C59E9"/>
    <w:rsid w:val="002C5A3A"/>
    <w:rsid w:val="002C5D25"/>
    <w:rsid w:val="002C5EB9"/>
    <w:rsid w:val="002C6165"/>
    <w:rsid w:val="002C63F3"/>
    <w:rsid w:val="002C6867"/>
    <w:rsid w:val="002C7090"/>
    <w:rsid w:val="002C70EC"/>
    <w:rsid w:val="002C72BD"/>
    <w:rsid w:val="002C7747"/>
    <w:rsid w:val="002C77C4"/>
    <w:rsid w:val="002C7954"/>
    <w:rsid w:val="002D02C4"/>
    <w:rsid w:val="002D04CB"/>
    <w:rsid w:val="002D0876"/>
    <w:rsid w:val="002D1370"/>
    <w:rsid w:val="002D13D9"/>
    <w:rsid w:val="002D13E3"/>
    <w:rsid w:val="002D151A"/>
    <w:rsid w:val="002D207C"/>
    <w:rsid w:val="002D2105"/>
    <w:rsid w:val="002D21D8"/>
    <w:rsid w:val="002D2B16"/>
    <w:rsid w:val="002D2ECF"/>
    <w:rsid w:val="002D2FD5"/>
    <w:rsid w:val="002D307B"/>
    <w:rsid w:val="002D31C3"/>
    <w:rsid w:val="002D33D3"/>
    <w:rsid w:val="002D3A0B"/>
    <w:rsid w:val="002D3ABD"/>
    <w:rsid w:val="002D44F8"/>
    <w:rsid w:val="002D48AA"/>
    <w:rsid w:val="002D4FC8"/>
    <w:rsid w:val="002D50CD"/>
    <w:rsid w:val="002D5BFD"/>
    <w:rsid w:val="002D6111"/>
    <w:rsid w:val="002D62EB"/>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64B"/>
    <w:rsid w:val="002E19A1"/>
    <w:rsid w:val="002E1BD6"/>
    <w:rsid w:val="002E2474"/>
    <w:rsid w:val="002E28AC"/>
    <w:rsid w:val="002E2A2C"/>
    <w:rsid w:val="002E2A9C"/>
    <w:rsid w:val="002E2B57"/>
    <w:rsid w:val="002E2B96"/>
    <w:rsid w:val="002E2BBD"/>
    <w:rsid w:val="002E2F53"/>
    <w:rsid w:val="002E348B"/>
    <w:rsid w:val="002E383A"/>
    <w:rsid w:val="002E3974"/>
    <w:rsid w:val="002E3F57"/>
    <w:rsid w:val="002E47E1"/>
    <w:rsid w:val="002E48DD"/>
    <w:rsid w:val="002E4A64"/>
    <w:rsid w:val="002E4A84"/>
    <w:rsid w:val="002E4CF3"/>
    <w:rsid w:val="002E5724"/>
    <w:rsid w:val="002E57E5"/>
    <w:rsid w:val="002E57EA"/>
    <w:rsid w:val="002E5BB6"/>
    <w:rsid w:val="002E5BE1"/>
    <w:rsid w:val="002E5FF0"/>
    <w:rsid w:val="002E6037"/>
    <w:rsid w:val="002E66E8"/>
    <w:rsid w:val="002E7397"/>
    <w:rsid w:val="002E76C7"/>
    <w:rsid w:val="002E76CD"/>
    <w:rsid w:val="002E7BB2"/>
    <w:rsid w:val="002F00F3"/>
    <w:rsid w:val="002F02CF"/>
    <w:rsid w:val="002F035F"/>
    <w:rsid w:val="002F051F"/>
    <w:rsid w:val="002F06DB"/>
    <w:rsid w:val="002F073B"/>
    <w:rsid w:val="002F0C06"/>
    <w:rsid w:val="002F0E76"/>
    <w:rsid w:val="002F1873"/>
    <w:rsid w:val="002F1CE5"/>
    <w:rsid w:val="002F20C1"/>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9E1"/>
    <w:rsid w:val="002F5A97"/>
    <w:rsid w:val="002F5B06"/>
    <w:rsid w:val="002F5D17"/>
    <w:rsid w:val="002F6054"/>
    <w:rsid w:val="002F60FC"/>
    <w:rsid w:val="002F631E"/>
    <w:rsid w:val="002F6655"/>
    <w:rsid w:val="002F68F1"/>
    <w:rsid w:val="002F6A5A"/>
    <w:rsid w:val="002F6D6C"/>
    <w:rsid w:val="002F6D9A"/>
    <w:rsid w:val="002F6E7E"/>
    <w:rsid w:val="002F6EEB"/>
    <w:rsid w:val="002F6FAB"/>
    <w:rsid w:val="002F733D"/>
    <w:rsid w:val="002F74E6"/>
    <w:rsid w:val="0030018F"/>
    <w:rsid w:val="003001FC"/>
    <w:rsid w:val="00300D57"/>
    <w:rsid w:val="00300EFF"/>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DB1"/>
    <w:rsid w:val="00304EC9"/>
    <w:rsid w:val="003051BC"/>
    <w:rsid w:val="003055BD"/>
    <w:rsid w:val="00305622"/>
    <w:rsid w:val="003059F3"/>
    <w:rsid w:val="00305C9E"/>
    <w:rsid w:val="00306256"/>
    <w:rsid w:val="00307501"/>
    <w:rsid w:val="0030781E"/>
    <w:rsid w:val="00307A8B"/>
    <w:rsid w:val="00307B98"/>
    <w:rsid w:val="0031069F"/>
    <w:rsid w:val="00310C44"/>
    <w:rsid w:val="00310E5D"/>
    <w:rsid w:val="00311074"/>
    <w:rsid w:val="0031163C"/>
    <w:rsid w:val="003121C4"/>
    <w:rsid w:val="0031227C"/>
    <w:rsid w:val="00312554"/>
    <w:rsid w:val="00312C66"/>
    <w:rsid w:val="00312E16"/>
    <w:rsid w:val="00312FB8"/>
    <w:rsid w:val="0031337F"/>
    <w:rsid w:val="003138A2"/>
    <w:rsid w:val="00313934"/>
    <w:rsid w:val="00313C0E"/>
    <w:rsid w:val="003145DB"/>
    <w:rsid w:val="0031464C"/>
    <w:rsid w:val="00314D27"/>
    <w:rsid w:val="00314E6A"/>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F2A"/>
    <w:rsid w:val="00321214"/>
    <w:rsid w:val="0032131F"/>
    <w:rsid w:val="0032139A"/>
    <w:rsid w:val="003213E4"/>
    <w:rsid w:val="00321919"/>
    <w:rsid w:val="00321CEE"/>
    <w:rsid w:val="00321D33"/>
    <w:rsid w:val="00322118"/>
    <w:rsid w:val="00322422"/>
    <w:rsid w:val="00322700"/>
    <w:rsid w:val="00322C2B"/>
    <w:rsid w:val="00322FCC"/>
    <w:rsid w:val="003230DE"/>
    <w:rsid w:val="0032348F"/>
    <w:rsid w:val="00323525"/>
    <w:rsid w:val="003237B3"/>
    <w:rsid w:val="00323C3E"/>
    <w:rsid w:val="00323D33"/>
    <w:rsid w:val="00323F40"/>
    <w:rsid w:val="003244F9"/>
    <w:rsid w:val="00325ED1"/>
    <w:rsid w:val="003260EA"/>
    <w:rsid w:val="00326153"/>
    <w:rsid w:val="003261AF"/>
    <w:rsid w:val="003262EB"/>
    <w:rsid w:val="003263EE"/>
    <w:rsid w:val="00326855"/>
    <w:rsid w:val="003268B7"/>
    <w:rsid w:val="00326A62"/>
    <w:rsid w:val="00326D51"/>
    <w:rsid w:val="00326F91"/>
    <w:rsid w:val="003272CD"/>
    <w:rsid w:val="003275FD"/>
    <w:rsid w:val="003276CE"/>
    <w:rsid w:val="00327741"/>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C61"/>
    <w:rsid w:val="00331EFD"/>
    <w:rsid w:val="00331F85"/>
    <w:rsid w:val="00332045"/>
    <w:rsid w:val="00332148"/>
    <w:rsid w:val="00332182"/>
    <w:rsid w:val="003322F1"/>
    <w:rsid w:val="003326F5"/>
    <w:rsid w:val="003327E4"/>
    <w:rsid w:val="00332ADD"/>
    <w:rsid w:val="00333529"/>
    <w:rsid w:val="00333577"/>
    <w:rsid w:val="003336A5"/>
    <w:rsid w:val="003338BD"/>
    <w:rsid w:val="003342C1"/>
    <w:rsid w:val="0033453E"/>
    <w:rsid w:val="0033460D"/>
    <w:rsid w:val="00334896"/>
    <w:rsid w:val="00334AA7"/>
    <w:rsid w:val="00335133"/>
    <w:rsid w:val="00335882"/>
    <w:rsid w:val="00335B4A"/>
    <w:rsid w:val="00335BED"/>
    <w:rsid w:val="00335CAC"/>
    <w:rsid w:val="00335D32"/>
    <w:rsid w:val="00335E4B"/>
    <w:rsid w:val="00336284"/>
    <w:rsid w:val="00336304"/>
    <w:rsid w:val="003363E3"/>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4BA8"/>
    <w:rsid w:val="003453C2"/>
    <w:rsid w:val="00345450"/>
    <w:rsid w:val="0034553E"/>
    <w:rsid w:val="003456A6"/>
    <w:rsid w:val="00345936"/>
    <w:rsid w:val="00345AA7"/>
    <w:rsid w:val="00345C11"/>
    <w:rsid w:val="00345C25"/>
    <w:rsid w:val="00346135"/>
    <w:rsid w:val="00346356"/>
    <w:rsid w:val="00346367"/>
    <w:rsid w:val="003465C3"/>
    <w:rsid w:val="003469E5"/>
    <w:rsid w:val="00346D99"/>
    <w:rsid w:val="00346F1A"/>
    <w:rsid w:val="0034769C"/>
    <w:rsid w:val="003478EB"/>
    <w:rsid w:val="0034797E"/>
    <w:rsid w:val="00350111"/>
    <w:rsid w:val="00350F72"/>
    <w:rsid w:val="00351490"/>
    <w:rsid w:val="00351838"/>
    <w:rsid w:val="0035232B"/>
    <w:rsid w:val="00352817"/>
    <w:rsid w:val="00352B30"/>
    <w:rsid w:val="00353213"/>
    <w:rsid w:val="0035359B"/>
    <w:rsid w:val="00353FD6"/>
    <w:rsid w:val="0035502F"/>
    <w:rsid w:val="00355945"/>
    <w:rsid w:val="00355CA2"/>
    <w:rsid w:val="00355E4E"/>
    <w:rsid w:val="003560BC"/>
    <w:rsid w:val="00356282"/>
    <w:rsid w:val="003566BE"/>
    <w:rsid w:val="00356748"/>
    <w:rsid w:val="00356902"/>
    <w:rsid w:val="00356A59"/>
    <w:rsid w:val="00356FCC"/>
    <w:rsid w:val="00357303"/>
    <w:rsid w:val="0035731A"/>
    <w:rsid w:val="0035779C"/>
    <w:rsid w:val="00357EAF"/>
    <w:rsid w:val="0036022E"/>
    <w:rsid w:val="0036028E"/>
    <w:rsid w:val="003602B8"/>
    <w:rsid w:val="00360D0D"/>
    <w:rsid w:val="00360D23"/>
    <w:rsid w:val="00360D53"/>
    <w:rsid w:val="00361044"/>
    <w:rsid w:val="00361457"/>
    <w:rsid w:val="00361E32"/>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4C88"/>
    <w:rsid w:val="003655C7"/>
    <w:rsid w:val="0036588B"/>
    <w:rsid w:val="00365930"/>
    <w:rsid w:val="00366323"/>
    <w:rsid w:val="003663F3"/>
    <w:rsid w:val="003666F2"/>
    <w:rsid w:val="003668B1"/>
    <w:rsid w:val="0036698A"/>
    <w:rsid w:val="00366FAB"/>
    <w:rsid w:val="00367004"/>
    <w:rsid w:val="0036703F"/>
    <w:rsid w:val="00367099"/>
    <w:rsid w:val="00367615"/>
    <w:rsid w:val="00367773"/>
    <w:rsid w:val="0036797F"/>
    <w:rsid w:val="00367BE3"/>
    <w:rsid w:val="00367BFD"/>
    <w:rsid w:val="00370090"/>
    <w:rsid w:val="00370461"/>
    <w:rsid w:val="003706BE"/>
    <w:rsid w:val="0037084F"/>
    <w:rsid w:val="00370A75"/>
    <w:rsid w:val="00370AD0"/>
    <w:rsid w:val="00370B14"/>
    <w:rsid w:val="00370D97"/>
    <w:rsid w:val="00370D9B"/>
    <w:rsid w:val="00370DBF"/>
    <w:rsid w:val="0037236C"/>
    <w:rsid w:val="0037247B"/>
    <w:rsid w:val="00372758"/>
    <w:rsid w:val="00372916"/>
    <w:rsid w:val="00372D7D"/>
    <w:rsid w:val="00372F63"/>
    <w:rsid w:val="0037366E"/>
    <w:rsid w:val="00373777"/>
    <w:rsid w:val="0037378B"/>
    <w:rsid w:val="0037393A"/>
    <w:rsid w:val="003739CF"/>
    <w:rsid w:val="00373A71"/>
    <w:rsid w:val="00373B90"/>
    <w:rsid w:val="00374232"/>
    <w:rsid w:val="0037430E"/>
    <w:rsid w:val="00374963"/>
    <w:rsid w:val="003749D8"/>
    <w:rsid w:val="00375078"/>
    <w:rsid w:val="0037584F"/>
    <w:rsid w:val="00375986"/>
    <w:rsid w:val="00375BF9"/>
    <w:rsid w:val="00375FDA"/>
    <w:rsid w:val="0037605C"/>
    <w:rsid w:val="00376343"/>
    <w:rsid w:val="00376348"/>
    <w:rsid w:val="00376501"/>
    <w:rsid w:val="003765B2"/>
    <w:rsid w:val="0037779D"/>
    <w:rsid w:val="003779B4"/>
    <w:rsid w:val="00377CAC"/>
    <w:rsid w:val="0038071C"/>
    <w:rsid w:val="003807EF"/>
    <w:rsid w:val="0038096B"/>
    <w:rsid w:val="00380BB6"/>
    <w:rsid w:val="00380ED9"/>
    <w:rsid w:val="0038152C"/>
    <w:rsid w:val="00381BDA"/>
    <w:rsid w:val="00382AD2"/>
    <w:rsid w:val="0038313B"/>
    <w:rsid w:val="003836E2"/>
    <w:rsid w:val="00383D55"/>
    <w:rsid w:val="00383E2B"/>
    <w:rsid w:val="003841FF"/>
    <w:rsid w:val="00384476"/>
    <w:rsid w:val="00384702"/>
    <w:rsid w:val="003849D2"/>
    <w:rsid w:val="00384C63"/>
    <w:rsid w:val="00384D26"/>
    <w:rsid w:val="00384F84"/>
    <w:rsid w:val="00385869"/>
    <w:rsid w:val="00385B0D"/>
    <w:rsid w:val="00385C6C"/>
    <w:rsid w:val="00385ECE"/>
    <w:rsid w:val="00385F36"/>
    <w:rsid w:val="00386704"/>
    <w:rsid w:val="0038684B"/>
    <w:rsid w:val="003869F3"/>
    <w:rsid w:val="00386EEF"/>
    <w:rsid w:val="003875C8"/>
    <w:rsid w:val="00387D5C"/>
    <w:rsid w:val="00390823"/>
    <w:rsid w:val="00390876"/>
    <w:rsid w:val="003909B7"/>
    <w:rsid w:val="003909D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622"/>
    <w:rsid w:val="00393E5F"/>
    <w:rsid w:val="0039441D"/>
    <w:rsid w:val="0039527A"/>
    <w:rsid w:val="0039552B"/>
    <w:rsid w:val="003955BA"/>
    <w:rsid w:val="00395962"/>
    <w:rsid w:val="00395DCE"/>
    <w:rsid w:val="003961EA"/>
    <w:rsid w:val="00396B0B"/>
    <w:rsid w:val="00396B73"/>
    <w:rsid w:val="003A0068"/>
    <w:rsid w:val="003A0069"/>
    <w:rsid w:val="003A087B"/>
    <w:rsid w:val="003A0B7B"/>
    <w:rsid w:val="003A0BF8"/>
    <w:rsid w:val="003A1340"/>
    <w:rsid w:val="003A151D"/>
    <w:rsid w:val="003A17E3"/>
    <w:rsid w:val="003A198F"/>
    <w:rsid w:val="003A21E3"/>
    <w:rsid w:val="003A23DB"/>
    <w:rsid w:val="003A23DC"/>
    <w:rsid w:val="003A25A6"/>
    <w:rsid w:val="003A2760"/>
    <w:rsid w:val="003A2861"/>
    <w:rsid w:val="003A28AA"/>
    <w:rsid w:val="003A3031"/>
    <w:rsid w:val="003A3451"/>
    <w:rsid w:val="003A369C"/>
    <w:rsid w:val="003A382A"/>
    <w:rsid w:val="003A40B2"/>
    <w:rsid w:val="003A45CE"/>
    <w:rsid w:val="003A491C"/>
    <w:rsid w:val="003A4996"/>
    <w:rsid w:val="003A5191"/>
    <w:rsid w:val="003A54AD"/>
    <w:rsid w:val="003A55CC"/>
    <w:rsid w:val="003A57C8"/>
    <w:rsid w:val="003A5C12"/>
    <w:rsid w:val="003A5C40"/>
    <w:rsid w:val="003A5DBB"/>
    <w:rsid w:val="003A6206"/>
    <w:rsid w:val="003A638D"/>
    <w:rsid w:val="003A6665"/>
    <w:rsid w:val="003A72C2"/>
    <w:rsid w:val="003A7753"/>
    <w:rsid w:val="003A77CD"/>
    <w:rsid w:val="003A7E01"/>
    <w:rsid w:val="003A7E40"/>
    <w:rsid w:val="003A7EA5"/>
    <w:rsid w:val="003A7F03"/>
    <w:rsid w:val="003B05AF"/>
    <w:rsid w:val="003B05FD"/>
    <w:rsid w:val="003B0CD1"/>
    <w:rsid w:val="003B1175"/>
    <w:rsid w:val="003B16B9"/>
    <w:rsid w:val="003B17CE"/>
    <w:rsid w:val="003B1BD3"/>
    <w:rsid w:val="003B27A5"/>
    <w:rsid w:val="003B2889"/>
    <w:rsid w:val="003B2B72"/>
    <w:rsid w:val="003B2C3A"/>
    <w:rsid w:val="003B2C9C"/>
    <w:rsid w:val="003B2D28"/>
    <w:rsid w:val="003B2FC7"/>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0EF3"/>
    <w:rsid w:val="003C10DD"/>
    <w:rsid w:val="003C1855"/>
    <w:rsid w:val="003C197A"/>
    <w:rsid w:val="003C19CE"/>
    <w:rsid w:val="003C23D9"/>
    <w:rsid w:val="003C25EE"/>
    <w:rsid w:val="003C2773"/>
    <w:rsid w:val="003C2942"/>
    <w:rsid w:val="003C2965"/>
    <w:rsid w:val="003C2AA6"/>
    <w:rsid w:val="003C38C5"/>
    <w:rsid w:val="003C39BA"/>
    <w:rsid w:val="003C3D1D"/>
    <w:rsid w:val="003C3FFF"/>
    <w:rsid w:val="003C4386"/>
    <w:rsid w:val="003C452D"/>
    <w:rsid w:val="003C4605"/>
    <w:rsid w:val="003C47DB"/>
    <w:rsid w:val="003C4A6A"/>
    <w:rsid w:val="003C5A47"/>
    <w:rsid w:val="003C5E63"/>
    <w:rsid w:val="003C633D"/>
    <w:rsid w:val="003C64BC"/>
    <w:rsid w:val="003C65AB"/>
    <w:rsid w:val="003C6803"/>
    <w:rsid w:val="003C6E61"/>
    <w:rsid w:val="003C6ED5"/>
    <w:rsid w:val="003C7004"/>
    <w:rsid w:val="003C7DAC"/>
    <w:rsid w:val="003C7EED"/>
    <w:rsid w:val="003D0653"/>
    <w:rsid w:val="003D0A08"/>
    <w:rsid w:val="003D0B19"/>
    <w:rsid w:val="003D1186"/>
    <w:rsid w:val="003D136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CFA"/>
    <w:rsid w:val="003D618B"/>
    <w:rsid w:val="003D6326"/>
    <w:rsid w:val="003D66DF"/>
    <w:rsid w:val="003D6EE0"/>
    <w:rsid w:val="003D6F21"/>
    <w:rsid w:val="003D713A"/>
    <w:rsid w:val="003D728C"/>
    <w:rsid w:val="003D780A"/>
    <w:rsid w:val="003D7B03"/>
    <w:rsid w:val="003E08B1"/>
    <w:rsid w:val="003E0EE0"/>
    <w:rsid w:val="003E1100"/>
    <w:rsid w:val="003E147F"/>
    <w:rsid w:val="003E1A77"/>
    <w:rsid w:val="003E1B51"/>
    <w:rsid w:val="003E1C58"/>
    <w:rsid w:val="003E2688"/>
    <w:rsid w:val="003E2720"/>
    <w:rsid w:val="003E2BE3"/>
    <w:rsid w:val="003E32D0"/>
    <w:rsid w:val="003E33F5"/>
    <w:rsid w:val="003E36D8"/>
    <w:rsid w:val="003E3DB7"/>
    <w:rsid w:val="003E4187"/>
    <w:rsid w:val="003E423F"/>
    <w:rsid w:val="003E451A"/>
    <w:rsid w:val="003E4956"/>
    <w:rsid w:val="003E4A1C"/>
    <w:rsid w:val="003E4CEB"/>
    <w:rsid w:val="003E4E3D"/>
    <w:rsid w:val="003E4E42"/>
    <w:rsid w:val="003E4FC2"/>
    <w:rsid w:val="003E501F"/>
    <w:rsid w:val="003E5112"/>
    <w:rsid w:val="003E567B"/>
    <w:rsid w:val="003E5A97"/>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3D2"/>
    <w:rsid w:val="003F1498"/>
    <w:rsid w:val="003F16EA"/>
    <w:rsid w:val="003F16F4"/>
    <w:rsid w:val="003F1BD9"/>
    <w:rsid w:val="003F1EFA"/>
    <w:rsid w:val="003F21F7"/>
    <w:rsid w:val="003F2550"/>
    <w:rsid w:val="003F2600"/>
    <w:rsid w:val="003F2C4C"/>
    <w:rsid w:val="003F2C7D"/>
    <w:rsid w:val="003F2EDD"/>
    <w:rsid w:val="003F3351"/>
    <w:rsid w:val="003F3B76"/>
    <w:rsid w:val="003F3F78"/>
    <w:rsid w:val="003F4161"/>
    <w:rsid w:val="003F4168"/>
    <w:rsid w:val="003F41CB"/>
    <w:rsid w:val="003F42E2"/>
    <w:rsid w:val="003F4324"/>
    <w:rsid w:val="003F4394"/>
    <w:rsid w:val="003F4AA8"/>
    <w:rsid w:val="003F4EA5"/>
    <w:rsid w:val="003F4FC2"/>
    <w:rsid w:val="003F507A"/>
    <w:rsid w:val="003F5550"/>
    <w:rsid w:val="003F555E"/>
    <w:rsid w:val="003F56F6"/>
    <w:rsid w:val="003F5AC9"/>
    <w:rsid w:val="003F5CAC"/>
    <w:rsid w:val="003F601D"/>
    <w:rsid w:val="003F61A2"/>
    <w:rsid w:val="003F61C7"/>
    <w:rsid w:val="003F63A1"/>
    <w:rsid w:val="003F65A3"/>
    <w:rsid w:val="003F65D2"/>
    <w:rsid w:val="003F74E1"/>
    <w:rsid w:val="003F78F4"/>
    <w:rsid w:val="0040076B"/>
    <w:rsid w:val="0040082D"/>
    <w:rsid w:val="004008FD"/>
    <w:rsid w:val="0040096D"/>
    <w:rsid w:val="00400B52"/>
    <w:rsid w:val="0040101D"/>
    <w:rsid w:val="00401093"/>
    <w:rsid w:val="00401893"/>
    <w:rsid w:val="00401932"/>
    <w:rsid w:val="0040197D"/>
    <w:rsid w:val="00401DE5"/>
    <w:rsid w:val="0040235A"/>
    <w:rsid w:val="004025C2"/>
    <w:rsid w:val="00402B79"/>
    <w:rsid w:val="00402E36"/>
    <w:rsid w:val="004030BE"/>
    <w:rsid w:val="00403380"/>
    <w:rsid w:val="004034BA"/>
    <w:rsid w:val="004034CF"/>
    <w:rsid w:val="00403AFF"/>
    <w:rsid w:val="00403B1E"/>
    <w:rsid w:val="00403C93"/>
    <w:rsid w:val="00403FE1"/>
    <w:rsid w:val="00404689"/>
    <w:rsid w:val="00404CD8"/>
    <w:rsid w:val="004055A8"/>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7A2"/>
    <w:rsid w:val="00407927"/>
    <w:rsid w:val="00407B2D"/>
    <w:rsid w:val="00407E3C"/>
    <w:rsid w:val="00410024"/>
    <w:rsid w:val="00410247"/>
    <w:rsid w:val="0041046C"/>
    <w:rsid w:val="0041063D"/>
    <w:rsid w:val="00410906"/>
    <w:rsid w:val="00410E90"/>
    <w:rsid w:val="00411044"/>
    <w:rsid w:val="0041113F"/>
    <w:rsid w:val="00411141"/>
    <w:rsid w:val="004115C3"/>
    <w:rsid w:val="004119A0"/>
    <w:rsid w:val="00412777"/>
    <w:rsid w:val="00413022"/>
    <w:rsid w:val="004134C5"/>
    <w:rsid w:val="00413BC8"/>
    <w:rsid w:val="00413FBC"/>
    <w:rsid w:val="00414802"/>
    <w:rsid w:val="00414BEC"/>
    <w:rsid w:val="004151B6"/>
    <w:rsid w:val="00415939"/>
    <w:rsid w:val="004159A8"/>
    <w:rsid w:val="00415CAF"/>
    <w:rsid w:val="00415DBE"/>
    <w:rsid w:val="0041602A"/>
    <w:rsid w:val="004162D6"/>
    <w:rsid w:val="00416533"/>
    <w:rsid w:val="0041658F"/>
    <w:rsid w:val="00416616"/>
    <w:rsid w:val="0041664C"/>
    <w:rsid w:val="00416807"/>
    <w:rsid w:val="00416ACC"/>
    <w:rsid w:val="00416C5D"/>
    <w:rsid w:val="004174E2"/>
    <w:rsid w:val="00417658"/>
    <w:rsid w:val="00417A1A"/>
    <w:rsid w:val="00417DA4"/>
    <w:rsid w:val="00420BF2"/>
    <w:rsid w:val="00421508"/>
    <w:rsid w:val="00421BAB"/>
    <w:rsid w:val="00421D7E"/>
    <w:rsid w:val="00422380"/>
    <w:rsid w:val="004229AF"/>
    <w:rsid w:val="00422F02"/>
    <w:rsid w:val="00423054"/>
    <w:rsid w:val="00423383"/>
    <w:rsid w:val="004234D4"/>
    <w:rsid w:val="00423579"/>
    <w:rsid w:val="0042366A"/>
    <w:rsid w:val="004239D3"/>
    <w:rsid w:val="00423EEB"/>
    <w:rsid w:val="0042429C"/>
    <w:rsid w:val="00424414"/>
    <w:rsid w:val="00424668"/>
    <w:rsid w:val="00425718"/>
    <w:rsid w:val="00425D95"/>
    <w:rsid w:val="00425E92"/>
    <w:rsid w:val="00426547"/>
    <w:rsid w:val="00426896"/>
    <w:rsid w:val="00426D81"/>
    <w:rsid w:val="0042711A"/>
    <w:rsid w:val="00427A43"/>
    <w:rsid w:val="00427DC5"/>
    <w:rsid w:val="00427DCE"/>
    <w:rsid w:val="0043018B"/>
    <w:rsid w:val="00430BE8"/>
    <w:rsid w:val="00430C0F"/>
    <w:rsid w:val="00430F1E"/>
    <w:rsid w:val="004311CB"/>
    <w:rsid w:val="00431D1A"/>
    <w:rsid w:val="0043209D"/>
    <w:rsid w:val="004320A9"/>
    <w:rsid w:val="00432371"/>
    <w:rsid w:val="0043292C"/>
    <w:rsid w:val="0043293A"/>
    <w:rsid w:val="00432D67"/>
    <w:rsid w:val="004330A5"/>
    <w:rsid w:val="004334B0"/>
    <w:rsid w:val="004336E5"/>
    <w:rsid w:val="00434532"/>
    <w:rsid w:val="004348A0"/>
    <w:rsid w:val="00434BCD"/>
    <w:rsid w:val="004353C6"/>
    <w:rsid w:val="00435CA5"/>
    <w:rsid w:val="00435E64"/>
    <w:rsid w:val="0043610D"/>
    <w:rsid w:val="0043690A"/>
    <w:rsid w:val="00436968"/>
    <w:rsid w:val="00436F0F"/>
    <w:rsid w:val="0043768F"/>
    <w:rsid w:val="00437CD2"/>
    <w:rsid w:val="00437CE2"/>
    <w:rsid w:val="00437E12"/>
    <w:rsid w:val="0044069C"/>
    <w:rsid w:val="004406E8"/>
    <w:rsid w:val="0044145F"/>
    <w:rsid w:val="00441E62"/>
    <w:rsid w:val="00441F3E"/>
    <w:rsid w:val="004421EE"/>
    <w:rsid w:val="00442ED6"/>
    <w:rsid w:val="0044310E"/>
    <w:rsid w:val="00443B2A"/>
    <w:rsid w:val="00443BD3"/>
    <w:rsid w:val="00443C38"/>
    <w:rsid w:val="004445B5"/>
    <w:rsid w:val="0044470B"/>
    <w:rsid w:val="00444BAF"/>
    <w:rsid w:val="004457D9"/>
    <w:rsid w:val="00446204"/>
    <w:rsid w:val="00446276"/>
    <w:rsid w:val="00446451"/>
    <w:rsid w:val="0044655A"/>
    <w:rsid w:val="00446A5E"/>
    <w:rsid w:val="00447C08"/>
    <w:rsid w:val="00450182"/>
    <w:rsid w:val="004503B5"/>
    <w:rsid w:val="004507A6"/>
    <w:rsid w:val="00450E32"/>
    <w:rsid w:val="004510A0"/>
    <w:rsid w:val="004516D3"/>
    <w:rsid w:val="00451729"/>
    <w:rsid w:val="00451C23"/>
    <w:rsid w:val="00451D5A"/>
    <w:rsid w:val="00451F01"/>
    <w:rsid w:val="0045231B"/>
    <w:rsid w:val="00452461"/>
    <w:rsid w:val="00452CCF"/>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AD"/>
    <w:rsid w:val="004573FB"/>
    <w:rsid w:val="004603DD"/>
    <w:rsid w:val="004608C7"/>
    <w:rsid w:val="00460CF9"/>
    <w:rsid w:val="004611F4"/>
    <w:rsid w:val="004618DD"/>
    <w:rsid w:val="00461A58"/>
    <w:rsid w:val="00461B7E"/>
    <w:rsid w:val="00461D8F"/>
    <w:rsid w:val="00461F65"/>
    <w:rsid w:val="00462231"/>
    <w:rsid w:val="0046285A"/>
    <w:rsid w:val="00462D08"/>
    <w:rsid w:val="00462EEF"/>
    <w:rsid w:val="004631FE"/>
    <w:rsid w:val="004648A5"/>
    <w:rsid w:val="00464DB0"/>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499"/>
    <w:rsid w:val="00471ECB"/>
    <w:rsid w:val="0047201C"/>
    <w:rsid w:val="00472044"/>
    <w:rsid w:val="0047219D"/>
    <w:rsid w:val="004725C3"/>
    <w:rsid w:val="00472716"/>
    <w:rsid w:val="00472B05"/>
    <w:rsid w:val="00472FE7"/>
    <w:rsid w:val="00473252"/>
    <w:rsid w:val="0047374F"/>
    <w:rsid w:val="004738D1"/>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87"/>
    <w:rsid w:val="00482FFB"/>
    <w:rsid w:val="004835CB"/>
    <w:rsid w:val="004836F7"/>
    <w:rsid w:val="00483752"/>
    <w:rsid w:val="00484C99"/>
    <w:rsid w:val="00484DAB"/>
    <w:rsid w:val="00485315"/>
    <w:rsid w:val="004858CD"/>
    <w:rsid w:val="00485C2B"/>
    <w:rsid w:val="00485EAB"/>
    <w:rsid w:val="00485F05"/>
    <w:rsid w:val="004865B8"/>
    <w:rsid w:val="004866C0"/>
    <w:rsid w:val="00486955"/>
    <w:rsid w:val="004870AA"/>
    <w:rsid w:val="00487381"/>
    <w:rsid w:val="00487B3A"/>
    <w:rsid w:val="00487BCD"/>
    <w:rsid w:val="00487C54"/>
    <w:rsid w:val="00487C9C"/>
    <w:rsid w:val="00487D50"/>
    <w:rsid w:val="00487E98"/>
    <w:rsid w:val="004912F0"/>
    <w:rsid w:val="0049144E"/>
    <w:rsid w:val="00491537"/>
    <w:rsid w:val="00491C48"/>
    <w:rsid w:val="00491D88"/>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8CE"/>
    <w:rsid w:val="00496ACF"/>
    <w:rsid w:val="00496B12"/>
    <w:rsid w:val="00496DAE"/>
    <w:rsid w:val="004970A0"/>
    <w:rsid w:val="004970ED"/>
    <w:rsid w:val="004970FB"/>
    <w:rsid w:val="00497237"/>
    <w:rsid w:val="00497249"/>
    <w:rsid w:val="00497376"/>
    <w:rsid w:val="00497729"/>
    <w:rsid w:val="00497D0C"/>
    <w:rsid w:val="00497E5D"/>
    <w:rsid w:val="004A016B"/>
    <w:rsid w:val="004A02F2"/>
    <w:rsid w:val="004A06D9"/>
    <w:rsid w:val="004A17E2"/>
    <w:rsid w:val="004A235C"/>
    <w:rsid w:val="004A24AD"/>
    <w:rsid w:val="004A26DF"/>
    <w:rsid w:val="004A27B2"/>
    <w:rsid w:val="004A2915"/>
    <w:rsid w:val="004A3384"/>
    <w:rsid w:val="004A35DB"/>
    <w:rsid w:val="004A3BAA"/>
    <w:rsid w:val="004A3BBB"/>
    <w:rsid w:val="004A3E3C"/>
    <w:rsid w:val="004A4957"/>
    <w:rsid w:val="004A4C60"/>
    <w:rsid w:val="004A5783"/>
    <w:rsid w:val="004A5E25"/>
    <w:rsid w:val="004A6058"/>
    <w:rsid w:val="004A60C4"/>
    <w:rsid w:val="004A6184"/>
    <w:rsid w:val="004A64E4"/>
    <w:rsid w:val="004A6814"/>
    <w:rsid w:val="004A69C9"/>
    <w:rsid w:val="004A6ABD"/>
    <w:rsid w:val="004A6D70"/>
    <w:rsid w:val="004A6EC7"/>
    <w:rsid w:val="004A7145"/>
    <w:rsid w:val="004A7348"/>
    <w:rsid w:val="004A76BE"/>
    <w:rsid w:val="004A7859"/>
    <w:rsid w:val="004A798A"/>
    <w:rsid w:val="004A7D43"/>
    <w:rsid w:val="004A7DA9"/>
    <w:rsid w:val="004A7FC1"/>
    <w:rsid w:val="004B0389"/>
    <w:rsid w:val="004B0BD1"/>
    <w:rsid w:val="004B15DC"/>
    <w:rsid w:val="004B2332"/>
    <w:rsid w:val="004B25DA"/>
    <w:rsid w:val="004B272D"/>
    <w:rsid w:val="004B27B6"/>
    <w:rsid w:val="004B28F2"/>
    <w:rsid w:val="004B2AA4"/>
    <w:rsid w:val="004B2C5A"/>
    <w:rsid w:val="004B354B"/>
    <w:rsid w:val="004B3A95"/>
    <w:rsid w:val="004B3D94"/>
    <w:rsid w:val="004B3E99"/>
    <w:rsid w:val="004B41AC"/>
    <w:rsid w:val="004B4EB3"/>
    <w:rsid w:val="004B4FDC"/>
    <w:rsid w:val="004B5044"/>
    <w:rsid w:val="004B537C"/>
    <w:rsid w:val="004B5D88"/>
    <w:rsid w:val="004B66A7"/>
    <w:rsid w:val="004B695B"/>
    <w:rsid w:val="004B6CA3"/>
    <w:rsid w:val="004B74C4"/>
    <w:rsid w:val="004B7D39"/>
    <w:rsid w:val="004C0398"/>
    <w:rsid w:val="004C0510"/>
    <w:rsid w:val="004C0DD0"/>
    <w:rsid w:val="004C1198"/>
    <w:rsid w:val="004C1C53"/>
    <w:rsid w:val="004C1E91"/>
    <w:rsid w:val="004C1F1E"/>
    <w:rsid w:val="004C2034"/>
    <w:rsid w:val="004C2554"/>
    <w:rsid w:val="004C26BA"/>
    <w:rsid w:val="004C392B"/>
    <w:rsid w:val="004C3CBA"/>
    <w:rsid w:val="004C3F88"/>
    <w:rsid w:val="004C483A"/>
    <w:rsid w:val="004C48F6"/>
    <w:rsid w:val="004C4AE5"/>
    <w:rsid w:val="004C4CED"/>
    <w:rsid w:val="004C4CFC"/>
    <w:rsid w:val="004C509F"/>
    <w:rsid w:val="004C551C"/>
    <w:rsid w:val="004C5ADE"/>
    <w:rsid w:val="004C6F35"/>
    <w:rsid w:val="004C70B8"/>
    <w:rsid w:val="004C725F"/>
    <w:rsid w:val="004C76AD"/>
    <w:rsid w:val="004C7797"/>
    <w:rsid w:val="004C7828"/>
    <w:rsid w:val="004C7BC3"/>
    <w:rsid w:val="004C7D6D"/>
    <w:rsid w:val="004D019F"/>
    <w:rsid w:val="004D0227"/>
    <w:rsid w:val="004D0C6F"/>
    <w:rsid w:val="004D13DA"/>
    <w:rsid w:val="004D187B"/>
    <w:rsid w:val="004D1A3B"/>
    <w:rsid w:val="004D1AD6"/>
    <w:rsid w:val="004D1CAC"/>
    <w:rsid w:val="004D21D4"/>
    <w:rsid w:val="004D26CE"/>
    <w:rsid w:val="004D2805"/>
    <w:rsid w:val="004D2891"/>
    <w:rsid w:val="004D2A26"/>
    <w:rsid w:val="004D2BA0"/>
    <w:rsid w:val="004D2C17"/>
    <w:rsid w:val="004D2F8E"/>
    <w:rsid w:val="004D2FD2"/>
    <w:rsid w:val="004D316A"/>
    <w:rsid w:val="004D357E"/>
    <w:rsid w:val="004D49EC"/>
    <w:rsid w:val="004D4A5A"/>
    <w:rsid w:val="004D4C3D"/>
    <w:rsid w:val="004D4D1F"/>
    <w:rsid w:val="004D50F8"/>
    <w:rsid w:val="004D5955"/>
    <w:rsid w:val="004D5F70"/>
    <w:rsid w:val="004D6009"/>
    <w:rsid w:val="004D63B9"/>
    <w:rsid w:val="004D6837"/>
    <w:rsid w:val="004D68A1"/>
    <w:rsid w:val="004D692B"/>
    <w:rsid w:val="004D69A6"/>
    <w:rsid w:val="004D6D2D"/>
    <w:rsid w:val="004D72D1"/>
    <w:rsid w:val="004D7781"/>
    <w:rsid w:val="004E0070"/>
    <w:rsid w:val="004E07C0"/>
    <w:rsid w:val="004E0DF7"/>
    <w:rsid w:val="004E0E65"/>
    <w:rsid w:val="004E0F0B"/>
    <w:rsid w:val="004E12E4"/>
    <w:rsid w:val="004E177C"/>
    <w:rsid w:val="004E1C01"/>
    <w:rsid w:val="004E1C0A"/>
    <w:rsid w:val="004E213A"/>
    <w:rsid w:val="004E28C0"/>
    <w:rsid w:val="004E2F61"/>
    <w:rsid w:val="004E2FE8"/>
    <w:rsid w:val="004E3045"/>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E7F2E"/>
    <w:rsid w:val="004F01BD"/>
    <w:rsid w:val="004F0387"/>
    <w:rsid w:val="004F0C36"/>
    <w:rsid w:val="004F0C7D"/>
    <w:rsid w:val="004F0E87"/>
    <w:rsid w:val="004F10FE"/>
    <w:rsid w:val="004F12DA"/>
    <w:rsid w:val="004F1355"/>
    <w:rsid w:val="004F170A"/>
    <w:rsid w:val="004F1D49"/>
    <w:rsid w:val="004F1DDB"/>
    <w:rsid w:val="004F1F72"/>
    <w:rsid w:val="004F1FA9"/>
    <w:rsid w:val="004F221C"/>
    <w:rsid w:val="004F2432"/>
    <w:rsid w:val="004F27BF"/>
    <w:rsid w:val="004F2D4E"/>
    <w:rsid w:val="004F2FD4"/>
    <w:rsid w:val="004F31EE"/>
    <w:rsid w:val="004F31F3"/>
    <w:rsid w:val="004F3445"/>
    <w:rsid w:val="004F35C7"/>
    <w:rsid w:val="004F3B4B"/>
    <w:rsid w:val="004F429A"/>
    <w:rsid w:val="004F435B"/>
    <w:rsid w:val="004F549D"/>
    <w:rsid w:val="004F555D"/>
    <w:rsid w:val="004F6075"/>
    <w:rsid w:val="004F613D"/>
    <w:rsid w:val="004F65A9"/>
    <w:rsid w:val="004F6C80"/>
    <w:rsid w:val="004F79F1"/>
    <w:rsid w:val="00500082"/>
    <w:rsid w:val="0050044F"/>
    <w:rsid w:val="00500568"/>
    <w:rsid w:val="00500745"/>
    <w:rsid w:val="005008E7"/>
    <w:rsid w:val="00500A6D"/>
    <w:rsid w:val="00500D07"/>
    <w:rsid w:val="00501598"/>
    <w:rsid w:val="005015C3"/>
    <w:rsid w:val="005015CA"/>
    <w:rsid w:val="005015F3"/>
    <w:rsid w:val="00501A0A"/>
    <w:rsid w:val="00501F4D"/>
    <w:rsid w:val="00501F51"/>
    <w:rsid w:val="00502643"/>
    <w:rsid w:val="00502682"/>
    <w:rsid w:val="005028BD"/>
    <w:rsid w:val="00502BE9"/>
    <w:rsid w:val="0050348B"/>
    <w:rsid w:val="00503FA1"/>
    <w:rsid w:val="0050408A"/>
    <w:rsid w:val="0050432C"/>
    <w:rsid w:val="00504530"/>
    <w:rsid w:val="005047BD"/>
    <w:rsid w:val="00504C1C"/>
    <w:rsid w:val="00504E39"/>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3AB"/>
    <w:rsid w:val="00511492"/>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17E3A"/>
    <w:rsid w:val="005202F7"/>
    <w:rsid w:val="00520718"/>
    <w:rsid w:val="00521018"/>
    <w:rsid w:val="005210D7"/>
    <w:rsid w:val="0052112D"/>
    <w:rsid w:val="00521453"/>
    <w:rsid w:val="005217AA"/>
    <w:rsid w:val="00521F16"/>
    <w:rsid w:val="00521F9F"/>
    <w:rsid w:val="005220AA"/>
    <w:rsid w:val="00522127"/>
    <w:rsid w:val="0052215C"/>
    <w:rsid w:val="0052217F"/>
    <w:rsid w:val="00522B79"/>
    <w:rsid w:val="0052380B"/>
    <w:rsid w:val="00524501"/>
    <w:rsid w:val="0052479C"/>
    <w:rsid w:val="005247AD"/>
    <w:rsid w:val="00524C1B"/>
    <w:rsid w:val="00525210"/>
    <w:rsid w:val="00525990"/>
    <w:rsid w:val="00525C17"/>
    <w:rsid w:val="00525EB8"/>
    <w:rsid w:val="00526370"/>
    <w:rsid w:val="0052647C"/>
    <w:rsid w:val="0052667D"/>
    <w:rsid w:val="00526B7F"/>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CFF"/>
    <w:rsid w:val="00530F10"/>
    <w:rsid w:val="005319FE"/>
    <w:rsid w:val="00532282"/>
    <w:rsid w:val="005324E5"/>
    <w:rsid w:val="0053251A"/>
    <w:rsid w:val="005325E9"/>
    <w:rsid w:val="005328BA"/>
    <w:rsid w:val="00532D86"/>
    <w:rsid w:val="00532E80"/>
    <w:rsid w:val="00532EF2"/>
    <w:rsid w:val="00532F3A"/>
    <w:rsid w:val="00533859"/>
    <w:rsid w:val="0053391E"/>
    <w:rsid w:val="0053441B"/>
    <w:rsid w:val="00534A79"/>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7F"/>
    <w:rsid w:val="00537BE4"/>
    <w:rsid w:val="005400B1"/>
    <w:rsid w:val="005406A7"/>
    <w:rsid w:val="00540ECD"/>
    <w:rsid w:val="00541076"/>
    <w:rsid w:val="005413CE"/>
    <w:rsid w:val="00541918"/>
    <w:rsid w:val="0054197A"/>
    <w:rsid w:val="00541A4C"/>
    <w:rsid w:val="00541B92"/>
    <w:rsid w:val="00541EAD"/>
    <w:rsid w:val="0054229B"/>
    <w:rsid w:val="00542372"/>
    <w:rsid w:val="00542755"/>
    <w:rsid w:val="00542849"/>
    <w:rsid w:val="00542F9B"/>
    <w:rsid w:val="005432BD"/>
    <w:rsid w:val="00544485"/>
    <w:rsid w:val="0054454E"/>
    <w:rsid w:val="00544755"/>
    <w:rsid w:val="0054475D"/>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299"/>
    <w:rsid w:val="005502AC"/>
    <w:rsid w:val="005505FA"/>
    <w:rsid w:val="00550B41"/>
    <w:rsid w:val="00550B70"/>
    <w:rsid w:val="00550E89"/>
    <w:rsid w:val="0055103E"/>
    <w:rsid w:val="005515A0"/>
    <w:rsid w:val="00551607"/>
    <w:rsid w:val="005516ED"/>
    <w:rsid w:val="00551864"/>
    <w:rsid w:val="00551A4A"/>
    <w:rsid w:val="00551B57"/>
    <w:rsid w:val="00551C7F"/>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BFA"/>
    <w:rsid w:val="00554D20"/>
    <w:rsid w:val="00555033"/>
    <w:rsid w:val="005551E6"/>
    <w:rsid w:val="0055553C"/>
    <w:rsid w:val="00555637"/>
    <w:rsid w:val="00556129"/>
    <w:rsid w:val="00556256"/>
    <w:rsid w:val="005567B7"/>
    <w:rsid w:val="005568FF"/>
    <w:rsid w:val="00556E7A"/>
    <w:rsid w:val="00557025"/>
    <w:rsid w:val="005577B8"/>
    <w:rsid w:val="00557E45"/>
    <w:rsid w:val="005601AD"/>
    <w:rsid w:val="00560877"/>
    <w:rsid w:val="0056091C"/>
    <w:rsid w:val="00560B53"/>
    <w:rsid w:val="00560CCC"/>
    <w:rsid w:val="00561455"/>
    <w:rsid w:val="005614DB"/>
    <w:rsid w:val="00561AB1"/>
    <w:rsid w:val="00561BA8"/>
    <w:rsid w:val="00561DC7"/>
    <w:rsid w:val="00561F7C"/>
    <w:rsid w:val="005625D7"/>
    <w:rsid w:val="0056285F"/>
    <w:rsid w:val="00562E36"/>
    <w:rsid w:val="00563064"/>
    <w:rsid w:val="005631CC"/>
    <w:rsid w:val="0056386C"/>
    <w:rsid w:val="005639E3"/>
    <w:rsid w:val="00563C76"/>
    <w:rsid w:val="00563CC9"/>
    <w:rsid w:val="0056440F"/>
    <w:rsid w:val="00564DB4"/>
    <w:rsid w:val="00564EAF"/>
    <w:rsid w:val="005659B8"/>
    <w:rsid w:val="00565F38"/>
    <w:rsid w:val="00566090"/>
    <w:rsid w:val="005664E7"/>
    <w:rsid w:val="0056658E"/>
    <w:rsid w:val="00566652"/>
    <w:rsid w:val="00566745"/>
    <w:rsid w:val="00566832"/>
    <w:rsid w:val="005669E2"/>
    <w:rsid w:val="005671F2"/>
    <w:rsid w:val="0056756F"/>
    <w:rsid w:val="00567839"/>
    <w:rsid w:val="00567A66"/>
    <w:rsid w:val="00567AD2"/>
    <w:rsid w:val="00567AD4"/>
    <w:rsid w:val="00570086"/>
    <w:rsid w:val="005700C0"/>
    <w:rsid w:val="005701AB"/>
    <w:rsid w:val="00570237"/>
    <w:rsid w:val="00570272"/>
    <w:rsid w:val="005702E9"/>
    <w:rsid w:val="00570B3D"/>
    <w:rsid w:val="005711F6"/>
    <w:rsid w:val="005719C6"/>
    <w:rsid w:val="00571A4F"/>
    <w:rsid w:val="00571BC6"/>
    <w:rsid w:val="00571E29"/>
    <w:rsid w:val="005726BE"/>
    <w:rsid w:val="00572A7B"/>
    <w:rsid w:val="00572CDA"/>
    <w:rsid w:val="00572EFA"/>
    <w:rsid w:val="005735BD"/>
    <w:rsid w:val="00573CC7"/>
    <w:rsid w:val="005744A7"/>
    <w:rsid w:val="00574570"/>
    <w:rsid w:val="00574596"/>
    <w:rsid w:val="00574597"/>
    <w:rsid w:val="00574B42"/>
    <w:rsid w:val="00574EF2"/>
    <w:rsid w:val="00575302"/>
    <w:rsid w:val="00575BC5"/>
    <w:rsid w:val="0057612B"/>
    <w:rsid w:val="00576314"/>
    <w:rsid w:val="00576433"/>
    <w:rsid w:val="00576F8A"/>
    <w:rsid w:val="00577005"/>
    <w:rsid w:val="005772DC"/>
    <w:rsid w:val="00577487"/>
    <w:rsid w:val="005778F7"/>
    <w:rsid w:val="00577BF3"/>
    <w:rsid w:val="00580801"/>
    <w:rsid w:val="00580B54"/>
    <w:rsid w:val="00580C3D"/>
    <w:rsid w:val="0058140F"/>
    <w:rsid w:val="0058174A"/>
    <w:rsid w:val="00581772"/>
    <w:rsid w:val="0058178C"/>
    <w:rsid w:val="005819F3"/>
    <w:rsid w:val="00581B33"/>
    <w:rsid w:val="00581BBB"/>
    <w:rsid w:val="00581E32"/>
    <w:rsid w:val="00582756"/>
    <w:rsid w:val="00582A4D"/>
    <w:rsid w:val="00583314"/>
    <w:rsid w:val="00583822"/>
    <w:rsid w:val="00583860"/>
    <w:rsid w:val="00583E17"/>
    <w:rsid w:val="00584016"/>
    <w:rsid w:val="0058408A"/>
    <w:rsid w:val="0058477F"/>
    <w:rsid w:val="005847C5"/>
    <w:rsid w:val="00584842"/>
    <w:rsid w:val="00584CB0"/>
    <w:rsid w:val="00584E51"/>
    <w:rsid w:val="005853D6"/>
    <w:rsid w:val="005859F0"/>
    <w:rsid w:val="00586547"/>
    <w:rsid w:val="0058693F"/>
    <w:rsid w:val="00586B2C"/>
    <w:rsid w:val="0058709A"/>
    <w:rsid w:val="005879E7"/>
    <w:rsid w:val="00587A93"/>
    <w:rsid w:val="005900D9"/>
    <w:rsid w:val="0059099E"/>
    <w:rsid w:val="005910E9"/>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5912"/>
    <w:rsid w:val="00595C78"/>
    <w:rsid w:val="00596075"/>
    <w:rsid w:val="00596708"/>
    <w:rsid w:val="0059670F"/>
    <w:rsid w:val="005967C6"/>
    <w:rsid w:val="00596833"/>
    <w:rsid w:val="00596912"/>
    <w:rsid w:val="00596A6D"/>
    <w:rsid w:val="00596BA1"/>
    <w:rsid w:val="00596CF2"/>
    <w:rsid w:val="00596FCC"/>
    <w:rsid w:val="005975A1"/>
    <w:rsid w:val="00597BA5"/>
    <w:rsid w:val="005A00E3"/>
    <w:rsid w:val="005A0733"/>
    <w:rsid w:val="005A0928"/>
    <w:rsid w:val="005A10FE"/>
    <w:rsid w:val="005A11B6"/>
    <w:rsid w:val="005A14BD"/>
    <w:rsid w:val="005A1519"/>
    <w:rsid w:val="005A20EF"/>
    <w:rsid w:val="005A2634"/>
    <w:rsid w:val="005A2745"/>
    <w:rsid w:val="005A2AB8"/>
    <w:rsid w:val="005A2BDF"/>
    <w:rsid w:val="005A2C1E"/>
    <w:rsid w:val="005A2DCC"/>
    <w:rsid w:val="005A31D3"/>
    <w:rsid w:val="005A3462"/>
    <w:rsid w:val="005A3E96"/>
    <w:rsid w:val="005A422E"/>
    <w:rsid w:val="005A4A38"/>
    <w:rsid w:val="005A5054"/>
    <w:rsid w:val="005A522C"/>
    <w:rsid w:val="005A527B"/>
    <w:rsid w:val="005A5752"/>
    <w:rsid w:val="005A60F0"/>
    <w:rsid w:val="005A65F8"/>
    <w:rsid w:val="005A6A96"/>
    <w:rsid w:val="005A6F64"/>
    <w:rsid w:val="005A771A"/>
    <w:rsid w:val="005A7840"/>
    <w:rsid w:val="005A7A61"/>
    <w:rsid w:val="005A7EDE"/>
    <w:rsid w:val="005A7F4D"/>
    <w:rsid w:val="005B011E"/>
    <w:rsid w:val="005B0534"/>
    <w:rsid w:val="005B0543"/>
    <w:rsid w:val="005B07B8"/>
    <w:rsid w:val="005B0A6A"/>
    <w:rsid w:val="005B0E02"/>
    <w:rsid w:val="005B1331"/>
    <w:rsid w:val="005B1567"/>
    <w:rsid w:val="005B1596"/>
    <w:rsid w:val="005B16AB"/>
    <w:rsid w:val="005B1943"/>
    <w:rsid w:val="005B2DF3"/>
    <w:rsid w:val="005B2FD9"/>
    <w:rsid w:val="005B3181"/>
    <w:rsid w:val="005B3370"/>
    <w:rsid w:val="005B36A7"/>
    <w:rsid w:val="005B3970"/>
    <w:rsid w:val="005B3DB2"/>
    <w:rsid w:val="005B4327"/>
    <w:rsid w:val="005B44EE"/>
    <w:rsid w:val="005B4883"/>
    <w:rsid w:val="005B4F4D"/>
    <w:rsid w:val="005B5256"/>
    <w:rsid w:val="005B52FF"/>
    <w:rsid w:val="005B55B1"/>
    <w:rsid w:val="005B5DAB"/>
    <w:rsid w:val="005B6403"/>
    <w:rsid w:val="005B6471"/>
    <w:rsid w:val="005B68B0"/>
    <w:rsid w:val="005B6DC0"/>
    <w:rsid w:val="005B738C"/>
    <w:rsid w:val="005B756A"/>
    <w:rsid w:val="005B78F3"/>
    <w:rsid w:val="005B7BCA"/>
    <w:rsid w:val="005B7FFA"/>
    <w:rsid w:val="005C01F9"/>
    <w:rsid w:val="005C0D0F"/>
    <w:rsid w:val="005C0F1D"/>
    <w:rsid w:val="005C142A"/>
    <w:rsid w:val="005C228B"/>
    <w:rsid w:val="005C313C"/>
    <w:rsid w:val="005C3375"/>
    <w:rsid w:val="005C3382"/>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498"/>
    <w:rsid w:val="005C5635"/>
    <w:rsid w:val="005C589D"/>
    <w:rsid w:val="005C58DF"/>
    <w:rsid w:val="005C6042"/>
    <w:rsid w:val="005C6201"/>
    <w:rsid w:val="005C6567"/>
    <w:rsid w:val="005C6997"/>
    <w:rsid w:val="005C6D27"/>
    <w:rsid w:val="005C739D"/>
    <w:rsid w:val="005C75AC"/>
    <w:rsid w:val="005C7824"/>
    <w:rsid w:val="005C7C52"/>
    <w:rsid w:val="005C7DEB"/>
    <w:rsid w:val="005D02F0"/>
    <w:rsid w:val="005D02F1"/>
    <w:rsid w:val="005D051F"/>
    <w:rsid w:val="005D0715"/>
    <w:rsid w:val="005D0AE9"/>
    <w:rsid w:val="005D0FE9"/>
    <w:rsid w:val="005D1213"/>
    <w:rsid w:val="005D17B6"/>
    <w:rsid w:val="005D1919"/>
    <w:rsid w:val="005D21DD"/>
    <w:rsid w:val="005D24D3"/>
    <w:rsid w:val="005D2836"/>
    <w:rsid w:val="005D2F88"/>
    <w:rsid w:val="005D31B2"/>
    <w:rsid w:val="005D32B8"/>
    <w:rsid w:val="005D3346"/>
    <w:rsid w:val="005D3A34"/>
    <w:rsid w:val="005D3CE9"/>
    <w:rsid w:val="005D3FA5"/>
    <w:rsid w:val="005D43FF"/>
    <w:rsid w:val="005D49A8"/>
    <w:rsid w:val="005D508B"/>
    <w:rsid w:val="005D5271"/>
    <w:rsid w:val="005D56CF"/>
    <w:rsid w:val="005D5A98"/>
    <w:rsid w:val="005D6473"/>
    <w:rsid w:val="005D6AD2"/>
    <w:rsid w:val="005D72F5"/>
    <w:rsid w:val="005D7322"/>
    <w:rsid w:val="005D783B"/>
    <w:rsid w:val="005D7BB7"/>
    <w:rsid w:val="005D7C93"/>
    <w:rsid w:val="005D7D6C"/>
    <w:rsid w:val="005E0011"/>
    <w:rsid w:val="005E0329"/>
    <w:rsid w:val="005E07A1"/>
    <w:rsid w:val="005E0F51"/>
    <w:rsid w:val="005E165E"/>
    <w:rsid w:val="005E175C"/>
    <w:rsid w:val="005E18C8"/>
    <w:rsid w:val="005E1EF3"/>
    <w:rsid w:val="005E202B"/>
    <w:rsid w:val="005E2623"/>
    <w:rsid w:val="005E30C1"/>
    <w:rsid w:val="005E315D"/>
    <w:rsid w:val="005E343C"/>
    <w:rsid w:val="005E3B96"/>
    <w:rsid w:val="005E3C2D"/>
    <w:rsid w:val="005E4163"/>
    <w:rsid w:val="005E4564"/>
    <w:rsid w:val="005E4D00"/>
    <w:rsid w:val="005E54DA"/>
    <w:rsid w:val="005E5899"/>
    <w:rsid w:val="005E5986"/>
    <w:rsid w:val="005E6281"/>
    <w:rsid w:val="005E6365"/>
    <w:rsid w:val="005E65D1"/>
    <w:rsid w:val="005E6815"/>
    <w:rsid w:val="005E6ABD"/>
    <w:rsid w:val="005E6BEC"/>
    <w:rsid w:val="005E6C37"/>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969"/>
    <w:rsid w:val="005F2A9E"/>
    <w:rsid w:val="005F2C40"/>
    <w:rsid w:val="005F32D1"/>
    <w:rsid w:val="005F3526"/>
    <w:rsid w:val="005F3627"/>
    <w:rsid w:val="005F398E"/>
    <w:rsid w:val="005F3F34"/>
    <w:rsid w:val="005F428B"/>
    <w:rsid w:val="005F451F"/>
    <w:rsid w:val="005F4BBB"/>
    <w:rsid w:val="005F4D6E"/>
    <w:rsid w:val="005F548A"/>
    <w:rsid w:val="005F555D"/>
    <w:rsid w:val="005F5982"/>
    <w:rsid w:val="005F62BD"/>
    <w:rsid w:val="005F69C2"/>
    <w:rsid w:val="005F6BBF"/>
    <w:rsid w:val="005F76B0"/>
    <w:rsid w:val="00600743"/>
    <w:rsid w:val="00600850"/>
    <w:rsid w:val="006008DD"/>
    <w:rsid w:val="00600B79"/>
    <w:rsid w:val="00600E12"/>
    <w:rsid w:val="0060111A"/>
    <w:rsid w:val="006011F6"/>
    <w:rsid w:val="00601490"/>
    <w:rsid w:val="00601AD9"/>
    <w:rsid w:val="00601CCC"/>
    <w:rsid w:val="00601FD2"/>
    <w:rsid w:val="006024D2"/>
    <w:rsid w:val="00602734"/>
    <w:rsid w:val="006033B3"/>
    <w:rsid w:val="006034AC"/>
    <w:rsid w:val="0060352A"/>
    <w:rsid w:val="0060367D"/>
    <w:rsid w:val="00603975"/>
    <w:rsid w:val="006040D6"/>
    <w:rsid w:val="006042AC"/>
    <w:rsid w:val="00604C74"/>
    <w:rsid w:val="00605537"/>
    <w:rsid w:val="00605AA5"/>
    <w:rsid w:val="0060654C"/>
    <w:rsid w:val="00606919"/>
    <w:rsid w:val="00606964"/>
    <w:rsid w:val="00606E0F"/>
    <w:rsid w:val="00606EAB"/>
    <w:rsid w:val="006071D7"/>
    <w:rsid w:val="00607533"/>
    <w:rsid w:val="00607D99"/>
    <w:rsid w:val="00610302"/>
    <w:rsid w:val="006107FD"/>
    <w:rsid w:val="006108A3"/>
    <w:rsid w:val="00610976"/>
    <w:rsid w:val="00610EC8"/>
    <w:rsid w:val="00611048"/>
    <w:rsid w:val="0061111D"/>
    <w:rsid w:val="00611283"/>
    <w:rsid w:val="006116BD"/>
    <w:rsid w:val="006118FF"/>
    <w:rsid w:val="00611B27"/>
    <w:rsid w:val="00611E16"/>
    <w:rsid w:val="00612A67"/>
    <w:rsid w:val="00612BAA"/>
    <w:rsid w:val="00612F36"/>
    <w:rsid w:val="00613931"/>
    <w:rsid w:val="00613DFB"/>
    <w:rsid w:val="00614089"/>
    <w:rsid w:val="0061416D"/>
    <w:rsid w:val="006148B2"/>
    <w:rsid w:val="00615362"/>
    <w:rsid w:val="006157C6"/>
    <w:rsid w:val="00615EA7"/>
    <w:rsid w:val="006166CC"/>
    <w:rsid w:val="00616852"/>
    <w:rsid w:val="006169F3"/>
    <w:rsid w:val="00616CB1"/>
    <w:rsid w:val="00616D94"/>
    <w:rsid w:val="00617004"/>
    <w:rsid w:val="0061711E"/>
    <w:rsid w:val="006173DB"/>
    <w:rsid w:val="00617438"/>
    <w:rsid w:val="006175E9"/>
    <w:rsid w:val="00617AB1"/>
    <w:rsid w:val="00617C30"/>
    <w:rsid w:val="00617F66"/>
    <w:rsid w:val="00617F78"/>
    <w:rsid w:val="00617FA7"/>
    <w:rsid w:val="006200FB"/>
    <w:rsid w:val="006204B5"/>
    <w:rsid w:val="0062078C"/>
    <w:rsid w:val="00620B60"/>
    <w:rsid w:val="0062107A"/>
    <w:rsid w:val="006210D2"/>
    <w:rsid w:val="0062161A"/>
    <w:rsid w:val="006217B4"/>
    <w:rsid w:val="0062189B"/>
    <w:rsid w:val="00621AA3"/>
    <w:rsid w:val="00621F80"/>
    <w:rsid w:val="00622135"/>
    <w:rsid w:val="006221F8"/>
    <w:rsid w:val="0062261C"/>
    <w:rsid w:val="006230EA"/>
    <w:rsid w:val="006234FE"/>
    <w:rsid w:val="00623BE1"/>
    <w:rsid w:val="00623D76"/>
    <w:rsid w:val="0062443D"/>
    <w:rsid w:val="006244A1"/>
    <w:rsid w:val="006253AE"/>
    <w:rsid w:val="006255D9"/>
    <w:rsid w:val="00625D72"/>
    <w:rsid w:val="006260C4"/>
    <w:rsid w:val="00626380"/>
    <w:rsid w:val="006268CF"/>
    <w:rsid w:val="0062712E"/>
    <w:rsid w:val="0062715D"/>
    <w:rsid w:val="00627191"/>
    <w:rsid w:val="00630087"/>
    <w:rsid w:val="00630095"/>
    <w:rsid w:val="0063073D"/>
    <w:rsid w:val="00630C4D"/>
    <w:rsid w:val="00631144"/>
    <w:rsid w:val="0063123D"/>
    <w:rsid w:val="00631360"/>
    <w:rsid w:val="006313D5"/>
    <w:rsid w:val="00631450"/>
    <w:rsid w:val="006316DE"/>
    <w:rsid w:val="00631BC1"/>
    <w:rsid w:val="00632607"/>
    <w:rsid w:val="00632963"/>
    <w:rsid w:val="00632BBF"/>
    <w:rsid w:val="006334E7"/>
    <w:rsid w:val="00633638"/>
    <w:rsid w:val="00633E22"/>
    <w:rsid w:val="0063411A"/>
    <w:rsid w:val="006344A4"/>
    <w:rsid w:val="0063453B"/>
    <w:rsid w:val="00634853"/>
    <w:rsid w:val="00634D26"/>
    <w:rsid w:val="00634F7C"/>
    <w:rsid w:val="006358A1"/>
    <w:rsid w:val="00635D31"/>
    <w:rsid w:val="00635E3B"/>
    <w:rsid w:val="00635E6C"/>
    <w:rsid w:val="00635EF4"/>
    <w:rsid w:val="00636094"/>
    <w:rsid w:val="006361F2"/>
    <w:rsid w:val="0063627F"/>
    <w:rsid w:val="00636979"/>
    <w:rsid w:val="00636DF0"/>
    <w:rsid w:val="00637069"/>
    <w:rsid w:val="0063738D"/>
    <w:rsid w:val="006377E2"/>
    <w:rsid w:val="0064061D"/>
    <w:rsid w:val="00640BEF"/>
    <w:rsid w:val="00640DD0"/>
    <w:rsid w:val="006411CF"/>
    <w:rsid w:val="006411DB"/>
    <w:rsid w:val="00641227"/>
    <w:rsid w:val="0064147D"/>
    <w:rsid w:val="006417C2"/>
    <w:rsid w:val="00641F0B"/>
    <w:rsid w:val="006423E6"/>
    <w:rsid w:val="00642433"/>
    <w:rsid w:val="0064248F"/>
    <w:rsid w:val="00642664"/>
    <w:rsid w:val="00642E2C"/>
    <w:rsid w:val="0064317B"/>
    <w:rsid w:val="006432C0"/>
    <w:rsid w:val="006436C7"/>
    <w:rsid w:val="006437C6"/>
    <w:rsid w:val="00643A27"/>
    <w:rsid w:val="00643FFD"/>
    <w:rsid w:val="00644172"/>
    <w:rsid w:val="00644335"/>
    <w:rsid w:val="0064449E"/>
    <w:rsid w:val="00644A80"/>
    <w:rsid w:val="00644C91"/>
    <w:rsid w:val="0064532B"/>
    <w:rsid w:val="0064621B"/>
    <w:rsid w:val="0064695F"/>
    <w:rsid w:val="00646C17"/>
    <w:rsid w:val="00646D2B"/>
    <w:rsid w:val="00647AAE"/>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09E"/>
    <w:rsid w:val="0065538A"/>
    <w:rsid w:val="00655A05"/>
    <w:rsid w:val="00656686"/>
    <w:rsid w:val="006566D6"/>
    <w:rsid w:val="006567F2"/>
    <w:rsid w:val="00656CFD"/>
    <w:rsid w:val="00656ECD"/>
    <w:rsid w:val="00656FC1"/>
    <w:rsid w:val="00657927"/>
    <w:rsid w:val="00657BFA"/>
    <w:rsid w:val="00657FC9"/>
    <w:rsid w:val="00660061"/>
    <w:rsid w:val="00660350"/>
    <w:rsid w:val="0066061C"/>
    <w:rsid w:val="00660993"/>
    <w:rsid w:val="00660DB7"/>
    <w:rsid w:val="00661941"/>
    <w:rsid w:val="00661DE8"/>
    <w:rsid w:val="0066237D"/>
    <w:rsid w:val="00662A67"/>
    <w:rsid w:val="00662DE0"/>
    <w:rsid w:val="0066491D"/>
    <w:rsid w:val="006649EF"/>
    <w:rsid w:val="00664AEC"/>
    <w:rsid w:val="00664F9E"/>
    <w:rsid w:val="0066503A"/>
    <w:rsid w:val="00665214"/>
    <w:rsid w:val="00665759"/>
    <w:rsid w:val="006657B6"/>
    <w:rsid w:val="00665CAB"/>
    <w:rsid w:val="006665E6"/>
    <w:rsid w:val="00667576"/>
    <w:rsid w:val="006675C8"/>
    <w:rsid w:val="00667D08"/>
    <w:rsid w:val="00667E64"/>
    <w:rsid w:val="006708A0"/>
    <w:rsid w:val="00670D03"/>
    <w:rsid w:val="00670FC6"/>
    <w:rsid w:val="006712BD"/>
    <w:rsid w:val="006717C9"/>
    <w:rsid w:val="0067212C"/>
    <w:rsid w:val="006721B3"/>
    <w:rsid w:val="006725AA"/>
    <w:rsid w:val="006729EA"/>
    <w:rsid w:val="006734BD"/>
    <w:rsid w:val="00673B55"/>
    <w:rsid w:val="00673C03"/>
    <w:rsid w:val="00673D3E"/>
    <w:rsid w:val="006740CE"/>
    <w:rsid w:val="006742C9"/>
    <w:rsid w:val="00674CD4"/>
    <w:rsid w:val="00675229"/>
    <w:rsid w:val="00675357"/>
    <w:rsid w:val="00675571"/>
    <w:rsid w:val="00675AA6"/>
    <w:rsid w:val="00675B71"/>
    <w:rsid w:val="00675EBF"/>
    <w:rsid w:val="00676254"/>
    <w:rsid w:val="006765CF"/>
    <w:rsid w:val="00676705"/>
    <w:rsid w:val="0067675F"/>
    <w:rsid w:val="00676919"/>
    <w:rsid w:val="00676BFA"/>
    <w:rsid w:val="00676F90"/>
    <w:rsid w:val="006776D5"/>
    <w:rsid w:val="00677703"/>
    <w:rsid w:val="0067770C"/>
    <w:rsid w:val="006778E8"/>
    <w:rsid w:val="006779AC"/>
    <w:rsid w:val="00677B54"/>
    <w:rsid w:val="00677BC6"/>
    <w:rsid w:val="00677D29"/>
    <w:rsid w:val="00677E73"/>
    <w:rsid w:val="00680121"/>
    <w:rsid w:val="00680136"/>
    <w:rsid w:val="006802CB"/>
    <w:rsid w:val="00680319"/>
    <w:rsid w:val="006807C6"/>
    <w:rsid w:val="006807D7"/>
    <w:rsid w:val="006808D2"/>
    <w:rsid w:val="006808F4"/>
    <w:rsid w:val="00680D76"/>
    <w:rsid w:val="00681C6A"/>
    <w:rsid w:val="00682720"/>
    <w:rsid w:val="00683056"/>
    <w:rsid w:val="006845E7"/>
    <w:rsid w:val="00684EFA"/>
    <w:rsid w:val="00684F46"/>
    <w:rsid w:val="00684F80"/>
    <w:rsid w:val="006851B9"/>
    <w:rsid w:val="00685211"/>
    <w:rsid w:val="006852FC"/>
    <w:rsid w:val="006859A2"/>
    <w:rsid w:val="006864AD"/>
    <w:rsid w:val="00686CFA"/>
    <w:rsid w:val="00686EC3"/>
    <w:rsid w:val="006870B7"/>
    <w:rsid w:val="00687E52"/>
    <w:rsid w:val="00687E86"/>
    <w:rsid w:val="006901F2"/>
    <w:rsid w:val="00690477"/>
    <w:rsid w:val="00690630"/>
    <w:rsid w:val="00690749"/>
    <w:rsid w:val="00690786"/>
    <w:rsid w:val="00690B7B"/>
    <w:rsid w:val="0069129B"/>
    <w:rsid w:val="00691656"/>
    <w:rsid w:val="006917EA"/>
    <w:rsid w:val="00691BFB"/>
    <w:rsid w:val="00691C31"/>
    <w:rsid w:val="00691C4F"/>
    <w:rsid w:val="00691E36"/>
    <w:rsid w:val="006922E1"/>
    <w:rsid w:val="006926EE"/>
    <w:rsid w:val="00692A54"/>
    <w:rsid w:val="00692AD3"/>
    <w:rsid w:val="00692F67"/>
    <w:rsid w:val="0069300D"/>
    <w:rsid w:val="00693137"/>
    <w:rsid w:val="00693148"/>
    <w:rsid w:val="006934C1"/>
    <w:rsid w:val="00693F1B"/>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97F00"/>
    <w:rsid w:val="006A0063"/>
    <w:rsid w:val="006A0357"/>
    <w:rsid w:val="006A0735"/>
    <w:rsid w:val="006A07A4"/>
    <w:rsid w:val="006A0CA7"/>
    <w:rsid w:val="006A0E0B"/>
    <w:rsid w:val="006A1937"/>
    <w:rsid w:val="006A21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C3A"/>
    <w:rsid w:val="006A4D0F"/>
    <w:rsid w:val="006A588F"/>
    <w:rsid w:val="006A5CC3"/>
    <w:rsid w:val="006A5F76"/>
    <w:rsid w:val="006A631E"/>
    <w:rsid w:val="006A645E"/>
    <w:rsid w:val="006A65BA"/>
    <w:rsid w:val="006A68E6"/>
    <w:rsid w:val="006A6DBE"/>
    <w:rsid w:val="006A7008"/>
    <w:rsid w:val="006A7654"/>
    <w:rsid w:val="006B01F8"/>
    <w:rsid w:val="006B02E9"/>
    <w:rsid w:val="006B03C8"/>
    <w:rsid w:val="006B06AD"/>
    <w:rsid w:val="006B116B"/>
    <w:rsid w:val="006B1673"/>
    <w:rsid w:val="006B1CF5"/>
    <w:rsid w:val="006B22C4"/>
    <w:rsid w:val="006B26D6"/>
    <w:rsid w:val="006B26D7"/>
    <w:rsid w:val="006B2723"/>
    <w:rsid w:val="006B2E78"/>
    <w:rsid w:val="006B2F8F"/>
    <w:rsid w:val="006B30E8"/>
    <w:rsid w:val="006B342B"/>
    <w:rsid w:val="006B410E"/>
    <w:rsid w:val="006B4500"/>
    <w:rsid w:val="006B47EA"/>
    <w:rsid w:val="006B48C0"/>
    <w:rsid w:val="006B4B13"/>
    <w:rsid w:val="006B4B6B"/>
    <w:rsid w:val="006B52E3"/>
    <w:rsid w:val="006B5315"/>
    <w:rsid w:val="006B5514"/>
    <w:rsid w:val="006B5696"/>
    <w:rsid w:val="006B5A5B"/>
    <w:rsid w:val="006B5D52"/>
    <w:rsid w:val="006B65F9"/>
    <w:rsid w:val="006B666A"/>
    <w:rsid w:val="006B6D69"/>
    <w:rsid w:val="006B709A"/>
    <w:rsid w:val="006B783F"/>
    <w:rsid w:val="006C0162"/>
    <w:rsid w:val="006C031D"/>
    <w:rsid w:val="006C0599"/>
    <w:rsid w:val="006C0BB8"/>
    <w:rsid w:val="006C1A64"/>
    <w:rsid w:val="006C1DCB"/>
    <w:rsid w:val="006C226E"/>
    <w:rsid w:val="006C2540"/>
    <w:rsid w:val="006C27AE"/>
    <w:rsid w:val="006C2C5D"/>
    <w:rsid w:val="006C2C89"/>
    <w:rsid w:val="006C3133"/>
    <w:rsid w:val="006C3166"/>
    <w:rsid w:val="006C413D"/>
    <w:rsid w:val="006C43EF"/>
    <w:rsid w:val="006C4756"/>
    <w:rsid w:val="006C4AEA"/>
    <w:rsid w:val="006C4C88"/>
    <w:rsid w:val="006C4D2C"/>
    <w:rsid w:val="006C5108"/>
    <w:rsid w:val="006C56BE"/>
    <w:rsid w:val="006C5A09"/>
    <w:rsid w:val="006C6094"/>
    <w:rsid w:val="006C64CE"/>
    <w:rsid w:val="006C6564"/>
    <w:rsid w:val="006C7642"/>
    <w:rsid w:val="006C7739"/>
    <w:rsid w:val="006C7FA3"/>
    <w:rsid w:val="006D0162"/>
    <w:rsid w:val="006D0920"/>
    <w:rsid w:val="006D0BA6"/>
    <w:rsid w:val="006D0F04"/>
    <w:rsid w:val="006D15BC"/>
    <w:rsid w:val="006D1958"/>
    <w:rsid w:val="006D1F83"/>
    <w:rsid w:val="006D20FC"/>
    <w:rsid w:val="006D2118"/>
    <w:rsid w:val="006D262A"/>
    <w:rsid w:val="006D2AC9"/>
    <w:rsid w:val="006D3682"/>
    <w:rsid w:val="006D37B8"/>
    <w:rsid w:val="006D3C11"/>
    <w:rsid w:val="006D3F9F"/>
    <w:rsid w:val="006D4874"/>
    <w:rsid w:val="006D4BAA"/>
    <w:rsid w:val="006D4D26"/>
    <w:rsid w:val="006D5E51"/>
    <w:rsid w:val="006D5ECD"/>
    <w:rsid w:val="006D649D"/>
    <w:rsid w:val="006D6860"/>
    <w:rsid w:val="006D6937"/>
    <w:rsid w:val="006D698F"/>
    <w:rsid w:val="006D6A29"/>
    <w:rsid w:val="006D6E56"/>
    <w:rsid w:val="006D70F4"/>
    <w:rsid w:val="006D714A"/>
    <w:rsid w:val="006D78A4"/>
    <w:rsid w:val="006D79FC"/>
    <w:rsid w:val="006D7A89"/>
    <w:rsid w:val="006D7AEC"/>
    <w:rsid w:val="006D7BC2"/>
    <w:rsid w:val="006D7E6B"/>
    <w:rsid w:val="006E0158"/>
    <w:rsid w:val="006E0867"/>
    <w:rsid w:val="006E10CF"/>
    <w:rsid w:val="006E15FF"/>
    <w:rsid w:val="006E19EB"/>
    <w:rsid w:val="006E21FB"/>
    <w:rsid w:val="006E2F55"/>
    <w:rsid w:val="006E31C6"/>
    <w:rsid w:val="006E31CE"/>
    <w:rsid w:val="006E372E"/>
    <w:rsid w:val="006E383B"/>
    <w:rsid w:val="006E3C8C"/>
    <w:rsid w:val="006E3CF4"/>
    <w:rsid w:val="006E3DFF"/>
    <w:rsid w:val="006E41B3"/>
    <w:rsid w:val="006E4595"/>
    <w:rsid w:val="006E48EE"/>
    <w:rsid w:val="006E4A74"/>
    <w:rsid w:val="006E4B2D"/>
    <w:rsid w:val="006E5148"/>
    <w:rsid w:val="006E525E"/>
    <w:rsid w:val="006E5E1D"/>
    <w:rsid w:val="006E5F0C"/>
    <w:rsid w:val="006E5FC8"/>
    <w:rsid w:val="006E624A"/>
    <w:rsid w:val="006E6431"/>
    <w:rsid w:val="006E65C8"/>
    <w:rsid w:val="006E6A31"/>
    <w:rsid w:val="006E705E"/>
    <w:rsid w:val="006E7777"/>
    <w:rsid w:val="006E7B6A"/>
    <w:rsid w:val="006F0168"/>
    <w:rsid w:val="006F018E"/>
    <w:rsid w:val="006F0825"/>
    <w:rsid w:val="006F0908"/>
    <w:rsid w:val="006F0915"/>
    <w:rsid w:val="006F0C34"/>
    <w:rsid w:val="006F1141"/>
    <w:rsid w:val="006F1362"/>
    <w:rsid w:val="006F196F"/>
    <w:rsid w:val="006F1D40"/>
    <w:rsid w:val="006F24D2"/>
    <w:rsid w:val="006F2534"/>
    <w:rsid w:val="006F297E"/>
    <w:rsid w:val="006F29E9"/>
    <w:rsid w:val="006F29F5"/>
    <w:rsid w:val="006F3066"/>
    <w:rsid w:val="006F33B8"/>
    <w:rsid w:val="006F36A2"/>
    <w:rsid w:val="006F3B64"/>
    <w:rsid w:val="006F41D1"/>
    <w:rsid w:val="006F43F8"/>
    <w:rsid w:val="006F462F"/>
    <w:rsid w:val="006F47F6"/>
    <w:rsid w:val="006F49C6"/>
    <w:rsid w:val="006F4A3F"/>
    <w:rsid w:val="006F4B33"/>
    <w:rsid w:val="006F4F2A"/>
    <w:rsid w:val="006F5675"/>
    <w:rsid w:val="006F56F0"/>
    <w:rsid w:val="006F58A4"/>
    <w:rsid w:val="006F5C2B"/>
    <w:rsid w:val="006F6299"/>
    <w:rsid w:val="006F6E6B"/>
    <w:rsid w:val="006F72B3"/>
    <w:rsid w:val="006F7340"/>
    <w:rsid w:val="006F7A15"/>
    <w:rsid w:val="006F7CF8"/>
    <w:rsid w:val="006F7EA2"/>
    <w:rsid w:val="00700229"/>
    <w:rsid w:val="007002C4"/>
    <w:rsid w:val="00700946"/>
    <w:rsid w:val="00700A32"/>
    <w:rsid w:val="00700C1E"/>
    <w:rsid w:val="00700C5C"/>
    <w:rsid w:val="00700CBD"/>
    <w:rsid w:val="007011CE"/>
    <w:rsid w:val="0070141C"/>
    <w:rsid w:val="007014B8"/>
    <w:rsid w:val="0070202A"/>
    <w:rsid w:val="007024AA"/>
    <w:rsid w:val="00702C44"/>
    <w:rsid w:val="00702D62"/>
    <w:rsid w:val="00702FAA"/>
    <w:rsid w:val="00703369"/>
    <w:rsid w:val="007035CA"/>
    <w:rsid w:val="007036B7"/>
    <w:rsid w:val="0070393D"/>
    <w:rsid w:val="00703ACE"/>
    <w:rsid w:val="00703EA8"/>
    <w:rsid w:val="00704462"/>
    <w:rsid w:val="00704C5F"/>
    <w:rsid w:val="00704EB9"/>
    <w:rsid w:val="007052CC"/>
    <w:rsid w:val="007054BE"/>
    <w:rsid w:val="00705706"/>
    <w:rsid w:val="007057EE"/>
    <w:rsid w:val="00705EC3"/>
    <w:rsid w:val="00705F1D"/>
    <w:rsid w:val="0070632B"/>
    <w:rsid w:val="007065DD"/>
    <w:rsid w:val="00707025"/>
    <w:rsid w:val="0070711A"/>
    <w:rsid w:val="00707239"/>
    <w:rsid w:val="00707525"/>
    <w:rsid w:val="00707AB9"/>
    <w:rsid w:val="00707CFF"/>
    <w:rsid w:val="00707EB4"/>
    <w:rsid w:val="007102BA"/>
    <w:rsid w:val="007102C5"/>
    <w:rsid w:val="007105E6"/>
    <w:rsid w:val="00710A95"/>
    <w:rsid w:val="00710E8F"/>
    <w:rsid w:val="007120A2"/>
    <w:rsid w:val="00712553"/>
    <w:rsid w:val="0071255A"/>
    <w:rsid w:val="00712608"/>
    <w:rsid w:val="0071264C"/>
    <w:rsid w:val="007126F8"/>
    <w:rsid w:val="00712B7B"/>
    <w:rsid w:val="00712D1A"/>
    <w:rsid w:val="007133DD"/>
    <w:rsid w:val="00713717"/>
    <w:rsid w:val="007137F7"/>
    <w:rsid w:val="00713D1B"/>
    <w:rsid w:val="007140DB"/>
    <w:rsid w:val="00714191"/>
    <w:rsid w:val="0071498A"/>
    <w:rsid w:val="00714BBA"/>
    <w:rsid w:val="00714F2E"/>
    <w:rsid w:val="007151F6"/>
    <w:rsid w:val="007155EE"/>
    <w:rsid w:val="00715864"/>
    <w:rsid w:val="007161B5"/>
    <w:rsid w:val="0071624D"/>
    <w:rsid w:val="00716568"/>
    <w:rsid w:val="00717167"/>
    <w:rsid w:val="00717384"/>
    <w:rsid w:val="007174B8"/>
    <w:rsid w:val="00717C8F"/>
    <w:rsid w:val="00717DA0"/>
    <w:rsid w:val="00720033"/>
    <w:rsid w:val="00720576"/>
    <w:rsid w:val="00720ABE"/>
    <w:rsid w:val="00720BC4"/>
    <w:rsid w:val="00720CD4"/>
    <w:rsid w:val="00720D06"/>
    <w:rsid w:val="007212CE"/>
    <w:rsid w:val="00721323"/>
    <w:rsid w:val="00721644"/>
    <w:rsid w:val="007220D5"/>
    <w:rsid w:val="007221E1"/>
    <w:rsid w:val="0072246D"/>
    <w:rsid w:val="0072260D"/>
    <w:rsid w:val="00722B19"/>
    <w:rsid w:val="00722BDE"/>
    <w:rsid w:val="00722E9F"/>
    <w:rsid w:val="00722F0A"/>
    <w:rsid w:val="0072327D"/>
    <w:rsid w:val="007232B3"/>
    <w:rsid w:val="007233F8"/>
    <w:rsid w:val="00723921"/>
    <w:rsid w:val="00723A84"/>
    <w:rsid w:val="0072407A"/>
    <w:rsid w:val="007248D4"/>
    <w:rsid w:val="00724CD7"/>
    <w:rsid w:val="007251D5"/>
    <w:rsid w:val="0072563D"/>
    <w:rsid w:val="0072566F"/>
    <w:rsid w:val="00725D49"/>
    <w:rsid w:val="007261AA"/>
    <w:rsid w:val="007261D0"/>
    <w:rsid w:val="00726B61"/>
    <w:rsid w:val="00726C10"/>
    <w:rsid w:val="00726DCB"/>
    <w:rsid w:val="00726DD7"/>
    <w:rsid w:val="00727450"/>
    <w:rsid w:val="00727538"/>
    <w:rsid w:val="00727890"/>
    <w:rsid w:val="00730622"/>
    <w:rsid w:val="00730ACA"/>
    <w:rsid w:val="00730BA5"/>
    <w:rsid w:val="00730DE7"/>
    <w:rsid w:val="00731083"/>
    <w:rsid w:val="007319B4"/>
    <w:rsid w:val="007323B2"/>
    <w:rsid w:val="00732B62"/>
    <w:rsid w:val="00732E24"/>
    <w:rsid w:val="00732F29"/>
    <w:rsid w:val="0073314E"/>
    <w:rsid w:val="00733401"/>
    <w:rsid w:val="007335D6"/>
    <w:rsid w:val="00733714"/>
    <w:rsid w:val="0073381D"/>
    <w:rsid w:val="0073387A"/>
    <w:rsid w:val="00733C71"/>
    <w:rsid w:val="00733DBC"/>
    <w:rsid w:val="00734287"/>
    <w:rsid w:val="007346C9"/>
    <w:rsid w:val="00734B18"/>
    <w:rsid w:val="00734C05"/>
    <w:rsid w:val="00734DB4"/>
    <w:rsid w:val="007354F8"/>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37F37"/>
    <w:rsid w:val="00737FB2"/>
    <w:rsid w:val="007401A3"/>
    <w:rsid w:val="0074076F"/>
    <w:rsid w:val="00740795"/>
    <w:rsid w:val="00740D72"/>
    <w:rsid w:val="00740DCA"/>
    <w:rsid w:val="00741491"/>
    <w:rsid w:val="0074196C"/>
    <w:rsid w:val="00741BE0"/>
    <w:rsid w:val="00741C08"/>
    <w:rsid w:val="0074248C"/>
    <w:rsid w:val="0074278F"/>
    <w:rsid w:val="00742BBD"/>
    <w:rsid w:val="00742EFF"/>
    <w:rsid w:val="007430BE"/>
    <w:rsid w:val="0074324C"/>
    <w:rsid w:val="0074369B"/>
    <w:rsid w:val="0074370E"/>
    <w:rsid w:val="00743C0E"/>
    <w:rsid w:val="00743EE5"/>
    <w:rsid w:val="00743F19"/>
    <w:rsid w:val="007447F6"/>
    <w:rsid w:val="00744CDA"/>
    <w:rsid w:val="00744DD5"/>
    <w:rsid w:val="00744F4C"/>
    <w:rsid w:val="0074522F"/>
    <w:rsid w:val="007456AF"/>
    <w:rsid w:val="0074574B"/>
    <w:rsid w:val="00745DF9"/>
    <w:rsid w:val="007463F3"/>
    <w:rsid w:val="0074681D"/>
    <w:rsid w:val="00747177"/>
    <w:rsid w:val="00747278"/>
    <w:rsid w:val="007475C6"/>
    <w:rsid w:val="00747C1A"/>
    <w:rsid w:val="00747CED"/>
    <w:rsid w:val="00747EAA"/>
    <w:rsid w:val="007503E0"/>
    <w:rsid w:val="00750461"/>
    <w:rsid w:val="00750482"/>
    <w:rsid w:val="00750AA8"/>
    <w:rsid w:val="0075129B"/>
    <w:rsid w:val="00751BC1"/>
    <w:rsid w:val="0075200E"/>
    <w:rsid w:val="00752164"/>
    <w:rsid w:val="00752340"/>
    <w:rsid w:val="00752432"/>
    <w:rsid w:val="007530AB"/>
    <w:rsid w:val="007534CE"/>
    <w:rsid w:val="007534DE"/>
    <w:rsid w:val="00753679"/>
    <w:rsid w:val="007542A9"/>
    <w:rsid w:val="00754314"/>
    <w:rsid w:val="007548D8"/>
    <w:rsid w:val="00755396"/>
    <w:rsid w:val="00755546"/>
    <w:rsid w:val="0075568C"/>
    <w:rsid w:val="007559CE"/>
    <w:rsid w:val="00755E67"/>
    <w:rsid w:val="007561B7"/>
    <w:rsid w:val="00756423"/>
    <w:rsid w:val="00756973"/>
    <w:rsid w:val="00756E56"/>
    <w:rsid w:val="00756FB9"/>
    <w:rsid w:val="00757974"/>
    <w:rsid w:val="00757BBB"/>
    <w:rsid w:val="00757E2C"/>
    <w:rsid w:val="00760026"/>
    <w:rsid w:val="00760CEE"/>
    <w:rsid w:val="00761897"/>
    <w:rsid w:val="0076198B"/>
    <w:rsid w:val="00762871"/>
    <w:rsid w:val="00762963"/>
    <w:rsid w:val="00762E4F"/>
    <w:rsid w:val="00762EED"/>
    <w:rsid w:val="007631B8"/>
    <w:rsid w:val="007637B2"/>
    <w:rsid w:val="0076387E"/>
    <w:rsid w:val="00763B87"/>
    <w:rsid w:val="00763C9E"/>
    <w:rsid w:val="00763DC9"/>
    <w:rsid w:val="00763F30"/>
    <w:rsid w:val="0076414F"/>
    <w:rsid w:val="00764F1D"/>
    <w:rsid w:val="0076548A"/>
    <w:rsid w:val="007656DD"/>
    <w:rsid w:val="00765726"/>
    <w:rsid w:val="00765A64"/>
    <w:rsid w:val="00765F01"/>
    <w:rsid w:val="0076605B"/>
    <w:rsid w:val="00766180"/>
    <w:rsid w:val="0076645D"/>
    <w:rsid w:val="00766EB6"/>
    <w:rsid w:val="00766F64"/>
    <w:rsid w:val="0076721D"/>
    <w:rsid w:val="0076763F"/>
    <w:rsid w:val="00767896"/>
    <w:rsid w:val="00767E2A"/>
    <w:rsid w:val="00767E38"/>
    <w:rsid w:val="0077029A"/>
    <w:rsid w:val="0077054E"/>
    <w:rsid w:val="00770F45"/>
    <w:rsid w:val="00771230"/>
    <w:rsid w:val="00771681"/>
    <w:rsid w:val="00771774"/>
    <w:rsid w:val="00771CD4"/>
    <w:rsid w:val="00772187"/>
    <w:rsid w:val="007724BA"/>
    <w:rsid w:val="007727D8"/>
    <w:rsid w:val="00773397"/>
    <w:rsid w:val="007734DA"/>
    <w:rsid w:val="00773831"/>
    <w:rsid w:val="00773D87"/>
    <w:rsid w:val="00773E04"/>
    <w:rsid w:val="00773FE0"/>
    <w:rsid w:val="00774BDF"/>
    <w:rsid w:val="00775D76"/>
    <w:rsid w:val="007763A1"/>
    <w:rsid w:val="0077693A"/>
    <w:rsid w:val="00776FD9"/>
    <w:rsid w:val="0077709F"/>
    <w:rsid w:val="007772E6"/>
    <w:rsid w:val="00777374"/>
    <w:rsid w:val="00777459"/>
    <w:rsid w:val="007779C9"/>
    <w:rsid w:val="0078025E"/>
    <w:rsid w:val="00780530"/>
    <w:rsid w:val="0078068C"/>
    <w:rsid w:val="007806F5"/>
    <w:rsid w:val="00780A73"/>
    <w:rsid w:val="00780EBC"/>
    <w:rsid w:val="00780F57"/>
    <w:rsid w:val="007810A6"/>
    <w:rsid w:val="00781B8B"/>
    <w:rsid w:val="00782103"/>
    <w:rsid w:val="0078232A"/>
    <w:rsid w:val="0078246C"/>
    <w:rsid w:val="007824EC"/>
    <w:rsid w:val="007827F0"/>
    <w:rsid w:val="007828B0"/>
    <w:rsid w:val="00782D28"/>
    <w:rsid w:val="00783143"/>
    <w:rsid w:val="007834DC"/>
    <w:rsid w:val="007836C6"/>
    <w:rsid w:val="00783846"/>
    <w:rsid w:val="007839B4"/>
    <w:rsid w:val="00784053"/>
    <w:rsid w:val="007843CD"/>
    <w:rsid w:val="00784665"/>
    <w:rsid w:val="007847AB"/>
    <w:rsid w:val="007847AC"/>
    <w:rsid w:val="00784854"/>
    <w:rsid w:val="00784E98"/>
    <w:rsid w:val="007860A9"/>
    <w:rsid w:val="00786765"/>
    <w:rsid w:val="007869E0"/>
    <w:rsid w:val="007875A4"/>
    <w:rsid w:val="007878B7"/>
    <w:rsid w:val="00787993"/>
    <w:rsid w:val="00787DDC"/>
    <w:rsid w:val="00790E1A"/>
    <w:rsid w:val="00791311"/>
    <w:rsid w:val="007921FE"/>
    <w:rsid w:val="0079258D"/>
    <w:rsid w:val="00792B0A"/>
    <w:rsid w:val="00792B27"/>
    <w:rsid w:val="007934D7"/>
    <w:rsid w:val="00793858"/>
    <w:rsid w:val="00793F29"/>
    <w:rsid w:val="00794F38"/>
    <w:rsid w:val="007953FE"/>
    <w:rsid w:val="0079561F"/>
    <w:rsid w:val="00795743"/>
    <w:rsid w:val="007959CA"/>
    <w:rsid w:val="00795A66"/>
    <w:rsid w:val="00795B0F"/>
    <w:rsid w:val="00795B9D"/>
    <w:rsid w:val="00795EDF"/>
    <w:rsid w:val="00795EE8"/>
    <w:rsid w:val="00795FD7"/>
    <w:rsid w:val="00796606"/>
    <w:rsid w:val="00796807"/>
    <w:rsid w:val="00796AB4"/>
    <w:rsid w:val="00796B96"/>
    <w:rsid w:val="00796C33"/>
    <w:rsid w:val="00797000"/>
    <w:rsid w:val="00797693"/>
    <w:rsid w:val="007977E0"/>
    <w:rsid w:val="007978D3"/>
    <w:rsid w:val="00797A84"/>
    <w:rsid w:val="00797ED3"/>
    <w:rsid w:val="007A02E6"/>
    <w:rsid w:val="007A05BC"/>
    <w:rsid w:val="007A0915"/>
    <w:rsid w:val="007A0EBC"/>
    <w:rsid w:val="007A107F"/>
    <w:rsid w:val="007A137C"/>
    <w:rsid w:val="007A18F5"/>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5DB6"/>
    <w:rsid w:val="007A61D1"/>
    <w:rsid w:val="007A6642"/>
    <w:rsid w:val="007A6E09"/>
    <w:rsid w:val="007A7E75"/>
    <w:rsid w:val="007A7F03"/>
    <w:rsid w:val="007B09F5"/>
    <w:rsid w:val="007B09FA"/>
    <w:rsid w:val="007B0CE9"/>
    <w:rsid w:val="007B1051"/>
    <w:rsid w:val="007B12C3"/>
    <w:rsid w:val="007B13E8"/>
    <w:rsid w:val="007B1ACC"/>
    <w:rsid w:val="007B1BA4"/>
    <w:rsid w:val="007B208F"/>
    <w:rsid w:val="007B20E3"/>
    <w:rsid w:val="007B2520"/>
    <w:rsid w:val="007B2E9D"/>
    <w:rsid w:val="007B32D5"/>
    <w:rsid w:val="007B3627"/>
    <w:rsid w:val="007B37F6"/>
    <w:rsid w:val="007B39C8"/>
    <w:rsid w:val="007B3CB0"/>
    <w:rsid w:val="007B40F0"/>
    <w:rsid w:val="007B451D"/>
    <w:rsid w:val="007B4650"/>
    <w:rsid w:val="007B5562"/>
    <w:rsid w:val="007B5D09"/>
    <w:rsid w:val="007B621A"/>
    <w:rsid w:val="007B6F12"/>
    <w:rsid w:val="007B736A"/>
    <w:rsid w:val="007B7BC6"/>
    <w:rsid w:val="007C00D1"/>
    <w:rsid w:val="007C0445"/>
    <w:rsid w:val="007C0457"/>
    <w:rsid w:val="007C052A"/>
    <w:rsid w:val="007C099F"/>
    <w:rsid w:val="007C12EF"/>
    <w:rsid w:val="007C169E"/>
    <w:rsid w:val="007C1AF2"/>
    <w:rsid w:val="007C1B63"/>
    <w:rsid w:val="007C1EA8"/>
    <w:rsid w:val="007C1F58"/>
    <w:rsid w:val="007C208C"/>
    <w:rsid w:val="007C27EF"/>
    <w:rsid w:val="007C3313"/>
    <w:rsid w:val="007C3333"/>
    <w:rsid w:val="007C35A3"/>
    <w:rsid w:val="007C3FA5"/>
    <w:rsid w:val="007C40D6"/>
    <w:rsid w:val="007C4A4D"/>
    <w:rsid w:val="007C4C18"/>
    <w:rsid w:val="007C4DAD"/>
    <w:rsid w:val="007C5014"/>
    <w:rsid w:val="007C5554"/>
    <w:rsid w:val="007C563E"/>
    <w:rsid w:val="007C5DC7"/>
    <w:rsid w:val="007C5DDE"/>
    <w:rsid w:val="007C6498"/>
    <w:rsid w:val="007C65EA"/>
    <w:rsid w:val="007C69DE"/>
    <w:rsid w:val="007C6BE8"/>
    <w:rsid w:val="007C7069"/>
    <w:rsid w:val="007C72E6"/>
    <w:rsid w:val="007C7326"/>
    <w:rsid w:val="007C7E83"/>
    <w:rsid w:val="007D07FB"/>
    <w:rsid w:val="007D0E9F"/>
    <w:rsid w:val="007D1432"/>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61C"/>
    <w:rsid w:val="007D57E9"/>
    <w:rsid w:val="007D591C"/>
    <w:rsid w:val="007D5A9C"/>
    <w:rsid w:val="007D5FEE"/>
    <w:rsid w:val="007D602B"/>
    <w:rsid w:val="007D61BE"/>
    <w:rsid w:val="007D62C0"/>
    <w:rsid w:val="007D6CD8"/>
    <w:rsid w:val="007D6F63"/>
    <w:rsid w:val="007D7278"/>
    <w:rsid w:val="007D7462"/>
    <w:rsid w:val="007D7628"/>
    <w:rsid w:val="007D7F2B"/>
    <w:rsid w:val="007D7FCA"/>
    <w:rsid w:val="007E0217"/>
    <w:rsid w:val="007E0B77"/>
    <w:rsid w:val="007E1129"/>
    <w:rsid w:val="007E12CC"/>
    <w:rsid w:val="007E18B9"/>
    <w:rsid w:val="007E197F"/>
    <w:rsid w:val="007E19B7"/>
    <w:rsid w:val="007E300A"/>
    <w:rsid w:val="007E3332"/>
    <w:rsid w:val="007E36EE"/>
    <w:rsid w:val="007E39F3"/>
    <w:rsid w:val="007E3AD4"/>
    <w:rsid w:val="007E3BA6"/>
    <w:rsid w:val="007E4339"/>
    <w:rsid w:val="007E43C9"/>
    <w:rsid w:val="007E4429"/>
    <w:rsid w:val="007E4635"/>
    <w:rsid w:val="007E46B8"/>
    <w:rsid w:val="007E49BB"/>
    <w:rsid w:val="007E4A2E"/>
    <w:rsid w:val="007E507A"/>
    <w:rsid w:val="007E5688"/>
    <w:rsid w:val="007E5917"/>
    <w:rsid w:val="007E5D4A"/>
    <w:rsid w:val="007E609D"/>
    <w:rsid w:val="007E6EC7"/>
    <w:rsid w:val="007E6FEB"/>
    <w:rsid w:val="007E753C"/>
    <w:rsid w:val="007E79E2"/>
    <w:rsid w:val="007E7BEF"/>
    <w:rsid w:val="007F006B"/>
    <w:rsid w:val="007F0A64"/>
    <w:rsid w:val="007F0D6F"/>
    <w:rsid w:val="007F1081"/>
    <w:rsid w:val="007F14CF"/>
    <w:rsid w:val="007F1B5D"/>
    <w:rsid w:val="007F1CAB"/>
    <w:rsid w:val="007F20C3"/>
    <w:rsid w:val="007F211B"/>
    <w:rsid w:val="007F2159"/>
    <w:rsid w:val="007F2A27"/>
    <w:rsid w:val="007F2C3E"/>
    <w:rsid w:val="007F2D39"/>
    <w:rsid w:val="007F3450"/>
    <w:rsid w:val="007F36C6"/>
    <w:rsid w:val="007F378E"/>
    <w:rsid w:val="007F4856"/>
    <w:rsid w:val="007F4CFE"/>
    <w:rsid w:val="007F4EE3"/>
    <w:rsid w:val="007F517B"/>
    <w:rsid w:val="007F562F"/>
    <w:rsid w:val="007F572D"/>
    <w:rsid w:val="007F5E50"/>
    <w:rsid w:val="007F5FC4"/>
    <w:rsid w:val="007F5FDC"/>
    <w:rsid w:val="007F6450"/>
    <w:rsid w:val="007F72B8"/>
    <w:rsid w:val="007F732D"/>
    <w:rsid w:val="007F7413"/>
    <w:rsid w:val="007F77CF"/>
    <w:rsid w:val="007F7BC2"/>
    <w:rsid w:val="008002DC"/>
    <w:rsid w:val="00800ED0"/>
    <w:rsid w:val="00800F4B"/>
    <w:rsid w:val="008011C9"/>
    <w:rsid w:val="00801341"/>
    <w:rsid w:val="008014B2"/>
    <w:rsid w:val="00801613"/>
    <w:rsid w:val="008018C3"/>
    <w:rsid w:val="00801C4A"/>
    <w:rsid w:val="00801E72"/>
    <w:rsid w:val="00801E8D"/>
    <w:rsid w:val="00802433"/>
    <w:rsid w:val="0080272B"/>
    <w:rsid w:val="008029A2"/>
    <w:rsid w:val="008029DC"/>
    <w:rsid w:val="00802DD8"/>
    <w:rsid w:val="00802E5C"/>
    <w:rsid w:val="00803C3A"/>
    <w:rsid w:val="00804630"/>
    <w:rsid w:val="00804641"/>
    <w:rsid w:val="0080472C"/>
    <w:rsid w:val="00804C7C"/>
    <w:rsid w:val="00804E89"/>
    <w:rsid w:val="00804F33"/>
    <w:rsid w:val="008054F2"/>
    <w:rsid w:val="0080564C"/>
    <w:rsid w:val="00805F4F"/>
    <w:rsid w:val="00805FA9"/>
    <w:rsid w:val="0080612D"/>
    <w:rsid w:val="008068B9"/>
    <w:rsid w:val="00806E7D"/>
    <w:rsid w:val="0080704D"/>
    <w:rsid w:val="0080707A"/>
    <w:rsid w:val="00807988"/>
    <w:rsid w:val="008103A9"/>
    <w:rsid w:val="008103F9"/>
    <w:rsid w:val="008104EB"/>
    <w:rsid w:val="008104F7"/>
    <w:rsid w:val="00810A66"/>
    <w:rsid w:val="00810FBF"/>
    <w:rsid w:val="0081207C"/>
    <w:rsid w:val="008120B8"/>
    <w:rsid w:val="0081231D"/>
    <w:rsid w:val="008126AF"/>
    <w:rsid w:val="008127C7"/>
    <w:rsid w:val="0081299D"/>
    <w:rsid w:val="0081328A"/>
    <w:rsid w:val="008134E3"/>
    <w:rsid w:val="00813810"/>
    <w:rsid w:val="00813A8E"/>
    <w:rsid w:val="00813B0B"/>
    <w:rsid w:val="00813B1B"/>
    <w:rsid w:val="00813C8A"/>
    <w:rsid w:val="00814772"/>
    <w:rsid w:val="008147AB"/>
    <w:rsid w:val="0081491F"/>
    <w:rsid w:val="00815293"/>
    <w:rsid w:val="00815352"/>
    <w:rsid w:val="00815FC1"/>
    <w:rsid w:val="00816183"/>
    <w:rsid w:val="0081663A"/>
    <w:rsid w:val="008167A2"/>
    <w:rsid w:val="0081687D"/>
    <w:rsid w:val="00816A9D"/>
    <w:rsid w:val="00816EB6"/>
    <w:rsid w:val="00817400"/>
    <w:rsid w:val="00817645"/>
    <w:rsid w:val="00817873"/>
    <w:rsid w:val="00817B81"/>
    <w:rsid w:val="00820831"/>
    <w:rsid w:val="0082087A"/>
    <w:rsid w:val="00821313"/>
    <w:rsid w:val="00821D08"/>
    <w:rsid w:val="00821E4B"/>
    <w:rsid w:val="00821E9D"/>
    <w:rsid w:val="00821EF8"/>
    <w:rsid w:val="00822019"/>
    <w:rsid w:val="00822238"/>
    <w:rsid w:val="008225EB"/>
    <w:rsid w:val="008226A9"/>
    <w:rsid w:val="00823014"/>
    <w:rsid w:val="00823680"/>
    <w:rsid w:val="00823847"/>
    <w:rsid w:val="00823B98"/>
    <w:rsid w:val="00824290"/>
    <w:rsid w:val="00824601"/>
    <w:rsid w:val="00824794"/>
    <w:rsid w:val="00824CDE"/>
    <w:rsid w:val="00824F96"/>
    <w:rsid w:val="0082507D"/>
    <w:rsid w:val="008251C1"/>
    <w:rsid w:val="008255EF"/>
    <w:rsid w:val="00825680"/>
    <w:rsid w:val="00825B3E"/>
    <w:rsid w:val="00825D10"/>
    <w:rsid w:val="00825F40"/>
    <w:rsid w:val="0082615B"/>
    <w:rsid w:val="00826693"/>
    <w:rsid w:val="0082683C"/>
    <w:rsid w:val="00826CED"/>
    <w:rsid w:val="0082744F"/>
    <w:rsid w:val="008276AC"/>
    <w:rsid w:val="00827884"/>
    <w:rsid w:val="00827CE9"/>
    <w:rsid w:val="00830300"/>
    <w:rsid w:val="008303C3"/>
    <w:rsid w:val="00830D7C"/>
    <w:rsid w:val="008310C2"/>
    <w:rsid w:val="008311B1"/>
    <w:rsid w:val="00831714"/>
    <w:rsid w:val="00831847"/>
    <w:rsid w:val="008318B0"/>
    <w:rsid w:val="0083210E"/>
    <w:rsid w:val="00832692"/>
    <w:rsid w:val="00832932"/>
    <w:rsid w:val="0083294A"/>
    <w:rsid w:val="008329E2"/>
    <w:rsid w:val="00832B99"/>
    <w:rsid w:val="00832C65"/>
    <w:rsid w:val="00832E5A"/>
    <w:rsid w:val="00832F44"/>
    <w:rsid w:val="00833030"/>
    <w:rsid w:val="008332E0"/>
    <w:rsid w:val="00833371"/>
    <w:rsid w:val="00833672"/>
    <w:rsid w:val="00833B14"/>
    <w:rsid w:val="00834173"/>
    <w:rsid w:val="00835420"/>
    <w:rsid w:val="008357DA"/>
    <w:rsid w:val="0083595D"/>
    <w:rsid w:val="008362FD"/>
    <w:rsid w:val="00836495"/>
    <w:rsid w:val="0083657C"/>
    <w:rsid w:val="008367FF"/>
    <w:rsid w:val="00836BE1"/>
    <w:rsid w:val="00836F6C"/>
    <w:rsid w:val="0083784C"/>
    <w:rsid w:val="00837871"/>
    <w:rsid w:val="00837892"/>
    <w:rsid w:val="00837914"/>
    <w:rsid w:val="00837FF3"/>
    <w:rsid w:val="0084070F"/>
    <w:rsid w:val="00840BB4"/>
    <w:rsid w:val="00841203"/>
    <w:rsid w:val="00841388"/>
    <w:rsid w:val="008413D4"/>
    <w:rsid w:val="00841427"/>
    <w:rsid w:val="0084155A"/>
    <w:rsid w:val="0084186F"/>
    <w:rsid w:val="008418E2"/>
    <w:rsid w:val="008419A6"/>
    <w:rsid w:val="00841ACC"/>
    <w:rsid w:val="00841C90"/>
    <w:rsid w:val="00841E35"/>
    <w:rsid w:val="008423EB"/>
    <w:rsid w:val="00842BAA"/>
    <w:rsid w:val="00842C81"/>
    <w:rsid w:val="00843039"/>
    <w:rsid w:val="008432F8"/>
    <w:rsid w:val="00843433"/>
    <w:rsid w:val="008439EC"/>
    <w:rsid w:val="008439FE"/>
    <w:rsid w:val="00843AE4"/>
    <w:rsid w:val="00843D4E"/>
    <w:rsid w:val="00843E39"/>
    <w:rsid w:val="0084439C"/>
    <w:rsid w:val="008443CB"/>
    <w:rsid w:val="0084466A"/>
    <w:rsid w:val="00844915"/>
    <w:rsid w:val="00845278"/>
    <w:rsid w:val="00845564"/>
    <w:rsid w:val="008455FD"/>
    <w:rsid w:val="00845B1A"/>
    <w:rsid w:val="00845F9D"/>
    <w:rsid w:val="0084626A"/>
    <w:rsid w:val="008463C0"/>
    <w:rsid w:val="00846579"/>
    <w:rsid w:val="00846693"/>
    <w:rsid w:val="00846A19"/>
    <w:rsid w:val="00846BA7"/>
    <w:rsid w:val="00846D0A"/>
    <w:rsid w:val="008472FC"/>
    <w:rsid w:val="008473B5"/>
    <w:rsid w:val="00847A69"/>
    <w:rsid w:val="00847EA6"/>
    <w:rsid w:val="00847F26"/>
    <w:rsid w:val="0085006D"/>
    <w:rsid w:val="00850807"/>
    <w:rsid w:val="0085086B"/>
    <w:rsid w:val="00850958"/>
    <w:rsid w:val="00850DA5"/>
    <w:rsid w:val="00850E35"/>
    <w:rsid w:val="00850E5C"/>
    <w:rsid w:val="008511DE"/>
    <w:rsid w:val="00851D02"/>
    <w:rsid w:val="00851E68"/>
    <w:rsid w:val="0085226C"/>
    <w:rsid w:val="0085233E"/>
    <w:rsid w:val="00852A1A"/>
    <w:rsid w:val="00853071"/>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5E9E"/>
    <w:rsid w:val="00856299"/>
    <w:rsid w:val="00856827"/>
    <w:rsid w:val="0085734B"/>
    <w:rsid w:val="008573C6"/>
    <w:rsid w:val="008575C0"/>
    <w:rsid w:val="00857614"/>
    <w:rsid w:val="0085770C"/>
    <w:rsid w:val="008577C0"/>
    <w:rsid w:val="0085787A"/>
    <w:rsid w:val="00857EFC"/>
    <w:rsid w:val="0086009F"/>
    <w:rsid w:val="00861CA4"/>
    <w:rsid w:val="0086283E"/>
    <w:rsid w:val="00862A5E"/>
    <w:rsid w:val="00862C12"/>
    <w:rsid w:val="00863411"/>
    <w:rsid w:val="0086388B"/>
    <w:rsid w:val="00863F48"/>
    <w:rsid w:val="00865209"/>
    <w:rsid w:val="0086540B"/>
    <w:rsid w:val="008656EE"/>
    <w:rsid w:val="00865CA9"/>
    <w:rsid w:val="00865D24"/>
    <w:rsid w:val="00866189"/>
    <w:rsid w:val="00866560"/>
    <w:rsid w:val="008665B3"/>
    <w:rsid w:val="008669E7"/>
    <w:rsid w:val="0086753B"/>
    <w:rsid w:val="008677B1"/>
    <w:rsid w:val="008677E6"/>
    <w:rsid w:val="00870177"/>
    <w:rsid w:val="008707FB"/>
    <w:rsid w:val="0087097A"/>
    <w:rsid w:val="00870AF1"/>
    <w:rsid w:val="00870D2B"/>
    <w:rsid w:val="00870E28"/>
    <w:rsid w:val="00870E7E"/>
    <w:rsid w:val="0087136A"/>
    <w:rsid w:val="008717FB"/>
    <w:rsid w:val="00871A96"/>
    <w:rsid w:val="00871AC5"/>
    <w:rsid w:val="00872576"/>
    <w:rsid w:val="008725EC"/>
    <w:rsid w:val="008726C1"/>
    <w:rsid w:val="00872975"/>
    <w:rsid w:val="008729DE"/>
    <w:rsid w:val="00872A80"/>
    <w:rsid w:val="00872BB0"/>
    <w:rsid w:val="00872BD9"/>
    <w:rsid w:val="00872C8F"/>
    <w:rsid w:val="008735DB"/>
    <w:rsid w:val="00873A51"/>
    <w:rsid w:val="00873BD3"/>
    <w:rsid w:val="00874234"/>
    <w:rsid w:val="0087460E"/>
    <w:rsid w:val="00874C50"/>
    <w:rsid w:val="00874F94"/>
    <w:rsid w:val="0087522B"/>
    <w:rsid w:val="008752E4"/>
    <w:rsid w:val="00875358"/>
    <w:rsid w:val="008758F1"/>
    <w:rsid w:val="00875F27"/>
    <w:rsid w:val="00875FD9"/>
    <w:rsid w:val="00876049"/>
    <w:rsid w:val="008761CF"/>
    <w:rsid w:val="008762AD"/>
    <w:rsid w:val="00876456"/>
    <w:rsid w:val="00876FFF"/>
    <w:rsid w:val="008779FF"/>
    <w:rsid w:val="00877ADE"/>
    <w:rsid w:val="00877CC3"/>
    <w:rsid w:val="00880059"/>
    <w:rsid w:val="0088010B"/>
    <w:rsid w:val="0088054F"/>
    <w:rsid w:val="00880720"/>
    <w:rsid w:val="00880957"/>
    <w:rsid w:val="00880F2C"/>
    <w:rsid w:val="008810C5"/>
    <w:rsid w:val="00881442"/>
    <w:rsid w:val="00882585"/>
    <w:rsid w:val="00882663"/>
    <w:rsid w:val="008827A8"/>
    <w:rsid w:val="00882805"/>
    <w:rsid w:val="0088287E"/>
    <w:rsid w:val="00882ABA"/>
    <w:rsid w:val="00882AFE"/>
    <w:rsid w:val="00883080"/>
    <w:rsid w:val="008832CA"/>
    <w:rsid w:val="00883993"/>
    <w:rsid w:val="00883A3F"/>
    <w:rsid w:val="008841D5"/>
    <w:rsid w:val="008841F5"/>
    <w:rsid w:val="00884204"/>
    <w:rsid w:val="008842CD"/>
    <w:rsid w:val="0088478B"/>
    <w:rsid w:val="00884A66"/>
    <w:rsid w:val="00884BA4"/>
    <w:rsid w:val="008850BE"/>
    <w:rsid w:val="00885E39"/>
    <w:rsid w:val="00886316"/>
    <w:rsid w:val="0088631D"/>
    <w:rsid w:val="00886DC7"/>
    <w:rsid w:val="0088751F"/>
    <w:rsid w:val="008878ED"/>
    <w:rsid w:val="0089055B"/>
    <w:rsid w:val="00890605"/>
    <w:rsid w:val="00890B00"/>
    <w:rsid w:val="00890D6D"/>
    <w:rsid w:val="00890EF8"/>
    <w:rsid w:val="008911C6"/>
    <w:rsid w:val="008913A6"/>
    <w:rsid w:val="00891607"/>
    <w:rsid w:val="00891A23"/>
    <w:rsid w:val="00891FEC"/>
    <w:rsid w:val="008930E6"/>
    <w:rsid w:val="0089339C"/>
    <w:rsid w:val="0089396D"/>
    <w:rsid w:val="00893F61"/>
    <w:rsid w:val="008947E2"/>
    <w:rsid w:val="00894AF4"/>
    <w:rsid w:val="008955A3"/>
    <w:rsid w:val="008958F7"/>
    <w:rsid w:val="00895A48"/>
    <w:rsid w:val="00895BFB"/>
    <w:rsid w:val="00895F08"/>
    <w:rsid w:val="00896388"/>
    <w:rsid w:val="008964A7"/>
    <w:rsid w:val="00896552"/>
    <w:rsid w:val="008967AB"/>
    <w:rsid w:val="00896AFC"/>
    <w:rsid w:val="00896BDC"/>
    <w:rsid w:val="00896D76"/>
    <w:rsid w:val="008978D7"/>
    <w:rsid w:val="00897C66"/>
    <w:rsid w:val="008A02A7"/>
    <w:rsid w:val="008A0730"/>
    <w:rsid w:val="008A07A2"/>
    <w:rsid w:val="008A0DB0"/>
    <w:rsid w:val="008A1064"/>
    <w:rsid w:val="008A11E4"/>
    <w:rsid w:val="008A1738"/>
    <w:rsid w:val="008A2370"/>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DDE"/>
    <w:rsid w:val="008A5D78"/>
    <w:rsid w:val="008A689F"/>
    <w:rsid w:val="008A73B4"/>
    <w:rsid w:val="008A79B3"/>
    <w:rsid w:val="008A7B85"/>
    <w:rsid w:val="008A7FE2"/>
    <w:rsid w:val="008B094E"/>
    <w:rsid w:val="008B12F7"/>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CB7"/>
    <w:rsid w:val="008B7EB3"/>
    <w:rsid w:val="008C072B"/>
    <w:rsid w:val="008C14F1"/>
    <w:rsid w:val="008C1627"/>
    <w:rsid w:val="008C1741"/>
    <w:rsid w:val="008C18BC"/>
    <w:rsid w:val="008C1A60"/>
    <w:rsid w:val="008C1BD0"/>
    <w:rsid w:val="008C1C58"/>
    <w:rsid w:val="008C1ED0"/>
    <w:rsid w:val="008C2832"/>
    <w:rsid w:val="008C2904"/>
    <w:rsid w:val="008C2BAF"/>
    <w:rsid w:val="008C34DB"/>
    <w:rsid w:val="008C378E"/>
    <w:rsid w:val="008C39EA"/>
    <w:rsid w:val="008C3E3E"/>
    <w:rsid w:val="008C4CE2"/>
    <w:rsid w:val="008C5AB0"/>
    <w:rsid w:val="008C6044"/>
    <w:rsid w:val="008C60EC"/>
    <w:rsid w:val="008C6233"/>
    <w:rsid w:val="008C6457"/>
    <w:rsid w:val="008C6501"/>
    <w:rsid w:val="008C690E"/>
    <w:rsid w:val="008C72D8"/>
    <w:rsid w:val="008C786C"/>
    <w:rsid w:val="008C7B7D"/>
    <w:rsid w:val="008D0A99"/>
    <w:rsid w:val="008D0B9D"/>
    <w:rsid w:val="008D0D3A"/>
    <w:rsid w:val="008D0F0E"/>
    <w:rsid w:val="008D0F8D"/>
    <w:rsid w:val="008D127D"/>
    <w:rsid w:val="008D14F7"/>
    <w:rsid w:val="008D175F"/>
    <w:rsid w:val="008D1A62"/>
    <w:rsid w:val="008D2699"/>
    <w:rsid w:val="008D294C"/>
    <w:rsid w:val="008D2FE4"/>
    <w:rsid w:val="008D3142"/>
    <w:rsid w:val="008D327D"/>
    <w:rsid w:val="008D36EB"/>
    <w:rsid w:val="008D391B"/>
    <w:rsid w:val="008D4083"/>
    <w:rsid w:val="008D40B7"/>
    <w:rsid w:val="008D42E6"/>
    <w:rsid w:val="008D4453"/>
    <w:rsid w:val="008D4AF7"/>
    <w:rsid w:val="008D4B52"/>
    <w:rsid w:val="008D4C8A"/>
    <w:rsid w:val="008D4F3C"/>
    <w:rsid w:val="008D50A5"/>
    <w:rsid w:val="008D58E4"/>
    <w:rsid w:val="008D5AF3"/>
    <w:rsid w:val="008D5C9F"/>
    <w:rsid w:val="008D602E"/>
    <w:rsid w:val="008D62A4"/>
    <w:rsid w:val="008D62FD"/>
    <w:rsid w:val="008D6583"/>
    <w:rsid w:val="008D66A0"/>
    <w:rsid w:val="008D686F"/>
    <w:rsid w:val="008D6BCA"/>
    <w:rsid w:val="008D70D8"/>
    <w:rsid w:val="008D7B65"/>
    <w:rsid w:val="008D7E46"/>
    <w:rsid w:val="008D7FB4"/>
    <w:rsid w:val="008E01F0"/>
    <w:rsid w:val="008E0517"/>
    <w:rsid w:val="008E07D3"/>
    <w:rsid w:val="008E0B4F"/>
    <w:rsid w:val="008E0F0A"/>
    <w:rsid w:val="008E10B9"/>
    <w:rsid w:val="008E121D"/>
    <w:rsid w:val="008E19C6"/>
    <w:rsid w:val="008E1D90"/>
    <w:rsid w:val="008E1F1F"/>
    <w:rsid w:val="008E2709"/>
    <w:rsid w:val="008E293A"/>
    <w:rsid w:val="008E39A4"/>
    <w:rsid w:val="008E39C7"/>
    <w:rsid w:val="008E3C5E"/>
    <w:rsid w:val="008E3EA8"/>
    <w:rsid w:val="008E4A98"/>
    <w:rsid w:val="008E4C76"/>
    <w:rsid w:val="008E4D3D"/>
    <w:rsid w:val="008E54B7"/>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1EAE"/>
    <w:rsid w:val="008F208C"/>
    <w:rsid w:val="008F24E6"/>
    <w:rsid w:val="008F264C"/>
    <w:rsid w:val="008F268A"/>
    <w:rsid w:val="008F2D97"/>
    <w:rsid w:val="008F2F6C"/>
    <w:rsid w:val="008F31EF"/>
    <w:rsid w:val="008F3840"/>
    <w:rsid w:val="008F3971"/>
    <w:rsid w:val="008F3AF3"/>
    <w:rsid w:val="008F4428"/>
    <w:rsid w:val="008F45DD"/>
    <w:rsid w:val="008F4859"/>
    <w:rsid w:val="008F4A08"/>
    <w:rsid w:val="008F537C"/>
    <w:rsid w:val="008F55D1"/>
    <w:rsid w:val="008F597F"/>
    <w:rsid w:val="008F5A3C"/>
    <w:rsid w:val="008F5BED"/>
    <w:rsid w:val="008F5FBF"/>
    <w:rsid w:val="008F6018"/>
    <w:rsid w:val="008F6300"/>
    <w:rsid w:val="008F6BC0"/>
    <w:rsid w:val="008F6D8B"/>
    <w:rsid w:val="008F6E08"/>
    <w:rsid w:val="008F6F1C"/>
    <w:rsid w:val="008F7288"/>
    <w:rsid w:val="00900071"/>
    <w:rsid w:val="00900636"/>
    <w:rsid w:val="00900EF9"/>
    <w:rsid w:val="009012E2"/>
    <w:rsid w:val="00901BC3"/>
    <w:rsid w:val="009026AF"/>
    <w:rsid w:val="00902756"/>
    <w:rsid w:val="0090288B"/>
    <w:rsid w:val="00902F5E"/>
    <w:rsid w:val="0090326E"/>
    <w:rsid w:val="00903442"/>
    <w:rsid w:val="00903B8A"/>
    <w:rsid w:val="00903BE1"/>
    <w:rsid w:val="00903E30"/>
    <w:rsid w:val="00904306"/>
    <w:rsid w:val="00904CA1"/>
    <w:rsid w:val="009050B4"/>
    <w:rsid w:val="009052CE"/>
    <w:rsid w:val="00905393"/>
    <w:rsid w:val="009053A3"/>
    <w:rsid w:val="0090618E"/>
    <w:rsid w:val="009062C8"/>
    <w:rsid w:val="009065C5"/>
    <w:rsid w:val="009066C3"/>
    <w:rsid w:val="00906904"/>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9DB"/>
    <w:rsid w:val="00911CFA"/>
    <w:rsid w:val="00911D84"/>
    <w:rsid w:val="00911DB4"/>
    <w:rsid w:val="00912049"/>
    <w:rsid w:val="0091224E"/>
    <w:rsid w:val="0091250B"/>
    <w:rsid w:val="009129FD"/>
    <w:rsid w:val="00912A43"/>
    <w:rsid w:val="00912B4C"/>
    <w:rsid w:val="00912C5A"/>
    <w:rsid w:val="00912CA3"/>
    <w:rsid w:val="0091303B"/>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58E0"/>
    <w:rsid w:val="00915C42"/>
    <w:rsid w:val="0091635C"/>
    <w:rsid w:val="009165EF"/>
    <w:rsid w:val="009166D5"/>
    <w:rsid w:val="00916D44"/>
    <w:rsid w:val="00916D8A"/>
    <w:rsid w:val="009173B2"/>
    <w:rsid w:val="00917412"/>
    <w:rsid w:val="00917A78"/>
    <w:rsid w:val="00917BC8"/>
    <w:rsid w:val="009201EE"/>
    <w:rsid w:val="0092089B"/>
    <w:rsid w:val="009208C5"/>
    <w:rsid w:val="00920A43"/>
    <w:rsid w:val="0092156D"/>
    <w:rsid w:val="009215D6"/>
    <w:rsid w:val="00921715"/>
    <w:rsid w:val="00921C2E"/>
    <w:rsid w:val="0092214A"/>
    <w:rsid w:val="00922554"/>
    <w:rsid w:val="00922565"/>
    <w:rsid w:val="00922A9E"/>
    <w:rsid w:val="00922CF9"/>
    <w:rsid w:val="00922E84"/>
    <w:rsid w:val="00923AF5"/>
    <w:rsid w:val="009243EE"/>
    <w:rsid w:val="00924AF9"/>
    <w:rsid w:val="00924F22"/>
    <w:rsid w:val="00925B8E"/>
    <w:rsid w:val="00925F16"/>
    <w:rsid w:val="00926301"/>
    <w:rsid w:val="00926446"/>
    <w:rsid w:val="009264F9"/>
    <w:rsid w:val="009265E7"/>
    <w:rsid w:val="0092696C"/>
    <w:rsid w:val="00926F0D"/>
    <w:rsid w:val="009271E2"/>
    <w:rsid w:val="00927241"/>
    <w:rsid w:val="00927536"/>
    <w:rsid w:val="009277E2"/>
    <w:rsid w:val="009278EA"/>
    <w:rsid w:val="00927D39"/>
    <w:rsid w:val="00927D8F"/>
    <w:rsid w:val="00927DC4"/>
    <w:rsid w:val="00930629"/>
    <w:rsid w:val="009308C9"/>
    <w:rsid w:val="00931E71"/>
    <w:rsid w:val="00932501"/>
    <w:rsid w:val="009326ED"/>
    <w:rsid w:val="00932B9B"/>
    <w:rsid w:val="00932BC2"/>
    <w:rsid w:val="00932D66"/>
    <w:rsid w:val="0093311F"/>
    <w:rsid w:val="00933717"/>
    <w:rsid w:val="00933E72"/>
    <w:rsid w:val="009348E1"/>
    <w:rsid w:val="0093499B"/>
    <w:rsid w:val="00934F33"/>
    <w:rsid w:val="0093525B"/>
    <w:rsid w:val="0093586D"/>
    <w:rsid w:val="009358F3"/>
    <w:rsid w:val="00935AF2"/>
    <w:rsid w:val="00935C0E"/>
    <w:rsid w:val="009370F8"/>
    <w:rsid w:val="00937825"/>
    <w:rsid w:val="00937880"/>
    <w:rsid w:val="0093789E"/>
    <w:rsid w:val="00940107"/>
    <w:rsid w:val="00940439"/>
    <w:rsid w:val="00940455"/>
    <w:rsid w:val="009404A5"/>
    <w:rsid w:val="00941455"/>
    <w:rsid w:val="00941610"/>
    <w:rsid w:val="009416FD"/>
    <w:rsid w:val="0094189B"/>
    <w:rsid w:val="009418DB"/>
    <w:rsid w:val="00941B10"/>
    <w:rsid w:val="00941CFA"/>
    <w:rsid w:val="00941DB3"/>
    <w:rsid w:val="00942506"/>
    <w:rsid w:val="009428D2"/>
    <w:rsid w:val="00942C3C"/>
    <w:rsid w:val="009434A9"/>
    <w:rsid w:val="00943E39"/>
    <w:rsid w:val="009440EA"/>
    <w:rsid w:val="0094416D"/>
    <w:rsid w:val="009452DA"/>
    <w:rsid w:val="00945718"/>
    <w:rsid w:val="009458BC"/>
    <w:rsid w:val="00945CB1"/>
    <w:rsid w:val="00946218"/>
    <w:rsid w:val="0094667D"/>
    <w:rsid w:val="00946A39"/>
    <w:rsid w:val="00946C76"/>
    <w:rsid w:val="00947278"/>
    <w:rsid w:val="00947391"/>
    <w:rsid w:val="009474ED"/>
    <w:rsid w:val="0094787B"/>
    <w:rsid w:val="00950190"/>
    <w:rsid w:val="009502D4"/>
    <w:rsid w:val="009506E8"/>
    <w:rsid w:val="00950816"/>
    <w:rsid w:val="00950BD5"/>
    <w:rsid w:val="00950C2B"/>
    <w:rsid w:val="00951230"/>
    <w:rsid w:val="00951B35"/>
    <w:rsid w:val="009520C6"/>
    <w:rsid w:val="009522A1"/>
    <w:rsid w:val="009523AB"/>
    <w:rsid w:val="0095281C"/>
    <w:rsid w:val="00952A51"/>
    <w:rsid w:val="0095306A"/>
    <w:rsid w:val="009535F6"/>
    <w:rsid w:val="00953742"/>
    <w:rsid w:val="00953EF3"/>
    <w:rsid w:val="00954596"/>
    <w:rsid w:val="00954E48"/>
    <w:rsid w:val="0095591D"/>
    <w:rsid w:val="00956310"/>
    <w:rsid w:val="00956A1A"/>
    <w:rsid w:val="009572DE"/>
    <w:rsid w:val="00957988"/>
    <w:rsid w:val="00957F7C"/>
    <w:rsid w:val="00960064"/>
    <w:rsid w:val="00960BD2"/>
    <w:rsid w:val="009614C5"/>
    <w:rsid w:val="009615C0"/>
    <w:rsid w:val="00961753"/>
    <w:rsid w:val="0096196A"/>
    <w:rsid w:val="00961A7A"/>
    <w:rsid w:val="00961C1B"/>
    <w:rsid w:val="00961EC9"/>
    <w:rsid w:val="009621A4"/>
    <w:rsid w:val="009622A7"/>
    <w:rsid w:val="009626DE"/>
    <w:rsid w:val="00962974"/>
    <w:rsid w:val="00962A22"/>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6EB"/>
    <w:rsid w:val="009662AF"/>
    <w:rsid w:val="00966AEF"/>
    <w:rsid w:val="00966E8E"/>
    <w:rsid w:val="00966FBA"/>
    <w:rsid w:val="009671FB"/>
    <w:rsid w:val="009673DB"/>
    <w:rsid w:val="00967810"/>
    <w:rsid w:val="009700F0"/>
    <w:rsid w:val="009703BE"/>
    <w:rsid w:val="00970FE1"/>
    <w:rsid w:val="00971379"/>
    <w:rsid w:val="00971B29"/>
    <w:rsid w:val="0097218D"/>
    <w:rsid w:val="0097219A"/>
    <w:rsid w:val="00972311"/>
    <w:rsid w:val="00972375"/>
    <w:rsid w:val="009724A7"/>
    <w:rsid w:val="009727F4"/>
    <w:rsid w:val="0097284B"/>
    <w:rsid w:val="00972E0D"/>
    <w:rsid w:val="009733B6"/>
    <w:rsid w:val="00973BB3"/>
    <w:rsid w:val="009740EC"/>
    <w:rsid w:val="0097462F"/>
    <w:rsid w:val="00974738"/>
    <w:rsid w:val="00974CAD"/>
    <w:rsid w:val="00975339"/>
    <w:rsid w:val="00975B64"/>
    <w:rsid w:val="00975B8D"/>
    <w:rsid w:val="009765CB"/>
    <w:rsid w:val="0097666A"/>
    <w:rsid w:val="00976698"/>
    <w:rsid w:val="00976BED"/>
    <w:rsid w:val="00976EEA"/>
    <w:rsid w:val="00977B78"/>
    <w:rsid w:val="00980139"/>
    <w:rsid w:val="009806AB"/>
    <w:rsid w:val="009809A2"/>
    <w:rsid w:val="00980C57"/>
    <w:rsid w:val="00981642"/>
    <w:rsid w:val="00982144"/>
    <w:rsid w:val="00982416"/>
    <w:rsid w:val="00982427"/>
    <w:rsid w:val="0098276A"/>
    <w:rsid w:val="00982B3D"/>
    <w:rsid w:val="00982C09"/>
    <w:rsid w:val="0098318B"/>
    <w:rsid w:val="00983242"/>
    <w:rsid w:val="009833D5"/>
    <w:rsid w:val="0098377E"/>
    <w:rsid w:val="00983929"/>
    <w:rsid w:val="00983AE3"/>
    <w:rsid w:val="00983D0B"/>
    <w:rsid w:val="00983D45"/>
    <w:rsid w:val="00984110"/>
    <w:rsid w:val="00985082"/>
    <w:rsid w:val="00985C04"/>
    <w:rsid w:val="00985C1E"/>
    <w:rsid w:val="00985C45"/>
    <w:rsid w:val="00986105"/>
    <w:rsid w:val="009865E3"/>
    <w:rsid w:val="00987860"/>
    <w:rsid w:val="00987C4D"/>
    <w:rsid w:val="00987CCB"/>
    <w:rsid w:val="00987EEE"/>
    <w:rsid w:val="00987F80"/>
    <w:rsid w:val="009900C5"/>
    <w:rsid w:val="00990255"/>
    <w:rsid w:val="00990627"/>
    <w:rsid w:val="00990A94"/>
    <w:rsid w:val="00991146"/>
    <w:rsid w:val="00991267"/>
    <w:rsid w:val="0099128A"/>
    <w:rsid w:val="009914EF"/>
    <w:rsid w:val="00991E77"/>
    <w:rsid w:val="009922A4"/>
    <w:rsid w:val="009925DD"/>
    <w:rsid w:val="009929A4"/>
    <w:rsid w:val="00992E2D"/>
    <w:rsid w:val="00993517"/>
    <w:rsid w:val="00993B4D"/>
    <w:rsid w:val="00993DA4"/>
    <w:rsid w:val="00993EB0"/>
    <w:rsid w:val="00994551"/>
    <w:rsid w:val="009946C1"/>
    <w:rsid w:val="0099504F"/>
    <w:rsid w:val="0099510A"/>
    <w:rsid w:val="00995240"/>
    <w:rsid w:val="0099542A"/>
    <w:rsid w:val="009958E7"/>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BA2"/>
    <w:rsid w:val="009A56A0"/>
    <w:rsid w:val="009A5EB4"/>
    <w:rsid w:val="009A6343"/>
    <w:rsid w:val="009A6AF1"/>
    <w:rsid w:val="009A6FF2"/>
    <w:rsid w:val="009A75AD"/>
    <w:rsid w:val="009A7B74"/>
    <w:rsid w:val="009A7D08"/>
    <w:rsid w:val="009B0199"/>
    <w:rsid w:val="009B0207"/>
    <w:rsid w:val="009B060C"/>
    <w:rsid w:val="009B075E"/>
    <w:rsid w:val="009B0843"/>
    <w:rsid w:val="009B0893"/>
    <w:rsid w:val="009B09F7"/>
    <w:rsid w:val="009B0C55"/>
    <w:rsid w:val="009B0D52"/>
    <w:rsid w:val="009B10F2"/>
    <w:rsid w:val="009B1162"/>
    <w:rsid w:val="009B1B7B"/>
    <w:rsid w:val="009B21D4"/>
    <w:rsid w:val="009B2284"/>
    <w:rsid w:val="009B2701"/>
    <w:rsid w:val="009B318F"/>
    <w:rsid w:val="009B33AF"/>
    <w:rsid w:val="009B351A"/>
    <w:rsid w:val="009B36C3"/>
    <w:rsid w:val="009B3746"/>
    <w:rsid w:val="009B39E3"/>
    <w:rsid w:val="009B3F50"/>
    <w:rsid w:val="009B4A70"/>
    <w:rsid w:val="009B4C36"/>
    <w:rsid w:val="009B5157"/>
    <w:rsid w:val="009B51E1"/>
    <w:rsid w:val="009B53D5"/>
    <w:rsid w:val="009B5423"/>
    <w:rsid w:val="009B5627"/>
    <w:rsid w:val="009B5D24"/>
    <w:rsid w:val="009B6DA6"/>
    <w:rsid w:val="009B6EE4"/>
    <w:rsid w:val="009B7A1D"/>
    <w:rsid w:val="009B7C08"/>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328"/>
    <w:rsid w:val="009C54AA"/>
    <w:rsid w:val="009C5509"/>
    <w:rsid w:val="009C5751"/>
    <w:rsid w:val="009C60C2"/>
    <w:rsid w:val="009C651E"/>
    <w:rsid w:val="009C652C"/>
    <w:rsid w:val="009C67C2"/>
    <w:rsid w:val="009C6993"/>
    <w:rsid w:val="009C6FA1"/>
    <w:rsid w:val="009C7367"/>
    <w:rsid w:val="009C7449"/>
    <w:rsid w:val="009C74ED"/>
    <w:rsid w:val="009C76ED"/>
    <w:rsid w:val="009D0101"/>
    <w:rsid w:val="009D042C"/>
    <w:rsid w:val="009D0970"/>
    <w:rsid w:val="009D12EF"/>
    <w:rsid w:val="009D139D"/>
    <w:rsid w:val="009D141F"/>
    <w:rsid w:val="009D170D"/>
    <w:rsid w:val="009D1796"/>
    <w:rsid w:val="009D1A6C"/>
    <w:rsid w:val="009D1E5B"/>
    <w:rsid w:val="009D26BA"/>
    <w:rsid w:val="009D284D"/>
    <w:rsid w:val="009D29E2"/>
    <w:rsid w:val="009D2ABB"/>
    <w:rsid w:val="009D2F1D"/>
    <w:rsid w:val="009D3276"/>
    <w:rsid w:val="009D340B"/>
    <w:rsid w:val="009D38D4"/>
    <w:rsid w:val="009D41AB"/>
    <w:rsid w:val="009D41B3"/>
    <w:rsid w:val="009D4532"/>
    <w:rsid w:val="009D4935"/>
    <w:rsid w:val="009D612C"/>
    <w:rsid w:val="009D654D"/>
    <w:rsid w:val="009D6A8B"/>
    <w:rsid w:val="009D6B6C"/>
    <w:rsid w:val="009D6D15"/>
    <w:rsid w:val="009D6E24"/>
    <w:rsid w:val="009D7012"/>
    <w:rsid w:val="009D715F"/>
    <w:rsid w:val="009D764C"/>
    <w:rsid w:val="009E01FB"/>
    <w:rsid w:val="009E0317"/>
    <w:rsid w:val="009E04C2"/>
    <w:rsid w:val="009E0C45"/>
    <w:rsid w:val="009E100F"/>
    <w:rsid w:val="009E1115"/>
    <w:rsid w:val="009E1442"/>
    <w:rsid w:val="009E16CA"/>
    <w:rsid w:val="009E1DC5"/>
    <w:rsid w:val="009E1EC4"/>
    <w:rsid w:val="009E202A"/>
    <w:rsid w:val="009E2D07"/>
    <w:rsid w:val="009E352E"/>
    <w:rsid w:val="009E4517"/>
    <w:rsid w:val="009E46DE"/>
    <w:rsid w:val="009E49BF"/>
    <w:rsid w:val="009E51B4"/>
    <w:rsid w:val="009E51D7"/>
    <w:rsid w:val="009E542C"/>
    <w:rsid w:val="009E5AF5"/>
    <w:rsid w:val="009E5CA2"/>
    <w:rsid w:val="009E5D62"/>
    <w:rsid w:val="009E5FA4"/>
    <w:rsid w:val="009E61DE"/>
    <w:rsid w:val="009E6783"/>
    <w:rsid w:val="009E6B48"/>
    <w:rsid w:val="009E6E93"/>
    <w:rsid w:val="009E792F"/>
    <w:rsid w:val="009E7BB2"/>
    <w:rsid w:val="009E7D5D"/>
    <w:rsid w:val="009E7EFE"/>
    <w:rsid w:val="009F0409"/>
    <w:rsid w:val="009F0556"/>
    <w:rsid w:val="009F066A"/>
    <w:rsid w:val="009F07C7"/>
    <w:rsid w:val="009F0AD5"/>
    <w:rsid w:val="009F139B"/>
    <w:rsid w:val="009F167A"/>
    <w:rsid w:val="009F17BB"/>
    <w:rsid w:val="009F1BBF"/>
    <w:rsid w:val="009F1DB2"/>
    <w:rsid w:val="009F1E63"/>
    <w:rsid w:val="009F23AB"/>
    <w:rsid w:val="009F2495"/>
    <w:rsid w:val="009F2628"/>
    <w:rsid w:val="009F300D"/>
    <w:rsid w:val="009F30A0"/>
    <w:rsid w:val="009F34A5"/>
    <w:rsid w:val="009F3BBC"/>
    <w:rsid w:val="009F3D3B"/>
    <w:rsid w:val="009F42C6"/>
    <w:rsid w:val="009F4314"/>
    <w:rsid w:val="009F4844"/>
    <w:rsid w:val="009F499C"/>
    <w:rsid w:val="009F5014"/>
    <w:rsid w:val="009F50B1"/>
    <w:rsid w:val="009F54D3"/>
    <w:rsid w:val="009F56CC"/>
    <w:rsid w:val="009F5A74"/>
    <w:rsid w:val="009F5C4F"/>
    <w:rsid w:val="009F5E0F"/>
    <w:rsid w:val="009F5FE1"/>
    <w:rsid w:val="009F6A15"/>
    <w:rsid w:val="009F6B1C"/>
    <w:rsid w:val="009F6C2C"/>
    <w:rsid w:val="009F6EFC"/>
    <w:rsid w:val="009F74C0"/>
    <w:rsid w:val="009F753E"/>
    <w:rsid w:val="009F7679"/>
    <w:rsid w:val="009F791F"/>
    <w:rsid w:val="009F7B77"/>
    <w:rsid w:val="009F7CB4"/>
    <w:rsid w:val="00A000FD"/>
    <w:rsid w:val="00A003E5"/>
    <w:rsid w:val="00A00421"/>
    <w:rsid w:val="00A004CA"/>
    <w:rsid w:val="00A00FBD"/>
    <w:rsid w:val="00A0139A"/>
    <w:rsid w:val="00A016C7"/>
    <w:rsid w:val="00A0184B"/>
    <w:rsid w:val="00A018CE"/>
    <w:rsid w:val="00A01A93"/>
    <w:rsid w:val="00A01AAB"/>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57"/>
    <w:rsid w:val="00A06807"/>
    <w:rsid w:val="00A0692F"/>
    <w:rsid w:val="00A06D79"/>
    <w:rsid w:val="00A07012"/>
    <w:rsid w:val="00A076CD"/>
    <w:rsid w:val="00A07725"/>
    <w:rsid w:val="00A07B14"/>
    <w:rsid w:val="00A07D1D"/>
    <w:rsid w:val="00A07DE3"/>
    <w:rsid w:val="00A104BF"/>
    <w:rsid w:val="00A10C89"/>
    <w:rsid w:val="00A11A5A"/>
    <w:rsid w:val="00A12F31"/>
    <w:rsid w:val="00A13440"/>
    <w:rsid w:val="00A13798"/>
    <w:rsid w:val="00A138D1"/>
    <w:rsid w:val="00A138D5"/>
    <w:rsid w:val="00A14732"/>
    <w:rsid w:val="00A14BA8"/>
    <w:rsid w:val="00A14EAF"/>
    <w:rsid w:val="00A157A1"/>
    <w:rsid w:val="00A15D76"/>
    <w:rsid w:val="00A15E96"/>
    <w:rsid w:val="00A1641A"/>
    <w:rsid w:val="00A16633"/>
    <w:rsid w:val="00A16E42"/>
    <w:rsid w:val="00A16FFC"/>
    <w:rsid w:val="00A172C1"/>
    <w:rsid w:val="00A17330"/>
    <w:rsid w:val="00A17440"/>
    <w:rsid w:val="00A176A5"/>
    <w:rsid w:val="00A17C03"/>
    <w:rsid w:val="00A17DD9"/>
    <w:rsid w:val="00A17F0A"/>
    <w:rsid w:val="00A20609"/>
    <w:rsid w:val="00A21424"/>
    <w:rsid w:val="00A21480"/>
    <w:rsid w:val="00A21808"/>
    <w:rsid w:val="00A21A59"/>
    <w:rsid w:val="00A21B9E"/>
    <w:rsid w:val="00A21D9A"/>
    <w:rsid w:val="00A22012"/>
    <w:rsid w:val="00A2201B"/>
    <w:rsid w:val="00A22696"/>
    <w:rsid w:val="00A22A9D"/>
    <w:rsid w:val="00A22FE1"/>
    <w:rsid w:val="00A23004"/>
    <w:rsid w:val="00A236F6"/>
    <w:rsid w:val="00A23A85"/>
    <w:rsid w:val="00A23FD7"/>
    <w:rsid w:val="00A24000"/>
    <w:rsid w:val="00A241C5"/>
    <w:rsid w:val="00A241D9"/>
    <w:rsid w:val="00A245ED"/>
    <w:rsid w:val="00A2495F"/>
    <w:rsid w:val="00A24E23"/>
    <w:rsid w:val="00A25A11"/>
    <w:rsid w:val="00A25EF4"/>
    <w:rsid w:val="00A2618D"/>
    <w:rsid w:val="00A26243"/>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3628"/>
    <w:rsid w:val="00A33811"/>
    <w:rsid w:val="00A33BAF"/>
    <w:rsid w:val="00A34172"/>
    <w:rsid w:val="00A349AA"/>
    <w:rsid w:val="00A34A1E"/>
    <w:rsid w:val="00A34CF5"/>
    <w:rsid w:val="00A34DCF"/>
    <w:rsid w:val="00A350A7"/>
    <w:rsid w:val="00A350D0"/>
    <w:rsid w:val="00A353FD"/>
    <w:rsid w:val="00A356D7"/>
    <w:rsid w:val="00A3586C"/>
    <w:rsid w:val="00A35DBE"/>
    <w:rsid w:val="00A35F4B"/>
    <w:rsid w:val="00A3610E"/>
    <w:rsid w:val="00A36608"/>
    <w:rsid w:val="00A372CC"/>
    <w:rsid w:val="00A377BB"/>
    <w:rsid w:val="00A37826"/>
    <w:rsid w:val="00A379E7"/>
    <w:rsid w:val="00A4036A"/>
    <w:rsid w:val="00A40E18"/>
    <w:rsid w:val="00A411B6"/>
    <w:rsid w:val="00A41474"/>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166"/>
    <w:rsid w:val="00A45373"/>
    <w:rsid w:val="00A45425"/>
    <w:rsid w:val="00A458BF"/>
    <w:rsid w:val="00A45AB2"/>
    <w:rsid w:val="00A460D7"/>
    <w:rsid w:val="00A46366"/>
    <w:rsid w:val="00A46449"/>
    <w:rsid w:val="00A46C3D"/>
    <w:rsid w:val="00A47256"/>
    <w:rsid w:val="00A47497"/>
    <w:rsid w:val="00A4760F"/>
    <w:rsid w:val="00A4799E"/>
    <w:rsid w:val="00A47BF5"/>
    <w:rsid w:val="00A47CD0"/>
    <w:rsid w:val="00A47E5B"/>
    <w:rsid w:val="00A47F8B"/>
    <w:rsid w:val="00A50335"/>
    <w:rsid w:val="00A50866"/>
    <w:rsid w:val="00A509D5"/>
    <w:rsid w:val="00A50B78"/>
    <w:rsid w:val="00A50F65"/>
    <w:rsid w:val="00A51084"/>
    <w:rsid w:val="00A51228"/>
    <w:rsid w:val="00A51F4E"/>
    <w:rsid w:val="00A52DE6"/>
    <w:rsid w:val="00A52F44"/>
    <w:rsid w:val="00A542EA"/>
    <w:rsid w:val="00A548FA"/>
    <w:rsid w:val="00A54949"/>
    <w:rsid w:val="00A54C69"/>
    <w:rsid w:val="00A54D9D"/>
    <w:rsid w:val="00A54F2E"/>
    <w:rsid w:val="00A556DE"/>
    <w:rsid w:val="00A55796"/>
    <w:rsid w:val="00A56276"/>
    <w:rsid w:val="00A56356"/>
    <w:rsid w:val="00A567D2"/>
    <w:rsid w:val="00A56AC2"/>
    <w:rsid w:val="00A56AD9"/>
    <w:rsid w:val="00A56C2A"/>
    <w:rsid w:val="00A575D8"/>
    <w:rsid w:val="00A575E4"/>
    <w:rsid w:val="00A5795B"/>
    <w:rsid w:val="00A57B9D"/>
    <w:rsid w:val="00A57C07"/>
    <w:rsid w:val="00A57F5D"/>
    <w:rsid w:val="00A602AF"/>
    <w:rsid w:val="00A602F3"/>
    <w:rsid w:val="00A60342"/>
    <w:rsid w:val="00A609E7"/>
    <w:rsid w:val="00A60AD6"/>
    <w:rsid w:val="00A6107D"/>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C56"/>
    <w:rsid w:val="00A64E07"/>
    <w:rsid w:val="00A651C5"/>
    <w:rsid w:val="00A652D1"/>
    <w:rsid w:val="00A65649"/>
    <w:rsid w:val="00A65955"/>
    <w:rsid w:val="00A65BD4"/>
    <w:rsid w:val="00A663CA"/>
    <w:rsid w:val="00A67255"/>
    <w:rsid w:val="00A673DF"/>
    <w:rsid w:val="00A677E4"/>
    <w:rsid w:val="00A67CFF"/>
    <w:rsid w:val="00A70311"/>
    <w:rsid w:val="00A707CB"/>
    <w:rsid w:val="00A7084E"/>
    <w:rsid w:val="00A70EA8"/>
    <w:rsid w:val="00A70EE1"/>
    <w:rsid w:val="00A710E0"/>
    <w:rsid w:val="00A712B0"/>
    <w:rsid w:val="00A7171F"/>
    <w:rsid w:val="00A719D2"/>
    <w:rsid w:val="00A71E7F"/>
    <w:rsid w:val="00A71E8C"/>
    <w:rsid w:val="00A72A3D"/>
    <w:rsid w:val="00A72A6A"/>
    <w:rsid w:val="00A73924"/>
    <w:rsid w:val="00A74653"/>
    <w:rsid w:val="00A74665"/>
    <w:rsid w:val="00A7479B"/>
    <w:rsid w:val="00A747D2"/>
    <w:rsid w:val="00A748DF"/>
    <w:rsid w:val="00A74A10"/>
    <w:rsid w:val="00A75833"/>
    <w:rsid w:val="00A75B62"/>
    <w:rsid w:val="00A75F9D"/>
    <w:rsid w:val="00A760F6"/>
    <w:rsid w:val="00A761CC"/>
    <w:rsid w:val="00A7636E"/>
    <w:rsid w:val="00A76625"/>
    <w:rsid w:val="00A769BE"/>
    <w:rsid w:val="00A77A78"/>
    <w:rsid w:val="00A80236"/>
    <w:rsid w:val="00A80C2E"/>
    <w:rsid w:val="00A80C34"/>
    <w:rsid w:val="00A8125B"/>
    <w:rsid w:val="00A813F4"/>
    <w:rsid w:val="00A81DD2"/>
    <w:rsid w:val="00A821C2"/>
    <w:rsid w:val="00A82280"/>
    <w:rsid w:val="00A83227"/>
    <w:rsid w:val="00A83336"/>
    <w:rsid w:val="00A833A2"/>
    <w:rsid w:val="00A8365E"/>
    <w:rsid w:val="00A836DA"/>
    <w:rsid w:val="00A837E4"/>
    <w:rsid w:val="00A837F8"/>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595C"/>
    <w:rsid w:val="00A85D85"/>
    <w:rsid w:val="00A8633F"/>
    <w:rsid w:val="00A866DD"/>
    <w:rsid w:val="00A902A7"/>
    <w:rsid w:val="00A9094C"/>
    <w:rsid w:val="00A9095E"/>
    <w:rsid w:val="00A90AB8"/>
    <w:rsid w:val="00A90B5A"/>
    <w:rsid w:val="00A90EE5"/>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53E7"/>
    <w:rsid w:val="00A95704"/>
    <w:rsid w:val="00A959A2"/>
    <w:rsid w:val="00A95B8D"/>
    <w:rsid w:val="00A96616"/>
    <w:rsid w:val="00A966DF"/>
    <w:rsid w:val="00A96C70"/>
    <w:rsid w:val="00A96C8E"/>
    <w:rsid w:val="00A96DAF"/>
    <w:rsid w:val="00A96E5A"/>
    <w:rsid w:val="00A974F0"/>
    <w:rsid w:val="00A97AED"/>
    <w:rsid w:val="00A97FED"/>
    <w:rsid w:val="00AA0142"/>
    <w:rsid w:val="00AA0215"/>
    <w:rsid w:val="00AA0359"/>
    <w:rsid w:val="00AA098D"/>
    <w:rsid w:val="00AA0F6B"/>
    <w:rsid w:val="00AA124E"/>
    <w:rsid w:val="00AA1BF9"/>
    <w:rsid w:val="00AA1EAB"/>
    <w:rsid w:val="00AA229E"/>
    <w:rsid w:val="00AA255D"/>
    <w:rsid w:val="00AA270E"/>
    <w:rsid w:val="00AA2802"/>
    <w:rsid w:val="00AA28B9"/>
    <w:rsid w:val="00AA28D0"/>
    <w:rsid w:val="00AA2967"/>
    <w:rsid w:val="00AA2F1E"/>
    <w:rsid w:val="00AA2F3D"/>
    <w:rsid w:val="00AA3244"/>
    <w:rsid w:val="00AA3EBC"/>
    <w:rsid w:val="00AA4AD8"/>
    <w:rsid w:val="00AA5F2A"/>
    <w:rsid w:val="00AA644A"/>
    <w:rsid w:val="00AA65F3"/>
    <w:rsid w:val="00AA68C9"/>
    <w:rsid w:val="00AA6ACE"/>
    <w:rsid w:val="00AA7195"/>
    <w:rsid w:val="00AA76D4"/>
    <w:rsid w:val="00AA7BE2"/>
    <w:rsid w:val="00AA7E06"/>
    <w:rsid w:val="00AA7EB8"/>
    <w:rsid w:val="00AB006B"/>
    <w:rsid w:val="00AB02EF"/>
    <w:rsid w:val="00AB0B77"/>
    <w:rsid w:val="00AB0E6F"/>
    <w:rsid w:val="00AB0F8A"/>
    <w:rsid w:val="00AB10EF"/>
    <w:rsid w:val="00AB23AC"/>
    <w:rsid w:val="00AB2579"/>
    <w:rsid w:val="00AB25C8"/>
    <w:rsid w:val="00AB2BCB"/>
    <w:rsid w:val="00AB2C3F"/>
    <w:rsid w:val="00AB2E5B"/>
    <w:rsid w:val="00AB3742"/>
    <w:rsid w:val="00AB3915"/>
    <w:rsid w:val="00AB3AC7"/>
    <w:rsid w:val="00AB3EEE"/>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47C"/>
    <w:rsid w:val="00AC097A"/>
    <w:rsid w:val="00AC0CB9"/>
    <w:rsid w:val="00AC0D0E"/>
    <w:rsid w:val="00AC185C"/>
    <w:rsid w:val="00AC197A"/>
    <w:rsid w:val="00AC20A5"/>
    <w:rsid w:val="00AC22CE"/>
    <w:rsid w:val="00AC299A"/>
    <w:rsid w:val="00AC3697"/>
    <w:rsid w:val="00AC3C40"/>
    <w:rsid w:val="00AC3E7A"/>
    <w:rsid w:val="00AC4BB8"/>
    <w:rsid w:val="00AC4EFF"/>
    <w:rsid w:val="00AC513A"/>
    <w:rsid w:val="00AC5629"/>
    <w:rsid w:val="00AC5941"/>
    <w:rsid w:val="00AC5B00"/>
    <w:rsid w:val="00AC624A"/>
    <w:rsid w:val="00AC64C5"/>
    <w:rsid w:val="00AC65B0"/>
    <w:rsid w:val="00AC670C"/>
    <w:rsid w:val="00AC7195"/>
    <w:rsid w:val="00AC72B0"/>
    <w:rsid w:val="00AC72B2"/>
    <w:rsid w:val="00AC7836"/>
    <w:rsid w:val="00AD01BB"/>
    <w:rsid w:val="00AD07CD"/>
    <w:rsid w:val="00AD09E5"/>
    <w:rsid w:val="00AD176F"/>
    <w:rsid w:val="00AD1DC8"/>
    <w:rsid w:val="00AD227B"/>
    <w:rsid w:val="00AD2AF7"/>
    <w:rsid w:val="00AD2C79"/>
    <w:rsid w:val="00AD2CF8"/>
    <w:rsid w:val="00AD33DD"/>
    <w:rsid w:val="00AD3459"/>
    <w:rsid w:val="00AD3C0F"/>
    <w:rsid w:val="00AD41DE"/>
    <w:rsid w:val="00AD434D"/>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D43"/>
    <w:rsid w:val="00AE3F89"/>
    <w:rsid w:val="00AE4325"/>
    <w:rsid w:val="00AE4472"/>
    <w:rsid w:val="00AE4CE9"/>
    <w:rsid w:val="00AE5166"/>
    <w:rsid w:val="00AE53C8"/>
    <w:rsid w:val="00AE53E5"/>
    <w:rsid w:val="00AE5672"/>
    <w:rsid w:val="00AE5C92"/>
    <w:rsid w:val="00AE5C9F"/>
    <w:rsid w:val="00AE5CCB"/>
    <w:rsid w:val="00AE5E25"/>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DA6"/>
    <w:rsid w:val="00AF10DA"/>
    <w:rsid w:val="00AF1D17"/>
    <w:rsid w:val="00AF240A"/>
    <w:rsid w:val="00AF2CC9"/>
    <w:rsid w:val="00AF3076"/>
    <w:rsid w:val="00AF33A8"/>
    <w:rsid w:val="00AF3601"/>
    <w:rsid w:val="00AF3A29"/>
    <w:rsid w:val="00AF3B4E"/>
    <w:rsid w:val="00AF3BD1"/>
    <w:rsid w:val="00AF3E14"/>
    <w:rsid w:val="00AF436E"/>
    <w:rsid w:val="00AF444E"/>
    <w:rsid w:val="00AF471A"/>
    <w:rsid w:val="00AF51FF"/>
    <w:rsid w:val="00AF5B4E"/>
    <w:rsid w:val="00AF5F81"/>
    <w:rsid w:val="00AF610A"/>
    <w:rsid w:val="00AF6564"/>
    <w:rsid w:val="00AF6608"/>
    <w:rsid w:val="00AF68F9"/>
    <w:rsid w:val="00AF6B01"/>
    <w:rsid w:val="00AF6B6F"/>
    <w:rsid w:val="00AF7008"/>
    <w:rsid w:val="00AF716B"/>
    <w:rsid w:val="00AF7CDA"/>
    <w:rsid w:val="00AF7EA0"/>
    <w:rsid w:val="00B0088D"/>
    <w:rsid w:val="00B00B2A"/>
    <w:rsid w:val="00B00F99"/>
    <w:rsid w:val="00B01199"/>
    <w:rsid w:val="00B012EE"/>
    <w:rsid w:val="00B0165B"/>
    <w:rsid w:val="00B01F8F"/>
    <w:rsid w:val="00B0211A"/>
    <w:rsid w:val="00B02123"/>
    <w:rsid w:val="00B028AB"/>
    <w:rsid w:val="00B02C6C"/>
    <w:rsid w:val="00B02D53"/>
    <w:rsid w:val="00B02EA3"/>
    <w:rsid w:val="00B030D5"/>
    <w:rsid w:val="00B0360F"/>
    <w:rsid w:val="00B0376E"/>
    <w:rsid w:val="00B038F9"/>
    <w:rsid w:val="00B03ACC"/>
    <w:rsid w:val="00B03CC6"/>
    <w:rsid w:val="00B03E42"/>
    <w:rsid w:val="00B03F34"/>
    <w:rsid w:val="00B04353"/>
    <w:rsid w:val="00B04864"/>
    <w:rsid w:val="00B04C19"/>
    <w:rsid w:val="00B0535C"/>
    <w:rsid w:val="00B05645"/>
    <w:rsid w:val="00B05933"/>
    <w:rsid w:val="00B05A31"/>
    <w:rsid w:val="00B05B5B"/>
    <w:rsid w:val="00B06028"/>
    <w:rsid w:val="00B06282"/>
    <w:rsid w:val="00B062B8"/>
    <w:rsid w:val="00B063A4"/>
    <w:rsid w:val="00B069D6"/>
    <w:rsid w:val="00B07F8C"/>
    <w:rsid w:val="00B10439"/>
    <w:rsid w:val="00B10D3F"/>
    <w:rsid w:val="00B10D81"/>
    <w:rsid w:val="00B1139E"/>
    <w:rsid w:val="00B116BC"/>
    <w:rsid w:val="00B11834"/>
    <w:rsid w:val="00B11A48"/>
    <w:rsid w:val="00B11BD1"/>
    <w:rsid w:val="00B11C9C"/>
    <w:rsid w:val="00B122BB"/>
    <w:rsid w:val="00B1240C"/>
    <w:rsid w:val="00B125EE"/>
    <w:rsid w:val="00B1289E"/>
    <w:rsid w:val="00B12A35"/>
    <w:rsid w:val="00B12C52"/>
    <w:rsid w:val="00B13CA0"/>
    <w:rsid w:val="00B14519"/>
    <w:rsid w:val="00B14A3B"/>
    <w:rsid w:val="00B14C4F"/>
    <w:rsid w:val="00B14EBF"/>
    <w:rsid w:val="00B155F7"/>
    <w:rsid w:val="00B15B52"/>
    <w:rsid w:val="00B15EEE"/>
    <w:rsid w:val="00B1615E"/>
    <w:rsid w:val="00B1626D"/>
    <w:rsid w:val="00B16558"/>
    <w:rsid w:val="00B16745"/>
    <w:rsid w:val="00B16E18"/>
    <w:rsid w:val="00B16E6A"/>
    <w:rsid w:val="00B16EF8"/>
    <w:rsid w:val="00B17453"/>
    <w:rsid w:val="00B17C9F"/>
    <w:rsid w:val="00B202CB"/>
    <w:rsid w:val="00B21068"/>
    <w:rsid w:val="00B21091"/>
    <w:rsid w:val="00B21357"/>
    <w:rsid w:val="00B21630"/>
    <w:rsid w:val="00B219A2"/>
    <w:rsid w:val="00B21D28"/>
    <w:rsid w:val="00B220B7"/>
    <w:rsid w:val="00B22572"/>
    <w:rsid w:val="00B22707"/>
    <w:rsid w:val="00B23C7E"/>
    <w:rsid w:val="00B23D9C"/>
    <w:rsid w:val="00B23F7D"/>
    <w:rsid w:val="00B2410D"/>
    <w:rsid w:val="00B242EA"/>
    <w:rsid w:val="00B2444C"/>
    <w:rsid w:val="00B245C9"/>
    <w:rsid w:val="00B24621"/>
    <w:rsid w:val="00B2481B"/>
    <w:rsid w:val="00B24CE7"/>
    <w:rsid w:val="00B2588E"/>
    <w:rsid w:val="00B25B88"/>
    <w:rsid w:val="00B2607D"/>
    <w:rsid w:val="00B26313"/>
    <w:rsid w:val="00B26A27"/>
    <w:rsid w:val="00B26C10"/>
    <w:rsid w:val="00B26C94"/>
    <w:rsid w:val="00B26D4D"/>
    <w:rsid w:val="00B26EED"/>
    <w:rsid w:val="00B2738E"/>
    <w:rsid w:val="00B273A9"/>
    <w:rsid w:val="00B278ED"/>
    <w:rsid w:val="00B27C62"/>
    <w:rsid w:val="00B30386"/>
    <w:rsid w:val="00B304CB"/>
    <w:rsid w:val="00B3068C"/>
    <w:rsid w:val="00B3088C"/>
    <w:rsid w:val="00B30EA8"/>
    <w:rsid w:val="00B31173"/>
    <w:rsid w:val="00B312FA"/>
    <w:rsid w:val="00B321E4"/>
    <w:rsid w:val="00B326E0"/>
    <w:rsid w:val="00B32B84"/>
    <w:rsid w:val="00B32DAD"/>
    <w:rsid w:val="00B330A5"/>
    <w:rsid w:val="00B331D1"/>
    <w:rsid w:val="00B3396D"/>
    <w:rsid w:val="00B33B74"/>
    <w:rsid w:val="00B33D4B"/>
    <w:rsid w:val="00B33DF7"/>
    <w:rsid w:val="00B34177"/>
    <w:rsid w:val="00B34650"/>
    <w:rsid w:val="00B34684"/>
    <w:rsid w:val="00B34893"/>
    <w:rsid w:val="00B34BE4"/>
    <w:rsid w:val="00B34CEB"/>
    <w:rsid w:val="00B34DA3"/>
    <w:rsid w:val="00B3508B"/>
    <w:rsid w:val="00B35889"/>
    <w:rsid w:val="00B36503"/>
    <w:rsid w:val="00B369AF"/>
    <w:rsid w:val="00B36DDE"/>
    <w:rsid w:val="00B36F67"/>
    <w:rsid w:val="00B37147"/>
    <w:rsid w:val="00B37A1A"/>
    <w:rsid w:val="00B37AB4"/>
    <w:rsid w:val="00B37DF3"/>
    <w:rsid w:val="00B4017F"/>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35D5"/>
    <w:rsid w:val="00B445EE"/>
    <w:rsid w:val="00B4479A"/>
    <w:rsid w:val="00B447B2"/>
    <w:rsid w:val="00B449AF"/>
    <w:rsid w:val="00B45023"/>
    <w:rsid w:val="00B450F4"/>
    <w:rsid w:val="00B4560C"/>
    <w:rsid w:val="00B45782"/>
    <w:rsid w:val="00B459CD"/>
    <w:rsid w:val="00B4613C"/>
    <w:rsid w:val="00B4683E"/>
    <w:rsid w:val="00B4687C"/>
    <w:rsid w:val="00B46CF2"/>
    <w:rsid w:val="00B46DE6"/>
    <w:rsid w:val="00B474E9"/>
    <w:rsid w:val="00B47A55"/>
    <w:rsid w:val="00B47A7B"/>
    <w:rsid w:val="00B47C76"/>
    <w:rsid w:val="00B47E4A"/>
    <w:rsid w:val="00B5000A"/>
    <w:rsid w:val="00B5016F"/>
    <w:rsid w:val="00B50516"/>
    <w:rsid w:val="00B50646"/>
    <w:rsid w:val="00B50E00"/>
    <w:rsid w:val="00B51198"/>
    <w:rsid w:val="00B51C71"/>
    <w:rsid w:val="00B524F1"/>
    <w:rsid w:val="00B52590"/>
    <w:rsid w:val="00B53068"/>
    <w:rsid w:val="00B5331D"/>
    <w:rsid w:val="00B53710"/>
    <w:rsid w:val="00B53733"/>
    <w:rsid w:val="00B538CA"/>
    <w:rsid w:val="00B53CA1"/>
    <w:rsid w:val="00B53D05"/>
    <w:rsid w:val="00B54F40"/>
    <w:rsid w:val="00B5577D"/>
    <w:rsid w:val="00B5587A"/>
    <w:rsid w:val="00B55E41"/>
    <w:rsid w:val="00B560C5"/>
    <w:rsid w:val="00B5659B"/>
    <w:rsid w:val="00B5680C"/>
    <w:rsid w:val="00B56CFA"/>
    <w:rsid w:val="00B56CFE"/>
    <w:rsid w:val="00B57078"/>
    <w:rsid w:val="00B57462"/>
    <w:rsid w:val="00B57799"/>
    <w:rsid w:val="00B57F65"/>
    <w:rsid w:val="00B57F8F"/>
    <w:rsid w:val="00B6003F"/>
    <w:rsid w:val="00B601D7"/>
    <w:rsid w:val="00B60632"/>
    <w:rsid w:val="00B6074D"/>
    <w:rsid w:val="00B60755"/>
    <w:rsid w:val="00B613AD"/>
    <w:rsid w:val="00B6183C"/>
    <w:rsid w:val="00B61870"/>
    <w:rsid w:val="00B61FEB"/>
    <w:rsid w:val="00B6206C"/>
    <w:rsid w:val="00B624BF"/>
    <w:rsid w:val="00B629DA"/>
    <w:rsid w:val="00B62A03"/>
    <w:rsid w:val="00B6343B"/>
    <w:rsid w:val="00B639D0"/>
    <w:rsid w:val="00B63F5D"/>
    <w:rsid w:val="00B6459E"/>
    <w:rsid w:val="00B64B8B"/>
    <w:rsid w:val="00B64D69"/>
    <w:rsid w:val="00B650A6"/>
    <w:rsid w:val="00B653AB"/>
    <w:rsid w:val="00B65955"/>
    <w:rsid w:val="00B66667"/>
    <w:rsid w:val="00B6671C"/>
    <w:rsid w:val="00B66BE7"/>
    <w:rsid w:val="00B670D9"/>
    <w:rsid w:val="00B6711E"/>
    <w:rsid w:val="00B700B2"/>
    <w:rsid w:val="00B7047C"/>
    <w:rsid w:val="00B70966"/>
    <w:rsid w:val="00B70B4F"/>
    <w:rsid w:val="00B711F8"/>
    <w:rsid w:val="00B71C0E"/>
    <w:rsid w:val="00B72191"/>
    <w:rsid w:val="00B72C93"/>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1AA"/>
    <w:rsid w:val="00B8092D"/>
    <w:rsid w:val="00B80AC9"/>
    <w:rsid w:val="00B80B0F"/>
    <w:rsid w:val="00B80EF1"/>
    <w:rsid w:val="00B80FA2"/>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6D71"/>
    <w:rsid w:val="00B879CA"/>
    <w:rsid w:val="00B87BC8"/>
    <w:rsid w:val="00B87EB3"/>
    <w:rsid w:val="00B87EE8"/>
    <w:rsid w:val="00B90122"/>
    <w:rsid w:val="00B90F65"/>
    <w:rsid w:val="00B91167"/>
    <w:rsid w:val="00B91181"/>
    <w:rsid w:val="00B91A4E"/>
    <w:rsid w:val="00B91B34"/>
    <w:rsid w:val="00B92056"/>
    <w:rsid w:val="00B92978"/>
    <w:rsid w:val="00B929CA"/>
    <w:rsid w:val="00B9304A"/>
    <w:rsid w:val="00B93324"/>
    <w:rsid w:val="00B9341F"/>
    <w:rsid w:val="00B93731"/>
    <w:rsid w:val="00B93812"/>
    <w:rsid w:val="00B9396D"/>
    <w:rsid w:val="00B94062"/>
    <w:rsid w:val="00B9418D"/>
    <w:rsid w:val="00B9442B"/>
    <w:rsid w:val="00B94460"/>
    <w:rsid w:val="00B9481B"/>
    <w:rsid w:val="00B94BA9"/>
    <w:rsid w:val="00B94C97"/>
    <w:rsid w:val="00B94CD9"/>
    <w:rsid w:val="00B94DB5"/>
    <w:rsid w:val="00B95115"/>
    <w:rsid w:val="00B951B3"/>
    <w:rsid w:val="00B954E7"/>
    <w:rsid w:val="00B95584"/>
    <w:rsid w:val="00B95B20"/>
    <w:rsid w:val="00B9662F"/>
    <w:rsid w:val="00B967FC"/>
    <w:rsid w:val="00B96A91"/>
    <w:rsid w:val="00B96FFD"/>
    <w:rsid w:val="00B9751B"/>
    <w:rsid w:val="00B97689"/>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0ED"/>
    <w:rsid w:val="00BA33B5"/>
    <w:rsid w:val="00BA38B7"/>
    <w:rsid w:val="00BA3AD4"/>
    <w:rsid w:val="00BA3D76"/>
    <w:rsid w:val="00BA4259"/>
    <w:rsid w:val="00BA451E"/>
    <w:rsid w:val="00BA48C8"/>
    <w:rsid w:val="00BA4B16"/>
    <w:rsid w:val="00BA4BEA"/>
    <w:rsid w:val="00BA4DE6"/>
    <w:rsid w:val="00BA5270"/>
    <w:rsid w:val="00BA58DE"/>
    <w:rsid w:val="00BA5970"/>
    <w:rsid w:val="00BA5AEB"/>
    <w:rsid w:val="00BA692E"/>
    <w:rsid w:val="00BA69B2"/>
    <w:rsid w:val="00BA69DF"/>
    <w:rsid w:val="00BA6ED5"/>
    <w:rsid w:val="00BA722D"/>
    <w:rsid w:val="00BA77FD"/>
    <w:rsid w:val="00BA7A8D"/>
    <w:rsid w:val="00BA7E2A"/>
    <w:rsid w:val="00BA7FAA"/>
    <w:rsid w:val="00BB0189"/>
    <w:rsid w:val="00BB04BE"/>
    <w:rsid w:val="00BB073E"/>
    <w:rsid w:val="00BB0A5C"/>
    <w:rsid w:val="00BB0F22"/>
    <w:rsid w:val="00BB0FB0"/>
    <w:rsid w:val="00BB1262"/>
    <w:rsid w:val="00BB14E6"/>
    <w:rsid w:val="00BB17C0"/>
    <w:rsid w:val="00BB1C65"/>
    <w:rsid w:val="00BB1CEF"/>
    <w:rsid w:val="00BB1CF3"/>
    <w:rsid w:val="00BB210E"/>
    <w:rsid w:val="00BB2335"/>
    <w:rsid w:val="00BB26C8"/>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D34"/>
    <w:rsid w:val="00BB6895"/>
    <w:rsid w:val="00BB6A99"/>
    <w:rsid w:val="00BB6E20"/>
    <w:rsid w:val="00BB6EC6"/>
    <w:rsid w:val="00BB6FCA"/>
    <w:rsid w:val="00BB7009"/>
    <w:rsid w:val="00BB7858"/>
    <w:rsid w:val="00BB7E96"/>
    <w:rsid w:val="00BC025F"/>
    <w:rsid w:val="00BC034F"/>
    <w:rsid w:val="00BC06F6"/>
    <w:rsid w:val="00BC0746"/>
    <w:rsid w:val="00BC0983"/>
    <w:rsid w:val="00BC0A01"/>
    <w:rsid w:val="00BC0A64"/>
    <w:rsid w:val="00BC0C52"/>
    <w:rsid w:val="00BC0EC0"/>
    <w:rsid w:val="00BC1020"/>
    <w:rsid w:val="00BC10DA"/>
    <w:rsid w:val="00BC20C1"/>
    <w:rsid w:val="00BC2A28"/>
    <w:rsid w:val="00BC2CF2"/>
    <w:rsid w:val="00BC2F18"/>
    <w:rsid w:val="00BC3155"/>
    <w:rsid w:val="00BC335F"/>
    <w:rsid w:val="00BC35C9"/>
    <w:rsid w:val="00BC3794"/>
    <w:rsid w:val="00BC3996"/>
    <w:rsid w:val="00BC3F4E"/>
    <w:rsid w:val="00BC447C"/>
    <w:rsid w:val="00BC4597"/>
    <w:rsid w:val="00BC46C2"/>
    <w:rsid w:val="00BC49B6"/>
    <w:rsid w:val="00BC4BC2"/>
    <w:rsid w:val="00BC4E66"/>
    <w:rsid w:val="00BC5577"/>
    <w:rsid w:val="00BC65E2"/>
    <w:rsid w:val="00BC6AB0"/>
    <w:rsid w:val="00BC6B1F"/>
    <w:rsid w:val="00BC6CB6"/>
    <w:rsid w:val="00BC6CC8"/>
    <w:rsid w:val="00BC7084"/>
    <w:rsid w:val="00BC71D7"/>
    <w:rsid w:val="00BC7854"/>
    <w:rsid w:val="00BC7EF4"/>
    <w:rsid w:val="00BD01AC"/>
    <w:rsid w:val="00BD05AA"/>
    <w:rsid w:val="00BD0B8F"/>
    <w:rsid w:val="00BD1826"/>
    <w:rsid w:val="00BD1A48"/>
    <w:rsid w:val="00BD1C6E"/>
    <w:rsid w:val="00BD2248"/>
    <w:rsid w:val="00BD2969"/>
    <w:rsid w:val="00BD2CCE"/>
    <w:rsid w:val="00BD317B"/>
    <w:rsid w:val="00BD3279"/>
    <w:rsid w:val="00BD36AF"/>
    <w:rsid w:val="00BD36DD"/>
    <w:rsid w:val="00BD3FF8"/>
    <w:rsid w:val="00BD4084"/>
    <w:rsid w:val="00BD4A9F"/>
    <w:rsid w:val="00BD4CA4"/>
    <w:rsid w:val="00BD52AD"/>
    <w:rsid w:val="00BD54B8"/>
    <w:rsid w:val="00BD5787"/>
    <w:rsid w:val="00BD5A5B"/>
    <w:rsid w:val="00BD5BED"/>
    <w:rsid w:val="00BD5F32"/>
    <w:rsid w:val="00BD63D0"/>
    <w:rsid w:val="00BD654D"/>
    <w:rsid w:val="00BD65FA"/>
    <w:rsid w:val="00BD6D95"/>
    <w:rsid w:val="00BD6DE4"/>
    <w:rsid w:val="00BD7140"/>
    <w:rsid w:val="00BD7650"/>
    <w:rsid w:val="00BD794F"/>
    <w:rsid w:val="00BD7A9A"/>
    <w:rsid w:val="00BE0432"/>
    <w:rsid w:val="00BE116E"/>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71C"/>
    <w:rsid w:val="00BE3C1F"/>
    <w:rsid w:val="00BE3C6B"/>
    <w:rsid w:val="00BE4034"/>
    <w:rsid w:val="00BE40EC"/>
    <w:rsid w:val="00BE454D"/>
    <w:rsid w:val="00BE52B2"/>
    <w:rsid w:val="00BE59BE"/>
    <w:rsid w:val="00BE5B09"/>
    <w:rsid w:val="00BE5E91"/>
    <w:rsid w:val="00BE606E"/>
    <w:rsid w:val="00BE6122"/>
    <w:rsid w:val="00BE64DA"/>
    <w:rsid w:val="00BE701A"/>
    <w:rsid w:val="00BE7194"/>
    <w:rsid w:val="00BE798C"/>
    <w:rsid w:val="00BE79E5"/>
    <w:rsid w:val="00BE7C1B"/>
    <w:rsid w:val="00BE7CE4"/>
    <w:rsid w:val="00BE7D69"/>
    <w:rsid w:val="00BF0836"/>
    <w:rsid w:val="00BF0CD8"/>
    <w:rsid w:val="00BF10E4"/>
    <w:rsid w:val="00BF126F"/>
    <w:rsid w:val="00BF128C"/>
    <w:rsid w:val="00BF1933"/>
    <w:rsid w:val="00BF1A98"/>
    <w:rsid w:val="00BF1F95"/>
    <w:rsid w:val="00BF218F"/>
    <w:rsid w:val="00BF2477"/>
    <w:rsid w:val="00BF276A"/>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3D9"/>
    <w:rsid w:val="00BF63E7"/>
    <w:rsid w:val="00BF67BC"/>
    <w:rsid w:val="00BF6947"/>
    <w:rsid w:val="00BF6AEC"/>
    <w:rsid w:val="00BF6FD0"/>
    <w:rsid w:val="00BF766A"/>
    <w:rsid w:val="00BF7876"/>
    <w:rsid w:val="00BF7B60"/>
    <w:rsid w:val="00C00451"/>
    <w:rsid w:val="00C00732"/>
    <w:rsid w:val="00C00DC6"/>
    <w:rsid w:val="00C00F52"/>
    <w:rsid w:val="00C01393"/>
    <w:rsid w:val="00C013B4"/>
    <w:rsid w:val="00C01491"/>
    <w:rsid w:val="00C01981"/>
    <w:rsid w:val="00C01C04"/>
    <w:rsid w:val="00C01F13"/>
    <w:rsid w:val="00C02102"/>
    <w:rsid w:val="00C02120"/>
    <w:rsid w:val="00C02687"/>
    <w:rsid w:val="00C02E4F"/>
    <w:rsid w:val="00C03462"/>
    <w:rsid w:val="00C03A33"/>
    <w:rsid w:val="00C03FC0"/>
    <w:rsid w:val="00C04047"/>
    <w:rsid w:val="00C042C4"/>
    <w:rsid w:val="00C0434A"/>
    <w:rsid w:val="00C04D9E"/>
    <w:rsid w:val="00C05274"/>
    <w:rsid w:val="00C0556B"/>
    <w:rsid w:val="00C05642"/>
    <w:rsid w:val="00C05778"/>
    <w:rsid w:val="00C05B42"/>
    <w:rsid w:val="00C06033"/>
    <w:rsid w:val="00C0652B"/>
    <w:rsid w:val="00C06761"/>
    <w:rsid w:val="00C068C1"/>
    <w:rsid w:val="00C06D58"/>
    <w:rsid w:val="00C06E96"/>
    <w:rsid w:val="00C07B95"/>
    <w:rsid w:val="00C10B78"/>
    <w:rsid w:val="00C113BB"/>
    <w:rsid w:val="00C114C1"/>
    <w:rsid w:val="00C1183D"/>
    <w:rsid w:val="00C11AF3"/>
    <w:rsid w:val="00C11C35"/>
    <w:rsid w:val="00C11C84"/>
    <w:rsid w:val="00C11E43"/>
    <w:rsid w:val="00C1204C"/>
    <w:rsid w:val="00C12071"/>
    <w:rsid w:val="00C121D3"/>
    <w:rsid w:val="00C13286"/>
    <w:rsid w:val="00C1350D"/>
    <w:rsid w:val="00C1365B"/>
    <w:rsid w:val="00C13A05"/>
    <w:rsid w:val="00C142D6"/>
    <w:rsid w:val="00C1454D"/>
    <w:rsid w:val="00C14787"/>
    <w:rsid w:val="00C14A6A"/>
    <w:rsid w:val="00C1518D"/>
    <w:rsid w:val="00C1540E"/>
    <w:rsid w:val="00C15AFB"/>
    <w:rsid w:val="00C15EE8"/>
    <w:rsid w:val="00C16130"/>
    <w:rsid w:val="00C16385"/>
    <w:rsid w:val="00C16663"/>
    <w:rsid w:val="00C1666D"/>
    <w:rsid w:val="00C16846"/>
    <w:rsid w:val="00C16A48"/>
    <w:rsid w:val="00C174F4"/>
    <w:rsid w:val="00C179A3"/>
    <w:rsid w:val="00C17BE2"/>
    <w:rsid w:val="00C17C53"/>
    <w:rsid w:val="00C20233"/>
    <w:rsid w:val="00C204EA"/>
    <w:rsid w:val="00C205D3"/>
    <w:rsid w:val="00C20A8B"/>
    <w:rsid w:val="00C20E5C"/>
    <w:rsid w:val="00C21483"/>
    <w:rsid w:val="00C215A1"/>
    <w:rsid w:val="00C21BC0"/>
    <w:rsid w:val="00C21C43"/>
    <w:rsid w:val="00C21CAD"/>
    <w:rsid w:val="00C220F9"/>
    <w:rsid w:val="00C22D63"/>
    <w:rsid w:val="00C23331"/>
    <w:rsid w:val="00C23373"/>
    <w:rsid w:val="00C2356C"/>
    <w:rsid w:val="00C235EA"/>
    <w:rsid w:val="00C23919"/>
    <w:rsid w:val="00C23A09"/>
    <w:rsid w:val="00C23F85"/>
    <w:rsid w:val="00C23FAC"/>
    <w:rsid w:val="00C24122"/>
    <w:rsid w:val="00C242C2"/>
    <w:rsid w:val="00C24771"/>
    <w:rsid w:val="00C24905"/>
    <w:rsid w:val="00C24E9C"/>
    <w:rsid w:val="00C2510F"/>
    <w:rsid w:val="00C25976"/>
    <w:rsid w:val="00C25D39"/>
    <w:rsid w:val="00C25DB8"/>
    <w:rsid w:val="00C263C1"/>
    <w:rsid w:val="00C2659A"/>
    <w:rsid w:val="00C26BA0"/>
    <w:rsid w:val="00C26CA4"/>
    <w:rsid w:val="00C26EDA"/>
    <w:rsid w:val="00C26F9D"/>
    <w:rsid w:val="00C274C3"/>
    <w:rsid w:val="00C2790B"/>
    <w:rsid w:val="00C27933"/>
    <w:rsid w:val="00C27C40"/>
    <w:rsid w:val="00C27FBB"/>
    <w:rsid w:val="00C30139"/>
    <w:rsid w:val="00C30517"/>
    <w:rsid w:val="00C30822"/>
    <w:rsid w:val="00C30928"/>
    <w:rsid w:val="00C30E26"/>
    <w:rsid w:val="00C3165B"/>
    <w:rsid w:val="00C31925"/>
    <w:rsid w:val="00C31B73"/>
    <w:rsid w:val="00C31DD4"/>
    <w:rsid w:val="00C31F26"/>
    <w:rsid w:val="00C32416"/>
    <w:rsid w:val="00C32E4D"/>
    <w:rsid w:val="00C33027"/>
    <w:rsid w:val="00C331D3"/>
    <w:rsid w:val="00C336EA"/>
    <w:rsid w:val="00C33849"/>
    <w:rsid w:val="00C33BB9"/>
    <w:rsid w:val="00C33D6A"/>
    <w:rsid w:val="00C33E54"/>
    <w:rsid w:val="00C33F29"/>
    <w:rsid w:val="00C33FD0"/>
    <w:rsid w:val="00C341C7"/>
    <w:rsid w:val="00C34438"/>
    <w:rsid w:val="00C34803"/>
    <w:rsid w:val="00C34ABD"/>
    <w:rsid w:val="00C34FD6"/>
    <w:rsid w:val="00C35322"/>
    <w:rsid w:val="00C35B80"/>
    <w:rsid w:val="00C35C97"/>
    <w:rsid w:val="00C35E59"/>
    <w:rsid w:val="00C36450"/>
    <w:rsid w:val="00C366B6"/>
    <w:rsid w:val="00C367ED"/>
    <w:rsid w:val="00C36E8F"/>
    <w:rsid w:val="00C373CC"/>
    <w:rsid w:val="00C379AF"/>
    <w:rsid w:val="00C37E17"/>
    <w:rsid w:val="00C407D7"/>
    <w:rsid w:val="00C4110A"/>
    <w:rsid w:val="00C41161"/>
    <w:rsid w:val="00C413AC"/>
    <w:rsid w:val="00C41788"/>
    <w:rsid w:val="00C417F1"/>
    <w:rsid w:val="00C419A0"/>
    <w:rsid w:val="00C41C3F"/>
    <w:rsid w:val="00C42286"/>
    <w:rsid w:val="00C4249B"/>
    <w:rsid w:val="00C42892"/>
    <w:rsid w:val="00C429DA"/>
    <w:rsid w:val="00C42A7B"/>
    <w:rsid w:val="00C435E4"/>
    <w:rsid w:val="00C43BF0"/>
    <w:rsid w:val="00C43E39"/>
    <w:rsid w:val="00C43FBC"/>
    <w:rsid w:val="00C4474A"/>
    <w:rsid w:val="00C449E8"/>
    <w:rsid w:val="00C450EA"/>
    <w:rsid w:val="00C452D6"/>
    <w:rsid w:val="00C4536C"/>
    <w:rsid w:val="00C4539E"/>
    <w:rsid w:val="00C453E2"/>
    <w:rsid w:val="00C459CC"/>
    <w:rsid w:val="00C46386"/>
    <w:rsid w:val="00C468F5"/>
    <w:rsid w:val="00C47162"/>
    <w:rsid w:val="00C47D5D"/>
    <w:rsid w:val="00C500B5"/>
    <w:rsid w:val="00C50273"/>
    <w:rsid w:val="00C50453"/>
    <w:rsid w:val="00C506E5"/>
    <w:rsid w:val="00C50CC7"/>
    <w:rsid w:val="00C5134E"/>
    <w:rsid w:val="00C51A52"/>
    <w:rsid w:val="00C51CE2"/>
    <w:rsid w:val="00C520DF"/>
    <w:rsid w:val="00C5262E"/>
    <w:rsid w:val="00C526A2"/>
    <w:rsid w:val="00C52AE4"/>
    <w:rsid w:val="00C52B6E"/>
    <w:rsid w:val="00C5313A"/>
    <w:rsid w:val="00C53321"/>
    <w:rsid w:val="00C535CB"/>
    <w:rsid w:val="00C53633"/>
    <w:rsid w:val="00C53E36"/>
    <w:rsid w:val="00C54B9D"/>
    <w:rsid w:val="00C54DE4"/>
    <w:rsid w:val="00C54DF7"/>
    <w:rsid w:val="00C54E22"/>
    <w:rsid w:val="00C55A97"/>
    <w:rsid w:val="00C55D0A"/>
    <w:rsid w:val="00C568DC"/>
    <w:rsid w:val="00C56CB8"/>
    <w:rsid w:val="00C56D85"/>
    <w:rsid w:val="00C571BC"/>
    <w:rsid w:val="00C57248"/>
    <w:rsid w:val="00C574EB"/>
    <w:rsid w:val="00C57A54"/>
    <w:rsid w:val="00C57CFA"/>
    <w:rsid w:val="00C57DB8"/>
    <w:rsid w:val="00C604FB"/>
    <w:rsid w:val="00C60E8E"/>
    <w:rsid w:val="00C6121A"/>
    <w:rsid w:val="00C61490"/>
    <w:rsid w:val="00C61A94"/>
    <w:rsid w:val="00C61B28"/>
    <w:rsid w:val="00C61E09"/>
    <w:rsid w:val="00C620D1"/>
    <w:rsid w:val="00C62A7F"/>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97E"/>
    <w:rsid w:val="00C6716B"/>
    <w:rsid w:val="00C6755C"/>
    <w:rsid w:val="00C67763"/>
    <w:rsid w:val="00C67956"/>
    <w:rsid w:val="00C70D55"/>
    <w:rsid w:val="00C70E43"/>
    <w:rsid w:val="00C71FC3"/>
    <w:rsid w:val="00C71FDE"/>
    <w:rsid w:val="00C72C02"/>
    <w:rsid w:val="00C7300D"/>
    <w:rsid w:val="00C73739"/>
    <w:rsid w:val="00C73BBA"/>
    <w:rsid w:val="00C73E9C"/>
    <w:rsid w:val="00C73F54"/>
    <w:rsid w:val="00C747D6"/>
    <w:rsid w:val="00C74D75"/>
    <w:rsid w:val="00C75DB7"/>
    <w:rsid w:val="00C75E78"/>
    <w:rsid w:val="00C75EA6"/>
    <w:rsid w:val="00C75EFC"/>
    <w:rsid w:val="00C761F4"/>
    <w:rsid w:val="00C76224"/>
    <w:rsid w:val="00C7636D"/>
    <w:rsid w:val="00C765AF"/>
    <w:rsid w:val="00C76963"/>
    <w:rsid w:val="00C76B5F"/>
    <w:rsid w:val="00C77375"/>
    <w:rsid w:val="00C77553"/>
    <w:rsid w:val="00C77D98"/>
    <w:rsid w:val="00C806FD"/>
    <w:rsid w:val="00C80C8A"/>
    <w:rsid w:val="00C80EFA"/>
    <w:rsid w:val="00C8169C"/>
    <w:rsid w:val="00C818BB"/>
    <w:rsid w:val="00C81A70"/>
    <w:rsid w:val="00C81B51"/>
    <w:rsid w:val="00C81FE5"/>
    <w:rsid w:val="00C82393"/>
    <w:rsid w:val="00C823F8"/>
    <w:rsid w:val="00C82C43"/>
    <w:rsid w:val="00C831CA"/>
    <w:rsid w:val="00C8374F"/>
    <w:rsid w:val="00C83D23"/>
    <w:rsid w:val="00C840B5"/>
    <w:rsid w:val="00C8416C"/>
    <w:rsid w:val="00C845E0"/>
    <w:rsid w:val="00C84BEA"/>
    <w:rsid w:val="00C84CD6"/>
    <w:rsid w:val="00C84EA1"/>
    <w:rsid w:val="00C85467"/>
    <w:rsid w:val="00C85553"/>
    <w:rsid w:val="00C85716"/>
    <w:rsid w:val="00C85EB8"/>
    <w:rsid w:val="00C86063"/>
    <w:rsid w:val="00C8609E"/>
    <w:rsid w:val="00C86583"/>
    <w:rsid w:val="00C86A0A"/>
    <w:rsid w:val="00C86A80"/>
    <w:rsid w:val="00C86C1A"/>
    <w:rsid w:val="00C86EAA"/>
    <w:rsid w:val="00C87D35"/>
    <w:rsid w:val="00C9012E"/>
    <w:rsid w:val="00C901B7"/>
    <w:rsid w:val="00C90328"/>
    <w:rsid w:val="00C90766"/>
    <w:rsid w:val="00C90ACB"/>
    <w:rsid w:val="00C90D89"/>
    <w:rsid w:val="00C91209"/>
    <w:rsid w:val="00C914FD"/>
    <w:rsid w:val="00C91AE7"/>
    <w:rsid w:val="00C91BC6"/>
    <w:rsid w:val="00C924EF"/>
    <w:rsid w:val="00C9282A"/>
    <w:rsid w:val="00C92B04"/>
    <w:rsid w:val="00C9302B"/>
    <w:rsid w:val="00C93284"/>
    <w:rsid w:val="00C93482"/>
    <w:rsid w:val="00C9353E"/>
    <w:rsid w:val="00C938E3"/>
    <w:rsid w:val="00C94194"/>
    <w:rsid w:val="00C9439C"/>
    <w:rsid w:val="00C9463C"/>
    <w:rsid w:val="00C95059"/>
    <w:rsid w:val="00C951A5"/>
    <w:rsid w:val="00C953DF"/>
    <w:rsid w:val="00C95548"/>
    <w:rsid w:val="00C95AF5"/>
    <w:rsid w:val="00C96048"/>
    <w:rsid w:val="00C9651C"/>
    <w:rsid w:val="00C96C5D"/>
    <w:rsid w:val="00C96D02"/>
    <w:rsid w:val="00C971E6"/>
    <w:rsid w:val="00C97455"/>
    <w:rsid w:val="00C97541"/>
    <w:rsid w:val="00C9772D"/>
    <w:rsid w:val="00C977C9"/>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6"/>
    <w:rsid w:val="00CA3AE7"/>
    <w:rsid w:val="00CA3D55"/>
    <w:rsid w:val="00CA3E36"/>
    <w:rsid w:val="00CA3E6A"/>
    <w:rsid w:val="00CA40FC"/>
    <w:rsid w:val="00CA4DBA"/>
    <w:rsid w:val="00CA510E"/>
    <w:rsid w:val="00CA531B"/>
    <w:rsid w:val="00CA56B9"/>
    <w:rsid w:val="00CA57DB"/>
    <w:rsid w:val="00CA5CE0"/>
    <w:rsid w:val="00CA5D98"/>
    <w:rsid w:val="00CA6132"/>
    <w:rsid w:val="00CA6229"/>
    <w:rsid w:val="00CA6734"/>
    <w:rsid w:val="00CA676C"/>
    <w:rsid w:val="00CA6E02"/>
    <w:rsid w:val="00CA6FF9"/>
    <w:rsid w:val="00CA74E1"/>
    <w:rsid w:val="00CA753F"/>
    <w:rsid w:val="00CA77A4"/>
    <w:rsid w:val="00CA7CD2"/>
    <w:rsid w:val="00CA7E17"/>
    <w:rsid w:val="00CB0166"/>
    <w:rsid w:val="00CB02F1"/>
    <w:rsid w:val="00CB0A6E"/>
    <w:rsid w:val="00CB0F95"/>
    <w:rsid w:val="00CB1021"/>
    <w:rsid w:val="00CB19A8"/>
    <w:rsid w:val="00CB1A7C"/>
    <w:rsid w:val="00CB1F2C"/>
    <w:rsid w:val="00CB249D"/>
    <w:rsid w:val="00CB29F9"/>
    <w:rsid w:val="00CB2D73"/>
    <w:rsid w:val="00CB30C7"/>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B3C"/>
    <w:rsid w:val="00CC0CD3"/>
    <w:rsid w:val="00CC113D"/>
    <w:rsid w:val="00CC1CA0"/>
    <w:rsid w:val="00CC1ECE"/>
    <w:rsid w:val="00CC1EDA"/>
    <w:rsid w:val="00CC1F87"/>
    <w:rsid w:val="00CC2235"/>
    <w:rsid w:val="00CC241E"/>
    <w:rsid w:val="00CC2652"/>
    <w:rsid w:val="00CC315D"/>
    <w:rsid w:val="00CC3915"/>
    <w:rsid w:val="00CC39CD"/>
    <w:rsid w:val="00CC3C48"/>
    <w:rsid w:val="00CC3E1C"/>
    <w:rsid w:val="00CC3EF6"/>
    <w:rsid w:val="00CC3FD8"/>
    <w:rsid w:val="00CC4957"/>
    <w:rsid w:val="00CC506E"/>
    <w:rsid w:val="00CC55E2"/>
    <w:rsid w:val="00CC5920"/>
    <w:rsid w:val="00CC5ADD"/>
    <w:rsid w:val="00CC5B31"/>
    <w:rsid w:val="00CC5ED1"/>
    <w:rsid w:val="00CC63CE"/>
    <w:rsid w:val="00CC6444"/>
    <w:rsid w:val="00CC651A"/>
    <w:rsid w:val="00CC6F7C"/>
    <w:rsid w:val="00CC7A06"/>
    <w:rsid w:val="00CC7B66"/>
    <w:rsid w:val="00CC7ED7"/>
    <w:rsid w:val="00CC7F5F"/>
    <w:rsid w:val="00CD026E"/>
    <w:rsid w:val="00CD026F"/>
    <w:rsid w:val="00CD045E"/>
    <w:rsid w:val="00CD0CC1"/>
    <w:rsid w:val="00CD0D5B"/>
    <w:rsid w:val="00CD0E96"/>
    <w:rsid w:val="00CD193F"/>
    <w:rsid w:val="00CD1C1D"/>
    <w:rsid w:val="00CD1C54"/>
    <w:rsid w:val="00CD1CFB"/>
    <w:rsid w:val="00CD2424"/>
    <w:rsid w:val="00CD25B3"/>
    <w:rsid w:val="00CD268D"/>
    <w:rsid w:val="00CD2690"/>
    <w:rsid w:val="00CD2A7C"/>
    <w:rsid w:val="00CD3014"/>
    <w:rsid w:val="00CD3504"/>
    <w:rsid w:val="00CD356E"/>
    <w:rsid w:val="00CD3710"/>
    <w:rsid w:val="00CD3768"/>
    <w:rsid w:val="00CD4170"/>
    <w:rsid w:val="00CD45DE"/>
    <w:rsid w:val="00CD47D1"/>
    <w:rsid w:val="00CD4B18"/>
    <w:rsid w:val="00CD4DB9"/>
    <w:rsid w:val="00CD540A"/>
    <w:rsid w:val="00CD547D"/>
    <w:rsid w:val="00CD557C"/>
    <w:rsid w:val="00CD585B"/>
    <w:rsid w:val="00CD5B14"/>
    <w:rsid w:val="00CD5DA6"/>
    <w:rsid w:val="00CD5E98"/>
    <w:rsid w:val="00CD6289"/>
    <w:rsid w:val="00CD6469"/>
    <w:rsid w:val="00CD7229"/>
    <w:rsid w:val="00CD7E67"/>
    <w:rsid w:val="00CE06FE"/>
    <w:rsid w:val="00CE096C"/>
    <w:rsid w:val="00CE0E83"/>
    <w:rsid w:val="00CE1099"/>
    <w:rsid w:val="00CE1147"/>
    <w:rsid w:val="00CE1596"/>
    <w:rsid w:val="00CE1AA5"/>
    <w:rsid w:val="00CE1C20"/>
    <w:rsid w:val="00CE21E2"/>
    <w:rsid w:val="00CE2224"/>
    <w:rsid w:val="00CE3108"/>
    <w:rsid w:val="00CE43CC"/>
    <w:rsid w:val="00CE483A"/>
    <w:rsid w:val="00CE4EF0"/>
    <w:rsid w:val="00CE55A5"/>
    <w:rsid w:val="00CE5D8A"/>
    <w:rsid w:val="00CE61E4"/>
    <w:rsid w:val="00CE668D"/>
    <w:rsid w:val="00CE68A9"/>
    <w:rsid w:val="00CE69B6"/>
    <w:rsid w:val="00CE7040"/>
    <w:rsid w:val="00CE70D9"/>
    <w:rsid w:val="00CE76AB"/>
    <w:rsid w:val="00CE76DF"/>
    <w:rsid w:val="00CE7844"/>
    <w:rsid w:val="00CE7F12"/>
    <w:rsid w:val="00CF019B"/>
    <w:rsid w:val="00CF06B7"/>
    <w:rsid w:val="00CF0749"/>
    <w:rsid w:val="00CF0A6A"/>
    <w:rsid w:val="00CF0AE0"/>
    <w:rsid w:val="00CF12C6"/>
    <w:rsid w:val="00CF18B4"/>
    <w:rsid w:val="00CF1C1E"/>
    <w:rsid w:val="00CF1DEF"/>
    <w:rsid w:val="00CF1F68"/>
    <w:rsid w:val="00CF227A"/>
    <w:rsid w:val="00CF230E"/>
    <w:rsid w:val="00CF2335"/>
    <w:rsid w:val="00CF26F2"/>
    <w:rsid w:val="00CF2A2E"/>
    <w:rsid w:val="00CF2BF6"/>
    <w:rsid w:val="00CF2F42"/>
    <w:rsid w:val="00CF3010"/>
    <w:rsid w:val="00CF386D"/>
    <w:rsid w:val="00CF3CAE"/>
    <w:rsid w:val="00CF406A"/>
    <w:rsid w:val="00CF413A"/>
    <w:rsid w:val="00CF49AB"/>
    <w:rsid w:val="00CF4CE2"/>
    <w:rsid w:val="00CF4DDF"/>
    <w:rsid w:val="00CF4E01"/>
    <w:rsid w:val="00CF4E2C"/>
    <w:rsid w:val="00CF51C2"/>
    <w:rsid w:val="00CF547C"/>
    <w:rsid w:val="00CF5B40"/>
    <w:rsid w:val="00CF5BA1"/>
    <w:rsid w:val="00CF5BAB"/>
    <w:rsid w:val="00CF5DF8"/>
    <w:rsid w:val="00CF5E78"/>
    <w:rsid w:val="00CF6172"/>
    <w:rsid w:val="00CF62EA"/>
    <w:rsid w:val="00CF6489"/>
    <w:rsid w:val="00CF6F89"/>
    <w:rsid w:val="00CF6FB1"/>
    <w:rsid w:val="00CF71FF"/>
    <w:rsid w:val="00CF7244"/>
    <w:rsid w:val="00CF7462"/>
    <w:rsid w:val="00CF7C62"/>
    <w:rsid w:val="00D00B1E"/>
    <w:rsid w:val="00D00CB5"/>
    <w:rsid w:val="00D01A35"/>
    <w:rsid w:val="00D01B34"/>
    <w:rsid w:val="00D01B5C"/>
    <w:rsid w:val="00D022E3"/>
    <w:rsid w:val="00D024A3"/>
    <w:rsid w:val="00D0251A"/>
    <w:rsid w:val="00D02551"/>
    <w:rsid w:val="00D025CE"/>
    <w:rsid w:val="00D0273B"/>
    <w:rsid w:val="00D027B7"/>
    <w:rsid w:val="00D03505"/>
    <w:rsid w:val="00D0356E"/>
    <w:rsid w:val="00D03AD8"/>
    <w:rsid w:val="00D03F37"/>
    <w:rsid w:val="00D0431E"/>
    <w:rsid w:val="00D04539"/>
    <w:rsid w:val="00D046D5"/>
    <w:rsid w:val="00D04B1F"/>
    <w:rsid w:val="00D04EAA"/>
    <w:rsid w:val="00D04FF7"/>
    <w:rsid w:val="00D0513C"/>
    <w:rsid w:val="00D0519B"/>
    <w:rsid w:val="00D053CA"/>
    <w:rsid w:val="00D05C4D"/>
    <w:rsid w:val="00D05CD8"/>
    <w:rsid w:val="00D06073"/>
    <w:rsid w:val="00D0615C"/>
    <w:rsid w:val="00D063E0"/>
    <w:rsid w:val="00D06ABA"/>
    <w:rsid w:val="00D070D3"/>
    <w:rsid w:val="00D077E5"/>
    <w:rsid w:val="00D07C79"/>
    <w:rsid w:val="00D07CED"/>
    <w:rsid w:val="00D07F60"/>
    <w:rsid w:val="00D102DF"/>
    <w:rsid w:val="00D10564"/>
    <w:rsid w:val="00D106B6"/>
    <w:rsid w:val="00D11CBC"/>
    <w:rsid w:val="00D11D18"/>
    <w:rsid w:val="00D12653"/>
    <w:rsid w:val="00D1280D"/>
    <w:rsid w:val="00D12D5E"/>
    <w:rsid w:val="00D13328"/>
    <w:rsid w:val="00D13541"/>
    <w:rsid w:val="00D135BF"/>
    <w:rsid w:val="00D13D5C"/>
    <w:rsid w:val="00D13FF7"/>
    <w:rsid w:val="00D14057"/>
    <w:rsid w:val="00D1476D"/>
    <w:rsid w:val="00D149D2"/>
    <w:rsid w:val="00D14B63"/>
    <w:rsid w:val="00D14D00"/>
    <w:rsid w:val="00D1519D"/>
    <w:rsid w:val="00D153BC"/>
    <w:rsid w:val="00D155DF"/>
    <w:rsid w:val="00D15AE2"/>
    <w:rsid w:val="00D15B43"/>
    <w:rsid w:val="00D15D90"/>
    <w:rsid w:val="00D15ECE"/>
    <w:rsid w:val="00D16667"/>
    <w:rsid w:val="00D16A09"/>
    <w:rsid w:val="00D16D85"/>
    <w:rsid w:val="00D173D7"/>
    <w:rsid w:val="00D17597"/>
    <w:rsid w:val="00D1773E"/>
    <w:rsid w:val="00D17861"/>
    <w:rsid w:val="00D17D0F"/>
    <w:rsid w:val="00D17EA1"/>
    <w:rsid w:val="00D20295"/>
    <w:rsid w:val="00D202BC"/>
    <w:rsid w:val="00D213CB"/>
    <w:rsid w:val="00D21825"/>
    <w:rsid w:val="00D22212"/>
    <w:rsid w:val="00D2239B"/>
    <w:rsid w:val="00D22687"/>
    <w:rsid w:val="00D22690"/>
    <w:rsid w:val="00D227A3"/>
    <w:rsid w:val="00D228DB"/>
    <w:rsid w:val="00D22A17"/>
    <w:rsid w:val="00D22A3E"/>
    <w:rsid w:val="00D2356E"/>
    <w:rsid w:val="00D2363C"/>
    <w:rsid w:val="00D236C0"/>
    <w:rsid w:val="00D23A49"/>
    <w:rsid w:val="00D23CAE"/>
    <w:rsid w:val="00D24302"/>
    <w:rsid w:val="00D25C41"/>
    <w:rsid w:val="00D25CB2"/>
    <w:rsid w:val="00D25D55"/>
    <w:rsid w:val="00D2718A"/>
    <w:rsid w:val="00D271FC"/>
    <w:rsid w:val="00D2728A"/>
    <w:rsid w:val="00D27628"/>
    <w:rsid w:val="00D27826"/>
    <w:rsid w:val="00D30296"/>
    <w:rsid w:val="00D30736"/>
    <w:rsid w:val="00D3078D"/>
    <w:rsid w:val="00D3127E"/>
    <w:rsid w:val="00D313AC"/>
    <w:rsid w:val="00D31CA5"/>
    <w:rsid w:val="00D32055"/>
    <w:rsid w:val="00D320FD"/>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4A76"/>
    <w:rsid w:val="00D352E7"/>
    <w:rsid w:val="00D353DF"/>
    <w:rsid w:val="00D353FB"/>
    <w:rsid w:val="00D354B5"/>
    <w:rsid w:val="00D3564A"/>
    <w:rsid w:val="00D35999"/>
    <w:rsid w:val="00D35C6B"/>
    <w:rsid w:val="00D35DEF"/>
    <w:rsid w:val="00D35F59"/>
    <w:rsid w:val="00D36110"/>
    <w:rsid w:val="00D37457"/>
    <w:rsid w:val="00D37B63"/>
    <w:rsid w:val="00D37B8A"/>
    <w:rsid w:val="00D40D16"/>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3F"/>
    <w:rsid w:val="00D47AC4"/>
    <w:rsid w:val="00D47ADC"/>
    <w:rsid w:val="00D47D20"/>
    <w:rsid w:val="00D47F50"/>
    <w:rsid w:val="00D50045"/>
    <w:rsid w:val="00D50081"/>
    <w:rsid w:val="00D501EA"/>
    <w:rsid w:val="00D502A6"/>
    <w:rsid w:val="00D50588"/>
    <w:rsid w:val="00D505EA"/>
    <w:rsid w:val="00D50617"/>
    <w:rsid w:val="00D50C74"/>
    <w:rsid w:val="00D50E6B"/>
    <w:rsid w:val="00D514D1"/>
    <w:rsid w:val="00D516A9"/>
    <w:rsid w:val="00D521B2"/>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6CB"/>
    <w:rsid w:val="00D5577E"/>
    <w:rsid w:val="00D5585A"/>
    <w:rsid w:val="00D55D9F"/>
    <w:rsid w:val="00D55DA9"/>
    <w:rsid w:val="00D55DE3"/>
    <w:rsid w:val="00D56201"/>
    <w:rsid w:val="00D56431"/>
    <w:rsid w:val="00D5673B"/>
    <w:rsid w:val="00D56886"/>
    <w:rsid w:val="00D5694C"/>
    <w:rsid w:val="00D56A8D"/>
    <w:rsid w:val="00D56A98"/>
    <w:rsid w:val="00D56BE0"/>
    <w:rsid w:val="00D56CCC"/>
    <w:rsid w:val="00D57615"/>
    <w:rsid w:val="00D57658"/>
    <w:rsid w:val="00D57D80"/>
    <w:rsid w:val="00D57E70"/>
    <w:rsid w:val="00D601EA"/>
    <w:rsid w:val="00D602ED"/>
    <w:rsid w:val="00D6035E"/>
    <w:rsid w:val="00D603AA"/>
    <w:rsid w:val="00D60623"/>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44"/>
    <w:rsid w:val="00D62EFB"/>
    <w:rsid w:val="00D63410"/>
    <w:rsid w:val="00D63719"/>
    <w:rsid w:val="00D638B6"/>
    <w:rsid w:val="00D63E78"/>
    <w:rsid w:val="00D64ADA"/>
    <w:rsid w:val="00D65743"/>
    <w:rsid w:val="00D65824"/>
    <w:rsid w:val="00D6596A"/>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41B"/>
    <w:rsid w:val="00D7655D"/>
    <w:rsid w:val="00D768AB"/>
    <w:rsid w:val="00D76B36"/>
    <w:rsid w:val="00D76C43"/>
    <w:rsid w:val="00D77125"/>
    <w:rsid w:val="00D77286"/>
    <w:rsid w:val="00D77928"/>
    <w:rsid w:val="00D80008"/>
    <w:rsid w:val="00D805F2"/>
    <w:rsid w:val="00D810BF"/>
    <w:rsid w:val="00D816B0"/>
    <w:rsid w:val="00D81D1F"/>
    <w:rsid w:val="00D81D48"/>
    <w:rsid w:val="00D81E87"/>
    <w:rsid w:val="00D822FC"/>
    <w:rsid w:val="00D82326"/>
    <w:rsid w:val="00D82671"/>
    <w:rsid w:val="00D82CB3"/>
    <w:rsid w:val="00D83079"/>
    <w:rsid w:val="00D8323D"/>
    <w:rsid w:val="00D833E6"/>
    <w:rsid w:val="00D845EB"/>
    <w:rsid w:val="00D84668"/>
    <w:rsid w:val="00D847A7"/>
    <w:rsid w:val="00D84AE0"/>
    <w:rsid w:val="00D84DDE"/>
    <w:rsid w:val="00D84E3C"/>
    <w:rsid w:val="00D84F0A"/>
    <w:rsid w:val="00D85F26"/>
    <w:rsid w:val="00D86014"/>
    <w:rsid w:val="00D8678C"/>
    <w:rsid w:val="00D87355"/>
    <w:rsid w:val="00D904EB"/>
    <w:rsid w:val="00D907F0"/>
    <w:rsid w:val="00D90ABD"/>
    <w:rsid w:val="00D9110B"/>
    <w:rsid w:val="00D914E8"/>
    <w:rsid w:val="00D927C5"/>
    <w:rsid w:val="00D92D3F"/>
    <w:rsid w:val="00D93223"/>
    <w:rsid w:val="00D93282"/>
    <w:rsid w:val="00D93585"/>
    <w:rsid w:val="00D93C74"/>
    <w:rsid w:val="00D93E9E"/>
    <w:rsid w:val="00D94226"/>
    <w:rsid w:val="00D94974"/>
    <w:rsid w:val="00D94BD3"/>
    <w:rsid w:val="00D94D9E"/>
    <w:rsid w:val="00D95353"/>
    <w:rsid w:val="00D95A6F"/>
    <w:rsid w:val="00D95AFB"/>
    <w:rsid w:val="00D95BDD"/>
    <w:rsid w:val="00D964CB"/>
    <w:rsid w:val="00D9651A"/>
    <w:rsid w:val="00D96774"/>
    <w:rsid w:val="00D96ADD"/>
    <w:rsid w:val="00D972E7"/>
    <w:rsid w:val="00D976F9"/>
    <w:rsid w:val="00D97D28"/>
    <w:rsid w:val="00DA051E"/>
    <w:rsid w:val="00DA06BA"/>
    <w:rsid w:val="00DA0876"/>
    <w:rsid w:val="00DA0C00"/>
    <w:rsid w:val="00DA0C61"/>
    <w:rsid w:val="00DA11A4"/>
    <w:rsid w:val="00DA1335"/>
    <w:rsid w:val="00DA197E"/>
    <w:rsid w:val="00DA1D08"/>
    <w:rsid w:val="00DA20D7"/>
    <w:rsid w:val="00DA233D"/>
    <w:rsid w:val="00DA2E41"/>
    <w:rsid w:val="00DA2F41"/>
    <w:rsid w:val="00DA3169"/>
    <w:rsid w:val="00DA353B"/>
    <w:rsid w:val="00DA3F9D"/>
    <w:rsid w:val="00DA458A"/>
    <w:rsid w:val="00DA4EEF"/>
    <w:rsid w:val="00DA56E3"/>
    <w:rsid w:val="00DA57C8"/>
    <w:rsid w:val="00DA580D"/>
    <w:rsid w:val="00DA5C3B"/>
    <w:rsid w:val="00DA5FB4"/>
    <w:rsid w:val="00DA641F"/>
    <w:rsid w:val="00DA6489"/>
    <w:rsid w:val="00DA66FB"/>
    <w:rsid w:val="00DA6B5B"/>
    <w:rsid w:val="00DA6E26"/>
    <w:rsid w:val="00DA7067"/>
    <w:rsid w:val="00DA78DB"/>
    <w:rsid w:val="00DB0668"/>
    <w:rsid w:val="00DB0AED"/>
    <w:rsid w:val="00DB0BAC"/>
    <w:rsid w:val="00DB0C68"/>
    <w:rsid w:val="00DB0C7F"/>
    <w:rsid w:val="00DB0E1F"/>
    <w:rsid w:val="00DB17A9"/>
    <w:rsid w:val="00DB17F2"/>
    <w:rsid w:val="00DB1859"/>
    <w:rsid w:val="00DB1B88"/>
    <w:rsid w:val="00DB1DB8"/>
    <w:rsid w:val="00DB2974"/>
    <w:rsid w:val="00DB2A91"/>
    <w:rsid w:val="00DB2B95"/>
    <w:rsid w:val="00DB2CD8"/>
    <w:rsid w:val="00DB2E25"/>
    <w:rsid w:val="00DB2EFD"/>
    <w:rsid w:val="00DB3272"/>
    <w:rsid w:val="00DB3516"/>
    <w:rsid w:val="00DB359E"/>
    <w:rsid w:val="00DB3F75"/>
    <w:rsid w:val="00DB4D39"/>
    <w:rsid w:val="00DB501A"/>
    <w:rsid w:val="00DB5945"/>
    <w:rsid w:val="00DB5D50"/>
    <w:rsid w:val="00DB6070"/>
    <w:rsid w:val="00DB607A"/>
    <w:rsid w:val="00DB61D9"/>
    <w:rsid w:val="00DB6306"/>
    <w:rsid w:val="00DB6889"/>
    <w:rsid w:val="00DB6E7B"/>
    <w:rsid w:val="00DB7792"/>
    <w:rsid w:val="00DB787C"/>
    <w:rsid w:val="00DB78BD"/>
    <w:rsid w:val="00DB7EF4"/>
    <w:rsid w:val="00DC086B"/>
    <w:rsid w:val="00DC0BA2"/>
    <w:rsid w:val="00DC0C09"/>
    <w:rsid w:val="00DC140D"/>
    <w:rsid w:val="00DC1578"/>
    <w:rsid w:val="00DC1A8C"/>
    <w:rsid w:val="00DC2850"/>
    <w:rsid w:val="00DC28A4"/>
    <w:rsid w:val="00DC2953"/>
    <w:rsid w:val="00DC2CE4"/>
    <w:rsid w:val="00DC37D5"/>
    <w:rsid w:val="00DC3BDD"/>
    <w:rsid w:val="00DC3C24"/>
    <w:rsid w:val="00DC413A"/>
    <w:rsid w:val="00DC4254"/>
    <w:rsid w:val="00DC42A4"/>
    <w:rsid w:val="00DC4532"/>
    <w:rsid w:val="00DC4536"/>
    <w:rsid w:val="00DC45EF"/>
    <w:rsid w:val="00DC466B"/>
    <w:rsid w:val="00DC469A"/>
    <w:rsid w:val="00DC47C3"/>
    <w:rsid w:val="00DC491D"/>
    <w:rsid w:val="00DC4990"/>
    <w:rsid w:val="00DC4A9F"/>
    <w:rsid w:val="00DC52E9"/>
    <w:rsid w:val="00DC56C2"/>
    <w:rsid w:val="00DC5A1F"/>
    <w:rsid w:val="00DC5CD9"/>
    <w:rsid w:val="00DC63F7"/>
    <w:rsid w:val="00DC6718"/>
    <w:rsid w:val="00DC679C"/>
    <w:rsid w:val="00DC6CBA"/>
    <w:rsid w:val="00DC6CF3"/>
    <w:rsid w:val="00DC6E82"/>
    <w:rsid w:val="00DC6FF8"/>
    <w:rsid w:val="00DC7298"/>
    <w:rsid w:val="00DC76E2"/>
    <w:rsid w:val="00DC7717"/>
    <w:rsid w:val="00DC7DFA"/>
    <w:rsid w:val="00DD0106"/>
    <w:rsid w:val="00DD0529"/>
    <w:rsid w:val="00DD0A26"/>
    <w:rsid w:val="00DD0DD3"/>
    <w:rsid w:val="00DD1181"/>
    <w:rsid w:val="00DD129C"/>
    <w:rsid w:val="00DD1C87"/>
    <w:rsid w:val="00DD20C4"/>
    <w:rsid w:val="00DD2DC1"/>
    <w:rsid w:val="00DD2DFE"/>
    <w:rsid w:val="00DD421D"/>
    <w:rsid w:val="00DD4CFE"/>
    <w:rsid w:val="00DD5023"/>
    <w:rsid w:val="00DD529E"/>
    <w:rsid w:val="00DD5349"/>
    <w:rsid w:val="00DD5E19"/>
    <w:rsid w:val="00DD6425"/>
    <w:rsid w:val="00DD6706"/>
    <w:rsid w:val="00DD6973"/>
    <w:rsid w:val="00DD6DEB"/>
    <w:rsid w:val="00DD721A"/>
    <w:rsid w:val="00DD72C0"/>
    <w:rsid w:val="00DD7472"/>
    <w:rsid w:val="00DD74E3"/>
    <w:rsid w:val="00DD7AAD"/>
    <w:rsid w:val="00DD7EE2"/>
    <w:rsid w:val="00DD7F74"/>
    <w:rsid w:val="00DE0010"/>
    <w:rsid w:val="00DE0150"/>
    <w:rsid w:val="00DE02A7"/>
    <w:rsid w:val="00DE05C6"/>
    <w:rsid w:val="00DE0B7B"/>
    <w:rsid w:val="00DE0E60"/>
    <w:rsid w:val="00DE1386"/>
    <w:rsid w:val="00DE1E30"/>
    <w:rsid w:val="00DE2460"/>
    <w:rsid w:val="00DE2B96"/>
    <w:rsid w:val="00DE2C31"/>
    <w:rsid w:val="00DE3763"/>
    <w:rsid w:val="00DE3FB4"/>
    <w:rsid w:val="00DE40EC"/>
    <w:rsid w:val="00DE41F6"/>
    <w:rsid w:val="00DE438B"/>
    <w:rsid w:val="00DE4C67"/>
    <w:rsid w:val="00DE4CC2"/>
    <w:rsid w:val="00DE4D90"/>
    <w:rsid w:val="00DE5006"/>
    <w:rsid w:val="00DE508A"/>
    <w:rsid w:val="00DE5D9C"/>
    <w:rsid w:val="00DE5EB5"/>
    <w:rsid w:val="00DE67DB"/>
    <w:rsid w:val="00DE6B7E"/>
    <w:rsid w:val="00DE7B8B"/>
    <w:rsid w:val="00DE7BC1"/>
    <w:rsid w:val="00DE7F2F"/>
    <w:rsid w:val="00DF001D"/>
    <w:rsid w:val="00DF041E"/>
    <w:rsid w:val="00DF07AF"/>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8ED"/>
    <w:rsid w:val="00DF4E51"/>
    <w:rsid w:val="00DF4F44"/>
    <w:rsid w:val="00DF525C"/>
    <w:rsid w:val="00DF585A"/>
    <w:rsid w:val="00DF5BCA"/>
    <w:rsid w:val="00DF7291"/>
    <w:rsid w:val="00DF74B9"/>
    <w:rsid w:val="00DF7ED1"/>
    <w:rsid w:val="00DF7ED6"/>
    <w:rsid w:val="00DF7EEB"/>
    <w:rsid w:val="00DF7F73"/>
    <w:rsid w:val="00E0093C"/>
    <w:rsid w:val="00E00BA5"/>
    <w:rsid w:val="00E0100C"/>
    <w:rsid w:val="00E012A1"/>
    <w:rsid w:val="00E014E0"/>
    <w:rsid w:val="00E018F8"/>
    <w:rsid w:val="00E01AE9"/>
    <w:rsid w:val="00E02984"/>
    <w:rsid w:val="00E02A0A"/>
    <w:rsid w:val="00E02F7E"/>
    <w:rsid w:val="00E03573"/>
    <w:rsid w:val="00E035E8"/>
    <w:rsid w:val="00E03AC6"/>
    <w:rsid w:val="00E03C68"/>
    <w:rsid w:val="00E041BB"/>
    <w:rsid w:val="00E045CD"/>
    <w:rsid w:val="00E047DB"/>
    <w:rsid w:val="00E04E48"/>
    <w:rsid w:val="00E05109"/>
    <w:rsid w:val="00E056B2"/>
    <w:rsid w:val="00E056E0"/>
    <w:rsid w:val="00E05D1D"/>
    <w:rsid w:val="00E063E0"/>
    <w:rsid w:val="00E06539"/>
    <w:rsid w:val="00E066A2"/>
    <w:rsid w:val="00E067B4"/>
    <w:rsid w:val="00E06AD2"/>
    <w:rsid w:val="00E06CDF"/>
    <w:rsid w:val="00E06CF8"/>
    <w:rsid w:val="00E06EEE"/>
    <w:rsid w:val="00E070B4"/>
    <w:rsid w:val="00E071B0"/>
    <w:rsid w:val="00E0781E"/>
    <w:rsid w:val="00E07E39"/>
    <w:rsid w:val="00E07F90"/>
    <w:rsid w:val="00E1047F"/>
    <w:rsid w:val="00E105AC"/>
    <w:rsid w:val="00E1096F"/>
    <w:rsid w:val="00E1102B"/>
    <w:rsid w:val="00E1106C"/>
    <w:rsid w:val="00E1197E"/>
    <w:rsid w:val="00E11B38"/>
    <w:rsid w:val="00E11DF3"/>
    <w:rsid w:val="00E11F6D"/>
    <w:rsid w:val="00E129BA"/>
    <w:rsid w:val="00E12A18"/>
    <w:rsid w:val="00E12AA8"/>
    <w:rsid w:val="00E12B85"/>
    <w:rsid w:val="00E1308B"/>
    <w:rsid w:val="00E13707"/>
    <w:rsid w:val="00E1400C"/>
    <w:rsid w:val="00E14127"/>
    <w:rsid w:val="00E148BF"/>
    <w:rsid w:val="00E148DC"/>
    <w:rsid w:val="00E14A31"/>
    <w:rsid w:val="00E14C33"/>
    <w:rsid w:val="00E14F68"/>
    <w:rsid w:val="00E14F87"/>
    <w:rsid w:val="00E15117"/>
    <w:rsid w:val="00E153A9"/>
    <w:rsid w:val="00E15415"/>
    <w:rsid w:val="00E15C6D"/>
    <w:rsid w:val="00E16160"/>
    <w:rsid w:val="00E16383"/>
    <w:rsid w:val="00E16501"/>
    <w:rsid w:val="00E16634"/>
    <w:rsid w:val="00E1698B"/>
    <w:rsid w:val="00E1731C"/>
    <w:rsid w:val="00E173E2"/>
    <w:rsid w:val="00E173FF"/>
    <w:rsid w:val="00E1780B"/>
    <w:rsid w:val="00E179B5"/>
    <w:rsid w:val="00E2018A"/>
    <w:rsid w:val="00E203EF"/>
    <w:rsid w:val="00E2045D"/>
    <w:rsid w:val="00E21CAC"/>
    <w:rsid w:val="00E21E69"/>
    <w:rsid w:val="00E21EED"/>
    <w:rsid w:val="00E21FE5"/>
    <w:rsid w:val="00E220A0"/>
    <w:rsid w:val="00E22487"/>
    <w:rsid w:val="00E225F5"/>
    <w:rsid w:val="00E227E9"/>
    <w:rsid w:val="00E2297E"/>
    <w:rsid w:val="00E22B70"/>
    <w:rsid w:val="00E22C3D"/>
    <w:rsid w:val="00E22CB6"/>
    <w:rsid w:val="00E23384"/>
    <w:rsid w:val="00E23647"/>
    <w:rsid w:val="00E23659"/>
    <w:rsid w:val="00E239F5"/>
    <w:rsid w:val="00E23CCE"/>
    <w:rsid w:val="00E2404A"/>
    <w:rsid w:val="00E24517"/>
    <w:rsid w:val="00E24668"/>
    <w:rsid w:val="00E24BE0"/>
    <w:rsid w:val="00E25474"/>
    <w:rsid w:val="00E25C87"/>
    <w:rsid w:val="00E25DA9"/>
    <w:rsid w:val="00E26108"/>
    <w:rsid w:val="00E269BC"/>
    <w:rsid w:val="00E26A49"/>
    <w:rsid w:val="00E2771B"/>
    <w:rsid w:val="00E279A3"/>
    <w:rsid w:val="00E27CFD"/>
    <w:rsid w:val="00E27FB6"/>
    <w:rsid w:val="00E304FB"/>
    <w:rsid w:val="00E30EB2"/>
    <w:rsid w:val="00E31676"/>
    <w:rsid w:val="00E31842"/>
    <w:rsid w:val="00E319AF"/>
    <w:rsid w:val="00E31A4E"/>
    <w:rsid w:val="00E31ADE"/>
    <w:rsid w:val="00E31B5E"/>
    <w:rsid w:val="00E323F6"/>
    <w:rsid w:val="00E326D6"/>
    <w:rsid w:val="00E3294D"/>
    <w:rsid w:val="00E32D0E"/>
    <w:rsid w:val="00E33308"/>
    <w:rsid w:val="00E33510"/>
    <w:rsid w:val="00E337EE"/>
    <w:rsid w:val="00E33B87"/>
    <w:rsid w:val="00E33DCA"/>
    <w:rsid w:val="00E3472C"/>
    <w:rsid w:val="00E34762"/>
    <w:rsid w:val="00E348F5"/>
    <w:rsid w:val="00E34C20"/>
    <w:rsid w:val="00E34FB1"/>
    <w:rsid w:val="00E34FBD"/>
    <w:rsid w:val="00E35780"/>
    <w:rsid w:val="00E35866"/>
    <w:rsid w:val="00E35C2E"/>
    <w:rsid w:val="00E361EB"/>
    <w:rsid w:val="00E3623E"/>
    <w:rsid w:val="00E3668D"/>
    <w:rsid w:val="00E36699"/>
    <w:rsid w:val="00E367FA"/>
    <w:rsid w:val="00E36885"/>
    <w:rsid w:val="00E368A0"/>
    <w:rsid w:val="00E36A59"/>
    <w:rsid w:val="00E37680"/>
    <w:rsid w:val="00E37EB6"/>
    <w:rsid w:val="00E40216"/>
    <w:rsid w:val="00E403BC"/>
    <w:rsid w:val="00E40585"/>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C56"/>
    <w:rsid w:val="00E42D63"/>
    <w:rsid w:val="00E431ED"/>
    <w:rsid w:val="00E43604"/>
    <w:rsid w:val="00E43FFF"/>
    <w:rsid w:val="00E44072"/>
    <w:rsid w:val="00E44077"/>
    <w:rsid w:val="00E44779"/>
    <w:rsid w:val="00E44912"/>
    <w:rsid w:val="00E45043"/>
    <w:rsid w:val="00E45577"/>
    <w:rsid w:val="00E45A1E"/>
    <w:rsid w:val="00E4606D"/>
    <w:rsid w:val="00E4630E"/>
    <w:rsid w:val="00E465A5"/>
    <w:rsid w:val="00E46690"/>
    <w:rsid w:val="00E468E1"/>
    <w:rsid w:val="00E469F5"/>
    <w:rsid w:val="00E46A10"/>
    <w:rsid w:val="00E46E0D"/>
    <w:rsid w:val="00E47105"/>
    <w:rsid w:val="00E471E4"/>
    <w:rsid w:val="00E47564"/>
    <w:rsid w:val="00E47750"/>
    <w:rsid w:val="00E4784C"/>
    <w:rsid w:val="00E47AB7"/>
    <w:rsid w:val="00E47F3C"/>
    <w:rsid w:val="00E50217"/>
    <w:rsid w:val="00E5052C"/>
    <w:rsid w:val="00E5130E"/>
    <w:rsid w:val="00E51446"/>
    <w:rsid w:val="00E51632"/>
    <w:rsid w:val="00E51A32"/>
    <w:rsid w:val="00E51BAA"/>
    <w:rsid w:val="00E51FCB"/>
    <w:rsid w:val="00E52286"/>
    <w:rsid w:val="00E52420"/>
    <w:rsid w:val="00E52AA1"/>
    <w:rsid w:val="00E52C22"/>
    <w:rsid w:val="00E52CDF"/>
    <w:rsid w:val="00E52EDA"/>
    <w:rsid w:val="00E53501"/>
    <w:rsid w:val="00E53DF6"/>
    <w:rsid w:val="00E542A1"/>
    <w:rsid w:val="00E54667"/>
    <w:rsid w:val="00E54838"/>
    <w:rsid w:val="00E5497B"/>
    <w:rsid w:val="00E54B6E"/>
    <w:rsid w:val="00E550DE"/>
    <w:rsid w:val="00E555C8"/>
    <w:rsid w:val="00E56659"/>
    <w:rsid w:val="00E56AAA"/>
    <w:rsid w:val="00E56B0B"/>
    <w:rsid w:val="00E56B86"/>
    <w:rsid w:val="00E56BBC"/>
    <w:rsid w:val="00E56D5B"/>
    <w:rsid w:val="00E570E4"/>
    <w:rsid w:val="00E575D8"/>
    <w:rsid w:val="00E57B6B"/>
    <w:rsid w:val="00E57BAA"/>
    <w:rsid w:val="00E60224"/>
    <w:rsid w:val="00E60313"/>
    <w:rsid w:val="00E603A6"/>
    <w:rsid w:val="00E606DE"/>
    <w:rsid w:val="00E60C66"/>
    <w:rsid w:val="00E61287"/>
    <w:rsid w:val="00E6150F"/>
    <w:rsid w:val="00E615FC"/>
    <w:rsid w:val="00E61888"/>
    <w:rsid w:val="00E61EA9"/>
    <w:rsid w:val="00E62195"/>
    <w:rsid w:val="00E621CF"/>
    <w:rsid w:val="00E6255A"/>
    <w:rsid w:val="00E62BD8"/>
    <w:rsid w:val="00E62F62"/>
    <w:rsid w:val="00E63165"/>
    <w:rsid w:val="00E631D0"/>
    <w:rsid w:val="00E635E5"/>
    <w:rsid w:val="00E63B3D"/>
    <w:rsid w:val="00E63C07"/>
    <w:rsid w:val="00E63DBC"/>
    <w:rsid w:val="00E64878"/>
    <w:rsid w:val="00E64B9F"/>
    <w:rsid w:val="00E64C03"/>
    <w:rsid w:val="00E64E89"/>
    <w:rsid w:val="00E66209"/>
    <w:rsid w:val="00E66355"/>
    <w:rsid w:val="00E66872"/>
    <w:rsid w:val="00E669BF"/>
    <w:rsid w:val="00E66DE1"/>
    <w:rsid w:val="00E671E2"/>
    <w:rsid w:val="00E673A6"/>
    <w:rsid w:val="00E674BF"/>
    <w:rsid w:val="00E676A0"/>
    <w:rsid w:val="00E67715"/>
    <w:rsid w:val="00E67DBF"/>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3A2"/>
    <w:rsid w:val="00E74878"/>
    <w:rsid w:val="00E748B2"/>
    <w:rsid w:val="00E75644"/>
    <w:rsid w:val="00E75770"/>
    <w:rsid w:val="00E75F0F"/>
    <w:rsid w:val="00E75F34"/>
    <w:rsid w:val="00E760E0"/>
    <w:rsid w:val="00E76AE1"/>
    <w:rsid w:val="00E76AE5"/>
    <w:rsid w:val="00E76DA2"/>
    <w:rsid w:val="00E776EE"/>
    <w:rsid w:val="00E777B6"/>
    <w:rsid w:val="00E777D5"/>
    <w:rsid w:val="00E77827"/>
    <w:rsid w:val="00E77B1A"/>
    <w:rsid w:val="00E77ED7"/>
    <w:rsid w:val="00E77FBF"/>
    <w:rsid w:val="00E8017D"/>
    <w:rsid w:val="00E80901"/>
    <w:rsid w:val="00E8095E"/>
    <w:rsid w:val="00E80AAC"/>
    <w:rsid w:val="00E812D4"/>
    <w:rsid w:val="00E81509"/>
    <w:rsid w:val="00E81C0E"/>
    <w:rsid w:val="00E82035"/>
    <w:rsid w:val="00E8297A"/>
    <w:rsid w:val="00E830CB"/>
    <w:rsid w:val="00E839EB"/>
    <w:rsid w:val="00E83E8D"/>
    <w:rsid w:val="00E84570"/>
    <w:rsid w:val="00E84C6A"/>
    <w:rsid w:val="00E850C0"/>
    <w:rsid w:val="00E85399"/>
    <w:rsid w:val="00E85856"/>
    <w:rsid w:val="00E859BF"/>
    <w:rsid w:val="00E85C53"/>
    <w:rsid w:val="00E87440"/>
    <w:rsid w:val="00E87879"/>
    <w:rsid w:val="00E90441"/>
    <w:rsid w:val="00E90A4B"/>
    <w:rsid w:val="00E90F5B"/>
    <w:rsid w:val="00E91122"/>
    <w:rsid w:val="00E91636"/>
    <w:rsid w:val="00E916DD"/>
    <w:rsid w:val="00E91B9C"/>
    <w:rsid w:val="00E91F8B"/>
    <w:rsid w:val="00E921F3"/>
    <w:rsid w:val="00E923F6"/>
    <w:rsid w:val="00E92539"/>
    <w:rsid w:val="00E92563"/>
    <w:rsid w:val="00E929B3"/>
    <w:rsid w:val="00E9313B"/>
    <w:rsid w:val="00E932F0"/>
    <w:rsid w:val="00E93589"/>
    <w:rsid w:val="00E93F06"/>
    <w:rsid w:val="00E94200"/>
    <w:rsid w:val="00E94506"/>
    <w:rsid w:val="00E94529"/>
    <w:rsid w:val="00E94581"/>
    <w:rsid w:val="00E94B71"/>
    <w:rsid w:val="00E94CA8"/>
    <w:rsid w:val="00E952C0"/>
    <w:rsid w:val="00E95614"/>
    <w:rsid w:val="00E95EA0"/>
    <w:rsid w:val="00E95FEF"/>
    <w:rsid w:val="00E96353"/>
    <w:rsid w:val="00E96432"/>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465"/>
    <w:rsid w:val="00EA0785"/>
    <w:rsid w:val="00EA0845"/>
    <w:rsid w:val="00EA0F6B"/>
    <w:rsid w:val="00EA0FE1"/>
    <w:rsid w:val="00EA14BF"/>
    <w:rsid w:val="00EA15ED"/>
    <w:rsid w:val="00EA183E"/>
    <w:rsid w:val="00EA18B9"/>
    <w:rsid w:val="00EA1A71"/>
    <w:rsid w:val="00EA1AB2"/>
    <w:rsid w:val="00EA1BEB"/>
    <w:rsid w:val="00EA1DF6"/>
    <w:rsid w:val="00EA2050"/>
    <w:rsid w:val="00EA30F7"/>
    <w:rsid w:val="00EA31A5"/>
    <w:rsid w:val="00EA33EB"/>
    <w:rsid w:val="00EA35AE"/>
    <w:rsid w:val="00EA35E7"/>
    <w:rsid w:val="00EA39E5"/>
    <w:rsid w:val="00EA3A10"/>
    <w:rsid w:val="00EA3CBC"/>
    <w:rsid w:val="00EA3D70"/>
    <w:rsid w:val="00EA3ED0"/>
    <w:rsid w:val="00EA4DC7"/>
    <w:rsid w:val="00EA5449"/>
    <w:rsid w:val="00EA554C"/>
    <w:rsid w:val="00EA5AF6"/>
    <w:rsid w:val="00EA5B22"/>
    <w:rsid w:val="00EA649A"/>
    <w:rsid w:val="00EA6C5A"/>
    <w:rsid w:val="00EA72FB"/>
    <w:rsid w:val="00EA75A3"/>
    <w:rsid w:val="00EA76D5"/>
    <w:rsid w:val="00EA7ECF"/>
    <w:rsid w:val="00EA7FB3"/>
    <w:rsid w:val="00EB0145"/>
    <w:rsid w:val="00EB014A"/>
    <w:rsid w:val="00EB0836"/>
    <w:rsid w:val="00EB162A"/>
    <w:rsid w:val="00EB174B"/>
    <w:rsid w:val="00EB199B"/>
    <w:rsid w:val="00EB1FEB"/>
    <w:rsid w:val="00EB20EC"/>
    <w:rsid w:val="00EB2171"/>
    <w:rsid w:val="00EB2C82"/>
    <w:rsid w:val="00EB393E"/>
    <w:rsid w:val="00EB40B2"/>
    <w:rsid w:val="00EB423C"/>
    <w:rsid w:val="00EB4552"/>
    <w:rsid w:val="00EB4F66"/>
    <w:rsid w:val="00EB528B"/>
    <w:rsid w:val="00EB58DB"/>
    <w:rsid w:val="00EB58DE"/>
    <w:rsid w:val="00EB5B28"/>
    <w:rsid w:val="00EB6095"/>
    <w:rsid w:val="00EB61DD"/>
    <w:rsid w:val="00EB62CD"/>
    <w:rsid w:val="00EB642C"/>
    <w:rsid w:val="00EB66FD"/>
    <w:rsid w:val="00EB699A"/>
    <w:rsid w:val="00EB6D75"/>
    <w:rsid w:val="00EB6DDA"/>
    <w:rsid w:val="00EB756E"/>
    <w:rsid w:val="00EB77D9"/>
    <w:rsid w:val="00EC01B9"/>
    <w:rsid w:val="00EC0633"/>
    <w:rsid w:val="00EC092A"/>
    <w:rsid w:val="00EC0D53"/>
    <w:rsid w:val="00EC0E71"/>
    <w:rsid w:val="00EC1357"/>
    <w:rsid w:val="00EC1C67"/>
    <w:rsid w:val="00EC20F4"/>
    <w:rsid w:val="00EC2553"/>
    <w:rsid w:val="00EC2AF8"/>
    <w:rsid w:val="00EC2B45"/>
    <w:rsid w:val="00EC2EDD"/>
    <w:rsid w:val="00EC33A1"/>
    <w:rsid w:val="00EC370A"/>
    <w:rsid w:val="00EC3FB2"/>
    <w:rsid w:val="00EC41B0"/>
    <w:rsid w:val="00EC444E"/>
    <w:rsid w:val="00EC4ACA"/>
    <w:rsid w:val="00EC5468"/>
    <w:rsid w:val="00EC635F"/>
    <w:rsid w:val="00EC7F57"/>
    <w:rsid w:val="00EC7FE4"/>
    <w:rsid w:val="00ED1042"/>
    <w:rsid w:val="00ED1057"/>
    <w:rsid w:val="00ED1534"/>
    <w:rsid w:val="00ED1708"/>
    <w:rsid w:val="00ED20BA"/>
    <w:rsid w:val="00ED2294"/>
    <w:rsid w:val="00ED2A31"/>
    <w:rsid w:val="00ED2BE0"/>
    <w:rsid w:val="00ED367B"/>
    <w:rsid w:val="00ED3F5D"/>
    <w:rsid w:val="00ED43C6"/>
    <w:rsid w:val="00ED476E"/>
    <w:rsid w:val="00ED4A35"/>
    <w:rsid w:val="00ED4EDA"/>
    <w:rsid w:val="00ED4F47"/>
    <w:rsid w:val="00ED51E0"/>
    <w:rsid w:val="00ED542F"/>
    <w:rsid w:val="00ED5765"/>
    <w:rsid w:val="00ED57AA"/>
    <w:rsid w:val="00ED57F2"/>
    <w:rsid w:val="00ED5B12"/>
    <w:rsid w:val="00ED639B"/>
    <w:rsid w:val="00ED6433"/>
    <w:rsid w:val="00ED7073"/>
    <w:rsid w:val="00ED7168"/>
    <w:rsid w:val="00ED721A"/>
    <w:rsid w:val="00ED73B3"/>
    <w:rsid w:val="00ED76EA"/>
    <w:rsid w:val="00ED7C51"/>
    <w:rsid w:val="00ED7D3E"/>
    <w:rsid w:val="00ED7F50"/>
    <w:rsid w:val="00EE0265"/>
    <w:rsid w:val="00EE0899"/>
    <w:rsid w:val="00EE0F9B"/>
    <w:rsid w:val="00EE1073"/>
    <w:rsid w:val="00EE1081"/>
    <w:rsid w:val="00EE1443"/>
    <w:rsid w:val="00EE145B"/>
    <w:rsid w:val="00EE148C"/>
    <w:rsid w:val="00EE15D6"/>
    <w:rsid w:val="00EE1A6C"/>
    <w:rsid w:val="00EE1CAF"/>
    <w:rsid w:val="00EE1DA2"/>
    <w:rsid w:val="00EE2C13"/>
    <w:rsid w:val="00EE2DDD"/>
    <w:rsid w:val="00EE37EF"/>
    <w:rsid w:val="00EE4014"/>
    <w:rsid w:val="00EE4230"/>
    <w:rsid w:val="00EE45DD"/>
    <w:rsid w:val="00EE47E6"/>
    <w:rsid w:val="00EE4BC1"/>
    <w:rsid w:val="00EE5429"/>
    <w:rsid w:val="00EE56BC"/>
    <w:rsid w:val="00EE581C"/>
    <w:rsid w:val="00EE62A2"/>
    <w:rsid w:val="00EE646E"/>
    <w:rsid w:val="00EE6A28"/>
    <w:rsid w:val="00EE6AEB"/>
    <w:rsid w:val="00EE704B"/>
    <w:rsid w:val="00EE71A8"/>
    <w:rsid w:val="00EE772D"/>
    <w:rsid w:val="00EE7F2E"/>
    <w:rsid w:val="00EF063A"/>
    <w:rsid w:val="00EF06D8"/>
    <w:rsid w:val="00EF0A86"/>
    <w:rsid w:val="00EF0E9E"/>
    <w:rsid w:val="00EF1020"/>
    <w:rsid w:val="00EF1740"/>
    <w:rsid w:val="00EF1959"/>
    <w:rsid w:val="00EF1A8B"/>
    <w:rsid w:val="00EF1B00"/>
    <w:rsid w:val="00EF2C26"/>
    <w:rsid w:val="00EF2D15"/>
    <w:rsid w:val="00EF3123"/>
    <w:rsid w:val="00EF32E7"/>
    <w:rsid w:val="00EF3F87"/>
    <w:rsid w:val="00EF412E"/>
    <w:rsid w:val="00EF41A1"/>
    <w:rsid w:val="00EF447C"/>
    <w:rsid w:val="00EF5142"/>
    <w:rsid w:val="00EF52A2"/>
    <w:rsid w:val="00EF56B7"/>
    <w:rsid w:val="00EF56C6"/>
    <w:rsid w:val="00EF57E4"/>
    <w:rsid w:val="00EF5AE5"/>
    <w:rsid w:val="00EF6109"/>
    <w:rsid w:val="00EF6797"/>
    <w:rsid w:val="00EF6A84"/>
    <w:rsid w:val="00EF6F3F"/>
    <w:rsid w:val="00EF7154"/>
    <w:rsid w:val="00EF7161"/>
    <w:rsid w:val="00EF734F"/>
    <w:rsid w:val="00EF7EF6"/>
    <w:rsid w:val="00F0050D"/>
    <w:rsid w:val="00F00837"/>
    <w:rsid w:val="00F008F6"/>
    <w:rsid w:val="00F008FE"/>
    <w:rsid w:val="00F009A0"/>
    <w:rsid w:val="00F010C3"/>
    <w:rsid w:val="00F0114A"/>
    <w:rsid w:val="00F013C4"/>
    <w:rsid w:val="00F013D8"/>
    <w:rsid w:val="00F0171F"/>
    <w:rsid w:val="00F01999"/>
    <w:rsid w:val="00F01D02"/>
    <w:rsid w:val="00F01D5C"/>
    <w:rsid w:val="00F01EED"/>
    <w:rsid w:val="00F0216A"/>
    <w:rsid w:val="00F02194"/>
    <w:rsid w:val="00F025D4"/>
    <w:rsid w:val="00F0271F"/>
    <w:rsid w:val="00F02743"/>
    <w:rsid w:val="00F02CF0"/>
    <w:rsid w:val="00F02E32"/>
    <w:rsid w:val="00F03443"/>
    <w:rsid w:val="00F038F5"/>
    <w:rsid w:val="00F039E6"/>
    <w:rsid w:val="00F04142"/>
    <w:rsid w:val="00F042CE"/>
    <w:rsid w:val="00F04AB2"/>
    <w:rsid w:val="00F04C0A"/>
    <w:rsid w:val="00F04FEF"/>
    <w:rsid w:val="00F052EB"/>
    <w:rsid w:val="00F05E25"/>
    <w:rsid w:val="00F05F55"/>
    <w:rsid w:val="00F0631A"/>
    <w:rsid w:val="00F06390"/>
    <w:rsid w:val="00F0671C"/>
    <w:rsid w:val="00F06D3E"/>
    <w:rsid w:val="00F06FDB"/>
    <w:rsid w:val="00F0752C"/>
    <w:rsid w:val="00F07719"/>
    <w:rsid w:val="00F0774A"/>
    <w:rsid w:val="00F07CD2"/>
    <w:rsid w:val="00F07E0A"/>
    <w:rsid w:val="00F07E48"/>
    <w:rsid w:val="00F07E56"/>
    <w:rsid w:val="00F10359"/>
    <w:rsid w:val="00F1096A"/>
    <w:rsid w:val="00F109DF"/>
    <w:rsid w:val="00F113F1"/>
    <w:rsid w:val="00F11549"/>
    <w:rsid w:val="00F11619"/>
    <w:rsid w:val="00F11651"/>
    <w:rsid w:val="00F11E0C"/>
    <w:rsid w:val="00F12038"/>
    <w:rsid w:val="00F12776"/>
    <w:rsid w:val="00F127EC"/>
    <w:rsid w:val="00F13498"/>
    <w:rsid w:val="00F1367B"/>
    <w:rsid w:val="00F13A0D"/>
    <w:rsid w:val="00F13A33"/>
    <w:rsid w:val="00F13EC6"/>
    <w:rsid w:val="00F13FD1"/>
    <w:rsid w:val="00F140F2"/>
    <w:rsid w:val="00F14210"/>
    <w:rsid w:val="00F14631"/>
    <w:rsid w:val="00F1575A"/>
    <w:rsid w:val="00F15FA2"/>
    <w:rsid w:val="00F16065"/>
    <w:rsid w:val="00F1623A"/>
    <w:rsid w:val="00F16296"/>
    <w:rsid w:val="00F165B5"/>
    <w:rsid w:val="00F169A9"/>
    <w:rsid w:val="00F16EAE"/>
    <w:rsid w:val="00F17C35"/>
    <w:rsid w:val="00F17DBB"/>
    <w:rsid w:val="00F20448"/>
    <w:rsid w:val="00F20475"/>
    <w:rsid w:val="00F20554"/>
    <w:rsid w:val="00F20708"/>
    <w:rsid w:val="00F2083E"/>
    <w:rsid w:val="00F20E61"/>
    <w:rsid w:val="00F210B0"/>
    <w:rsid w:val="00F21192"/>
    <w:rsid w:val="00F2159D"/>
    <w:rsid w:val="00F217C7"/>
    <w:rsid w:val="00F222FD"/>
    <w:rsid w:val="00F229F3"/>
    <w:rsid w:val="00F22A6A"/>
    <w:rsid w:val="00F2300F"/>
    <w:rsid w:val="00F23426"/>
    <w:rsid w:val="00F23509"/>
    <w:rsid w:val="00F2365F"/>
    <w:rsid w:val="00F237E7"/>
    <w:rsid w:val="00F23857"/>
    <w:rsid w:val="00F23DE5"/>
    <w:rsid w:val="00F23FF5"/>
    <w:rsid w:val="00F2402E"/>
    <w:rsid w:val="00F24255"/>
    <w:rsid w:val="00F24A1A"/>
    <w:rsid w:val="00F253C3"/>
    <w:rsid w:val="00F254C0"/>
    <w:rsid w:val="00F254EF"/>
    <w:rsid w:val="00F258B3"/>
    <w:rsid w:val="00F25C6B"/>
    <w:rsid w:val="00F25CC7"/>
    <w:rsid w:val="00F25E3E"/>
    <w:rsid w:val="00F25E72"/>
    <w:rsid w:val="00F263EB"/>
    <w:rsid w:val="00F26DBF"/>
    <w:rsid w:val="00F26DE2"/>
    <w:rsid w:val="00F26F55"/>
    <w:rsid w:val="00F2736A"/>
    <w:rsid w:val="00F2748A"/>
    <w:rsid w:val="00F2764C"/>
    <w:rsid w:val="00F2767C"/>
    <w:rsid w:val="00F3065D"/>
    <w:rsid w:val="00F31130"/>
    <w:rsid w:val="00F31576"/>
    <w:rsid w:val="00F3159A"/>
    <w:rsid w:val="00F3190C"/>
    <w:rsid w:val="00F31D3B"/>
    <w:rsid w:val="00F31D7B"/>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B9D"/>
    <w:rsid w:val="00F36191"/>
    <w:rsid w:val="00F3630E"/>
    <w:rsid w:val="00F367B0"/>
    <w:rsid w:val="00F368CB"/>
    <w:rsid w:val="00F36CBE"/>
    <w:rsid w:val="00F375F8"/>
    <w:rsid w:val="00F377A4"/>
    <w:rsid w:val="00F37998"/>
    <w:rsid w:val="00F37FAD"/>
    <w:rsid w:val="00F40A03"/>
    <w:rsid w:val="00F40FF4"/>
    <w:rsid w:val="00F41347"/>
    <w:rsid w:val="00F416BA"/>
    <w:rsid w:val="00F41858"/>
    <w:rsid w:val="00F41910"/>
    <w:rsid w:val="00F41AF1"/>
    <w:rsid w:val="00F41B4A"/>
    <w:rsid w:val="00F41FE9"/>
    <w:rsid w:val="00F4205D"/>
    <w:rsid w:val="00F424DF"/>
    <w:rsid w:val="00F425F0"/>
    <w:rsid w:val="00F42927"/>
    <w:rsid w:val="00F429EE"/>
    <w:rsid w:val="00F42EFA"/>
    <w:rsid w:val="00F42FB7"/>
    <w:rsid w:val="00F4340F"/>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141"/>
    <w:rsid w:val="00F4655D"/>
    <w:rsid w:val="00F4688C"/>
    <w:rsid w:val="00F4694A"/>
    <w:rsid w:val="00F46D01"/>
    <w:rsid w:val="00F46DA2"/>
    <w:rsid w:val="00F46EB2"/>
    <w:rsid w:val="00F471FE"/>
    <w:rsid w:val="00F475AF"/>
    <w:rsid w:val="00F47647"/>
    <w:rsid w:val="00F47E93"/>
    <w:rsid w:val="00F5011E"/>
    <w:rsid w:val="00F50157"/>
    <w:rsid w:val="00F505E6"/>
    <w:rsid w:val="00F50722"/>
    <w:rsid w:val="00F50886"/>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56B"/>
    <w:rsid w:val="00F536E8"/>
    <w:rsid w:val="00F53D0C"/>
    <w:rsid w:val="00F54368"/>
    <w:rsid w:val="00F54712"/>
    <w:rsid w:val="00F54ACD"/>
    <w:rsid w:val="00F551F1"/>
    <w:rsid w:val="00F55282"/>
    <w:rsid w:val="00F55833"/>
    <w:rsid w:val="00F558D4"/>
    <w:rsid w:val="00F5633F"/>
    <w:rsid w:val="00F565EF"/>
    <w:rsid w:val="00F56814"/>
    <w:rsid w:val="00F56887"/>
    <w:rsid w:val="00F57131"/>
    <w:rsid w:val="00F5729C"/>
    <w:rsid w:val="00F5788A"/>
    <w:rsid w:val="00F57DEB"/>
    <w:rsid w:val="00F57DED"/>
    <w:rsid w:val="00F57F55"/>
    <w:rsid w:val="00F57F68"/>
    <w:rsid w:val="00F57F6A"/>
    <w:rsid w:val="00F600AC"/>
    <w:rsid w:val="00F6015B"/>
    <w:rsid w:val="00F604A5"/>
    <w:rsid w:val="00F60755"/>
    <w:rsid w:val="00F60FB7"/>
    <w:rsid w:val="00F613EC"/>
    <w:rsid w:val="00F617EB"/>
    <w:rsid w:val="00F61AA6"/>
    <w:rsid w:val="00F61C25"/>
    <w:rsid w:val="00F61CFF"/>
    <w:rsid w:val="00F61F39"/>
    <w:rsid w:val="00F62618"/>
    <w:rsid w:val="00F62F48"/>
    <w:rsid w:val="00F63707"/>
    <w:rsid w:val="00F637DF"/>
    <w:rsid w:val="00F63BCE"/>
    <w:rsid w:val="00F642D0"/>
    <w:rsid w:val="00F64835"/>
    <w:rsid w:val="00F64941"/>
    <w:rsid w:val="00F64AD6"/>
    <w:rsid w:val="00F64E54"/>
    <w:rsid w:val="00F64F42"/>
    <w:rsid w:val="00F65303"/>
    <w:rsid w:val="00F665B6"/>
    <w:rsid w:val="00F668AB"/>
    <w:rsid w:val="00F66D02"/>
    <w:rsid w:val="00F66DC0"/>
    <w:rsid w:val="00F67B8B"/>
    <w:rsid w:val="00F67D39"/>
    <w:rsid w:val="00F703A8"/>
    <w:rsid w:val="00F71061"/>
    <w:rsid w:val="00F7128E"/>
    <w:rsid w:val="00F714BA"/>
    <w:rsid w:val="00F7188F"/>
    <w:rsid w:val="00F71A14"/>
    <w:rsid w:val="00F71D54"/>
    <w:rsid w:val="00F71F05"/>
    <w:rsid w:val="00F7203D"/>
    <w:rsid w:val="00F729A5"/>
    <w:rsid w:val="00F72D4E"/>
    <w:rsid w:val="00F72E71"/>
    <w:rsid w:val="00F737B9"/>
    <w:rsid w:val="00F7392B"/>
    <w:rsid w:val="00F7499F"/>
    <w:rsid w:val="00F74A46"/>
    <w:rsid w:val="00F74CB7"/>
    <w:rsid w:val="00F74CE4"/>
    <w:rsid w:val="00F74D32"/>
    <w:rsid w:val="00F74E19"/>
    <w:rsid w:val="00F74F5E"/>
    <w:rsid w:val="00F7580C"/>
    <w:rsid w:val="00F75852"/>
    <w:rsid w:val="00F75C4D"/>
    <w:rsid w:val="00F75E75"/>
    <w:rsid w:val="00F761DA"/>
    <w:rsid w:val="00F76236"/>
    <w:rsid w:val="00F7661E"/>
    <w:rsid w:val="00F766BC"/>
    <w:rsid w:val="00F76B43"/>
    <w:rsid w:val="00F76E0D"/>
    <w:rsid w:val="00F7722F"/>
    <w:rsid w:val="00F775F3"/>
    <w:rsid w:val="00F776E7"/>
    <w:rsid w:val="00F77848"/>
    <w:rsid w:val="00F77C40"/>
    <w:rsid w:val="00F802C6"/>
    <w:rsid w:val="00F80B24"/>
    <w:rsid w:val="00F80F17"/>
    <w:rsid w:val="00F8101F"/>
    <w:rsid w:val="00F81035"/>
    <w:rsid w:val="00F812E6"/>
    <w:rsid w:val="00F814AA"/>
    <w:rsid w:val="00F81C1B"/>
    <w:rsid w:val="00F82062"/>
    <w:rsid w:val="00F821F7"/>
    <w:rsid w:val="00F82663"/>
    <w:rsid w:val="00F837AE"/>
    <w:rsid w:val="00F83970"/>
    <w:rsid w:val="00F83AF6"/>
    <w:rsid w:val="00F844BB"/>
    <w:rsid w:val="00F845FD"/>
    <w:rsid w:val="00F84759"/>
    <w:rsid w:val="00F847DB"/>
    <w:rsid w:val="00F84AF3"/>
    <w:rsid w:val="00F84BBC"/>
    <w:rsid w:val="00F84C84"/>
    <w:rsid w:val="00F852E1"/>
    <w:rsid w:val="00F857D5"/>
    <w:rsid w:val="00F85A59"/>
    <w:rsid w:val="00F862CA"/>
    <w:rsid w:val="00F86760"/>
    <w:rsid w:val="00F869D9"/>
    <w:rsid w:val="00F86CF6"/>
    <w:rsid w:val="00F86F4C"/>
    <w:rsid w:val="00F8755D"/>
    <w:rsid w:val="00F876E8"/>
    <w:rsid w:val="00F8776C"/>
    <w:rsid w:val="00F900DE"/>
    <w:rsid w:val="00F90246"/>
    <w:rsid w:val="00F906F6"/>
    <w:rsid w:val="00F907F8"/>
    <w:rsid w:val="00F9087C"/>
    <w:rsid w:val="00F90891"/>
    <w:rsid w:val="00F90D58"/>
    <w:rsid w:val="00F91465"/>
    <w:rsid w:val="00F9184A"/>
    <w:rsid w:val="00F91B78"/>
    <w:rsid w:val="00F91BE8"/>
    <w:rsid w:val="00F91C4A"/>
    <w:rsid w:val="00F91FD8"/>
    <w:rsid w:val="00F921F6"/>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5B4A"/>
    <w:rsid w:val="00F95EDA"/>
    <w:rsid w:val="00F9656C"/>
    <w:rsid w:val="00F97378"/>
    <w:rsid w:val="00F97608"/>
    <w:rsid w:val="00F9767C"/>
    <w:rsid w:val="00FA031C"/>
    <w:rsid w:val="00FA0505"/>
    <w:rsid w:val="00FA0640"/>
    <w:rsid w:val="00FA07A3"/>
    <w:rsid w:val="00FA0E9C"/>
    <w:rsid w:val="00FA0EEC"/>
    <w:rsid w:val="00FA0FD2"/>
    <w:rsid w:val="00FA11E3"/>
    <w:rsid w:val="00FA1D61"/>
    <w:rsid w:val="00FA2151"/>
    <w:rsid w:val="00FA2204"/>
    <w:rsid w:val="00FA2B91"/>
    <w:rsid w:val="00FA2CA7"/>
    <w:rsid w:val="00FA2D12"/>
    <w:rsid w:val="00FA38D1"/>
    <w:rsid w:val="00FA407D"/>
    <w:rsid w:val="00FA42DB"/>
    <w:rsid w:val="00FA4629"/>
    <w:rsid w:val="00FA49EE"/>
    <w:rsid w:val="00FA4C62"/>
    <w:rsid w:val="00FA4F83"/>
    <w:rsid w:val="00FA56A6"/>
    <w:rsid w:val="00FA5A6B"/>
    <w:rsid w:val="00FA5E14"/>
    <w:rsid w:val="00FA5E6E"/>
    <w:rsid w:val="00FA679F"/>
    <w:rsid w:val="00FA6936"/>
    <w:rsid w:val="00FA6A67"/>
    <w:rsid w:val="00FA6B52"/>
    <w:rsid w:val="00FA6D1A"/>
    <w:rsid w:val="00FA6E69"/>
    <w:rsid w:val="00FA6F63"/>
    <w:rsid w:val="00FA71D0"/>
    <w:rsid w:val="00FA7766"/>
    <w:rsid w:val="00FA7772"/>
    <w:rsid w:val="00FA7923"/>
    <w:rsid w:val="00FA7D16"/>
    <w:rsid w:val="00FB00FA"/>
    <w:rsid w:val="00FB01AF"/>
    <w:rsid w:val="00FB0287"/>
    <w:rsid w:val="00FB04A5"/>
    <w:rsid w:val="00FB0D49"/>
    <w:rsid w:val="00FB1003"/>
    <w:rsid w:val="00FB1031"/>
    <w:rsid w:val="00FB10ED"/>
    <w:rsid w:val="00FB13AE"/>
    <w:rsid w:val="00FB14D8"/>
    <w:rsid w:val="00FB164C"/>
    <w:rsid w:val="00FB1F6F"/>
    <w:rsid w:val="00FB244B"/>
    <w:rsid w:val="00FB2808"/>
    <w:rsid w:val="00FB2885"/>
    <w:rsid w:val="00FB2D44"/>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1"/>
    <w:rsid w:val="00FB6C82"/>
    <w:rsid w:val="00FB7707"/>
    <w:rsid w:val="00FB79BD"/>
    <w:rsid w:val="00FB79D5"/>
    <w:rsid w:val="00FB7FD7"/>
    <w:rsid w:val="00FB7FDA"/>
    <w:rsid w:val="00FC1A0E"/>
    <w:rsid w:val="00FC1D08"/>
    <w:rsid w:val="00FC1D88"/>
    <w:rsid w:val="00FC1DEC"/>
    <w:rsid w:val="00FC1FAF"/>
    <w:rsid w:val="00FC20D7"/>
    <w:rsid w:val="00FC234F"/>
    <w:rsid w:val="00FC3B1B"/>
    <w:rsid w:val="00FC3D74"/>
    <w:rsid w:val="00FC4227"/>
    <w:rsid w:val="00FC42B7"/>
    <w:rsid w:val="00FC42D6"/>
    <w:rsid w:val="00FC496C"/>
    <w:rsid w:val="00FC4DF8"/>
    <w:rsid w:val="00FC4F11"/>
    <w:rsid w:val="00FC5343"/>
    <w:rsid w:val="00FC5511"/>
    <w:rsid w:val="00FC56A0"/>
    <w:rsid w:val="00FC570C"/>
    <w:rsid w:val="00FC5963"/>
    <w:rsid w:val="00FC5E1E"/>
    <w:rsid w:val="00FC5FBF"/>
    <w:rsid w:val="00FC60C2"/>
    <w:rsid w:val="00FC67F1"/>
    <w:rsid w:val="00FC6C5B"/>
    <w:rsid w:val="00FC7766"/>
    <w:rsid w:val="00FC77E4"/>
    <w:rsid w:val="00FC7D2F"/>
    <w:rsid w:val="00FC7F0D"/>
    <w:rsid w:val="00FD034A"/>
    <w:rsid w:val="00FD0BDA"/>
    <w:rsid w:val="00FD0C9F"/>
    <w:rsid w:val="00FD134E"/>
    <w:rsid w:val="00FD196F"/>
    <w:rsid w:val="00FD2CE7"/>
    <w:rsid w:val="00FD3491"/>
    <w:rsid w:val="00FD3976"/>
    <w:rsid w:val="00FD39DD"/>
    <w:rsid w:val="00FD4076"/>
    <w:rsid w:val="00FD4139"/>
    <w:rsid w:val="00FD4A45"/>
    <w:rsid w:val="00FD52F6"/>
    <w:rsid w:val="00FD590C"/>
    <w:rsid w:val="00FD5EB1"/>
    <w:rsid w:val="00FD618D"/>
    <w:rsid w:val="00FD643B"/>
    <w:rsid w:val="00FD6549"/>
    <w:rsid w:val="00FD675D"/>
    <w:rsid w:val="00FD68F7"/>
    <w:rsid w:val="00FD68FB"/>
    <w:rsid w:val="00FD6B05"/>
    <w:rsid w:val="00FD7B39"/>
    <w:rsid w:val="00FE0042"/>
    <w:rsid w:val="00FE0489"/>
    <w:rsid w:val="00FE105E"/>
    <w:rsid w:val="00FE1164"/>
    <w:rsid w:val="00FE1547"/>
    <w:rsid w:val="00FE1973"/>
    <w:rsid w:val="00FE1979"/>
    <w:rsid w:val="00FE1CD5"/>
    <w:rsid w:val="00FE2000"/>
    <w:rsid w:val="00FE2069"/>
    <w:rsid w:val="00FE228D"/>
    <w:rsid w:val="00FE2361"/>
    <w:rsid w:val="00FE284D"/>
    <w:rsid w:val="00FE2975"/>
    <w:rsid w:val="00FE29A9"/>
    <w:rsid w:val="00FE2C5E"/>
    <w:rsid w:val="00FE33CC"/>
    <w:rsid w:val="00FE33EE"/>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E7A0C"/>
    <w:rsid w:val="00FF01A4"/>
    <w:rsid w:val="00FF078E"/>
    <w:rsid w:val="00FF11B9"/>
    <w:rsid w:val="00FF12B3"/>
    <w:rsid w:val="00FF18F4"/>
    <w:rsid w:val="00FF1952"/>
    <w:rsid w:val="00FF1C66"/>
    <w:rsid w:val="00FF1DD6"/>
    <w:rsid w:val="00FF1DFB"/>
    <w:rsid w:val="00FF2361"/>
    <w:rsid w:val="00FF26F6"/>
    <w:rsid w:val="00FF333C"/>
    <w:rsid w:val="00FF3694"/>
    <w:rsid w:val="00FF39F1"/>
    <w:rsid w:val="00FF3A54"/>
    <w:rsid w:val="00FF44B8"/>
    <w:rsid w:val="00FF471B"/>
    <w:rsid w:val="00FF49A1"/>
    <w:rsid w:val="00FF4C1D"/>
    <w:rsid w:val="00FF4F0B"/>
    <w:rsid w:val="00FF5011"/>
    <w:rsid w:val="00FF5609"/>
    <w:rsid w:val="00FF5683"/>
    <w:rsid w:val="00FF59FB"/>
    <w:rsid w:val="00FF6364"/>
    <w:rsid w:val="00FF65D0"/>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spacing w:before="120"/>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7A5CFA-D54C-44C3-9033-069010D82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3</TotalTime>
  <Pages>30</Pages>
  <Words>26196</Words>
  <Characters>159802</Characters>
  <Application>Microsoft Office Word</Application>
  <DocSecurity>0</DocSecurity>
  <Lines>1331</Lines>
  <Paragraphs>37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18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9659</cp:revision>
  <cp:lastPrinted>2020-12-07T16:04:00Z</cp:lastPrinted>
  <dcterms:created xsi:type="dcterms:W3CDTF">2019-07-08T12:21:00Z</dcterms:created>
  <dcterms:modified xsi:type="dcterms:W3CDTF">2020-12-1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7HoJL2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